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6A2950" w14:textId="3E81285D" w:rsidR="006D615A" w:rsidRPr="00AD7FA3" w:rsidRDefault="006D615A" w:rsidP="00AD7FA3">
      <w:pPr>
        <w:autoSpaceDE w:val="0"/>
        <w:autoSpaceDN w:val="0"/>
        <w:adjustRightInd w:val="0"/>
        <w:spacing w:after="0" w:line="276" w:lineRule="auto"/>
        <w:rPr>
          <w:rFonts w:cstheme="minorHAnsi"/>
        </w:rPr>
      </w:pPr>
      <w:bookmarkStart w:id="0" w:name="_GoBack"/>
      <w:bookmarkEnd w:id="0"/>
      <w:r w:rsidRPr="00AD7FA3">
        <w:rPr>
          <w:rFonts w:cstheme="minorHAnsi"/>
        </w:rPr>
        <w:t>Title: Psychological and pharmacological interventions for PTSD and comorbid mental health problems following complex traumatic events: systematic review and component network meta-analysis</w:t>
      </w:r>
    </w:p>
    <w:p w14:paraId="3F98EC9F" w14:textId="77F0FE1F" w:rsidR="006D615A" w:rsidRPr="00AD7FA3" w:rsidRDefault="006D615A" w:rsidP="00AD7FA3">
      <w:pPr>
        <w:autoSpaceDE w:val="0"/>
        <w:autoSpaceDN w:val="0"/>
        <w:adjustRightInd w:val="0"/>
        <w:spacing w:after="0" w:line="276" w:lineRule="auto"/>
        <w:rPr>
          <w:rFonts w:cstheme="minorHAnsi"/>
        </w:rPr>
      </w:pPr>
    </w:p>
    <w:p w14:paraId="68BA6B9F" w14:textId="77777777" w:rsidR="006D615A" w:rsidRPr="00AD7FA3" w:rsidRDefault="006D615A" w:rsidP="00AD7FA3">
      <w:pPr>
        <w:autoSpaceDE w:val="0"/>
        <w:autoSpaceDN w:val="0"/>
        <w:adjustRightInd w:val="0"/>
        <w:spacing w:after="0" w:line="276" w:lineRule="auto"/>
        <w:rPr>
          <w:rFonts w:cstheme="minorHAnsi"/>
        </w:rPr>
      </w:pPr>
      <w:r w:rsidRPr="00AD7FA3">
        <w:rPr>
          <w:rFonts w:cstheme="minorHAnsi"/>
        </w:rPr>
        <w:t>Short title: Complex trauma and psychological and pharmacological treatments</w:t>
      </w:r>
    </w:p>
    <w:p w14:paraId="45C9C85B" w14:textId="738DFEA6" w:rsidR="006D615A" w:rsidRDefault="006D615A"/>
    <w:p w14:paraId="2FB8DD25" w14:textId="17C4838D" w:rsidR="00936EED" w:rsidRPr="00006357" w:rsidRDefault="00936EED">
      <w:pPr>
        <w:rPr>
          <w:vertAlign w:val="superscript"/>
        </w:rPr>
      </w:pPr>
      <w:r>
        <w:t>Peter A Coventry</w:t>
      </w:r>
      <w:r w:rsidR="000D2BA0">
        <w:t>,</w:t>
      </w:r>
      <w:r>
        <w:t>*</w:t>
      </w:r>
      <w:r w:rsidR="00BB1128">
        <w:rPr>
          <w:vertAlign w:val="superscript"/>
        </w:rPr>
        <w:t>1,2</w:t>
      </w:r>
      <w:r w:rsidR="000D2BA0">
        <w:t xml:space="preserve"> </w:t>
      </w:r>
      <w:r>
        <w:t>Nick Meader</w:t>
      </w:r>
      <w:r w:rsidR="000D2BA0">
        <w:t>,</w:t>
      </w:r>
      <w:r w:rsidR="00BB1128">
        <w:rPr>
          <w:vertAlign w:val="superscript"/>
        </w:rPr>
        <w:t>1</w:t>
      </w:r>
      <w:r w:rsidR="000D2BA0">
        <w:t xml:space="preserve"> </w:t>
      </w:r>
      <w:r>
        <w:t>Hollie Melton</w:t>
      </w:r>
      <w:r w:rsidR="000D2BA0">
        <w:t>,</w:t>
      </w:r>
      <w:r w:rsidR="00BB1128" w:rsidRPr="00BB1128">
        <w:rPr>
          <w:vertAlign w:val="superscript"/>
        </w:rPr>
        <w:t>1</w:t>
      </w:r>
      <w:r w:rsidR="000D2BA0">
        <w:t xml:space="preserve"> </w:t>
      </w:r>
      <w:r>
        <w:t>Melanie Temple</w:t>
      </w:r>
      <w:r w:rsidR="000D2BA0">
        <w:t>,</w:t>
      </w:r>
      <w:r w:rsidR="00BB1128">
        <w:rPr>
          <w:vertAlign w:val="superscript"/>
        </w:rPr>
        <w:t>3</w:t>
      </w:r>
      <w:r w:rsidR="000D2BA0">
        <w:t xml:space="preserve"> </w:t>
      </w:r>
      <w:r>
        <w:t>Holly Dale</w:t>
      </w:r>
      <w:r w:rsidR="000D2BA0">
        <w:t>,</w:t>
      </w:r>
      <w:r w:rsidR="00BB1128">
        <w:rPr>
          <w:vertAlign w:val="superscript"/>
        </w:rPr>
        <w:t>4</w:t>
      </w:r>
      <w:r w:rsidR="000D2BA0">
        <w:t xml:space="preserve"> </w:t>
      </w:r>
      <w:r>
        <w:t>Kath Wright</w:t>
      </w:r>
      <w:r w:rsidR="000D2BA0">
        <w:t>,</w:t>
      </w:r>
      <w:r w:rsidR="00BB1128">
        <w:rPr>
          <w:vertAlign w:val="superscript"/>
        </w:rPr>
        <w:t>1</w:t>
      </w:r>
      <w:r w:rsidR="000D2BA0">
        <w:t xml:space="preserve"> </w:t>
      </w:r>
      <w:r>
        <w:t>Maryl</w:t>
      </w:r>
      <w:r w:rsidR="00E315C9">
        <w:rPr>
          <w:rFonts w:ascii="Calibri" w:hAnsi="Calibri" w:cs="Calibri"/>
        </w:rPr>
        <w:t>è</w:t>
      </w:r>
      <w:r>
        <w:t>ne Cloitre</w:t>
      </w:r>
      <w:r w:rsidR="000D2BA0">
        <w:t>,</w:t>
      </w:r>
      <w:r w:rsidR="00BB1128">
        <w:rPr>
          <w:vertAlign w:val="superscript"/>
        </w:rPr>
        <w:t>5</w:t>
      </w:r>
      <w:r w:rsidR="00096FA2">
        <w:rPr>
          <w:vertAlign w:val="superscript"/>
        </w:rPr>
        <w:t>,6</w:t>
      </w:r>
      <w:r w:rsidR="000D2BA0">
        <w:t xml:space="preserve"> </w:t>
      </w:r>
      <w:r>
        <w:t>Thanos Karatzias</w:t>
      </w:r>
      <w:r w:rsidR="000D2BA0">
        <w:t>,</w:t>
      </w:r>
      <w:r w:rsidR="00096FA2">
        <w:rPr>
          <w:vertAlign w:val="superscript"/>
        </w:rPr>
        <w:t>7</w:t>
      </w:r>
      <w:r w:rsidR="000D2BA0">
        <w:t xml:space="preserve"> </w:t>
      </w:r>
      <w:r>
        <w:t>Jonathan Bisson</w:t>
      </w:r>
      <w:r w:rsidR="000D2BA0">
        <w:t>,</w:t>
      </w:r>
      <w:r w:rsidR="00096FA2">
        <w:rPr>
          <w:vertAlign w:val="superscript"/>
        </w:rPr>
        <w:t>8</w:t>
      </w:r>
      <w:r w:rsidR="000D2BA0">
        <w:t xml:space="preserve"> </w:t>
      </w:r>
      <w:r>
        <w:t xml:space="preserve">Neil </w:t>
      </w:r>
      <w:r w:rsidR="00345F0F">
        <w:t xml:space="preserve">P </w:t>
      </w:r>
      <w:r>
        <w:t>Roberts</w:t>
      </w:r>
      <w:r w:rsidR="000D2BA0">
        <w:t>,</w:t>
      </w:r>
      <w:r w:rsidR="00E97519" w:rsidRPr="00E97519">
        <w:rPr>
          <w:vertAlign w:val="superscript"/>
        </w:rPr>
        <w:t>8</w:t>
      </w:r>
      <w:r w:rsidR="00E97519">
        <w:rPr>
          <w:vertAlign w:val="superscript"/>
        </w:rPr>
        <w:t>,</w:t>
      </w:r>
      <w:r w:rsidR="00096FA2">
        <w:rPr>
          <w:vertAlign w:val="superscript"/>
        </w:rPr>
        <w:t>9</w:t>
      </w:r>
      <w:r w:rsidR="000D2BA0">
        <w:t xml:space="preserve"> </w:t>
      </w:r>
      <w:r>
        <w:t>Jennifer V E Brown</w:t>
      </w:r>
      <w:r w:rsidR="000D2BA0">
        <w:t>,</w:t>
      </w:r>
      <w:r w:rsidR="00BB1128">
        <w:rPr>
          <w:vertAlign w:val="superscript"/>
        </w:rPr>
        <w:t>1,</w:t>
      </w:r>
      <w:r w:rsidR="00006357">
        <w:rPr>
          <w:vertAlign w:val="superscript"/>
        </w:rPr>
        <w:t>2</w:t>
      </w:r>
      <w:r w:rsidR="000D2BA0">
        <w:t xml:space="preserve"> </w:t>
      </w:r>
      <w:r>
        <w:t>Corrado Barbui</w:t>
      </w:r>
      <w:r w:rsidR="000D2BA0">
        <w:t>,</w:t>
      </w:r>
      <w:r w:rsidR="00096FA2">
        <w:rPr>
          <w:vertAlign w:val="superscript"/>
        </w:rPr>
        <w:t>10</w:t>
      </w:r>
      <w:r w:rsidR="000D2BA0">
        <w:t xml:space="preserve"> </w:t>
      </w:r>
      <w:r>
        <w:t>Rachel Churchill</w:t>
      </w:r>
      <w:r w:rsidR="000D2BA0">
        <w:t>,</w:t>
      </w:r>
      <w:r w:rsidR="00006357">
        <w:rPr>
          <w:vertAlign w:val="superscript"/>
        </w:rPr>
        <w:t>1</w:t>
      </w:r>
      <w:r w:rsidR="000D2BA0">
        <w:t xml:space="preserve"> </w:t>
      </w:r>
      <w:r w:rsidR="00E405BC">
        <w:t>Karina Lovell</w:t>
      </w:r>
      <w:r w:rsidR="000D2BA0">
        <w:t>,</w:t>
      </w:r>
      <w:r w:rsidR="00096FA2">
        <w:rPr>
          <w:vertAlign w:val="superscript"/>
        </w:rPr>
        <w:t>11</w:t>
      </w:r>
      <w:r w:rsidR="000D2BA0">
        <w:t xml:space="preserve"> </w:t>
      </w:r>
      <w:r>
        <w:t>Dean McMillan</w:t>
      </w:r>
      <w:r w:rsidR="000D2BA0">
        <w:t>,</w:t>
      </w:r>
      <w:r w:rsidR="00006357">
        <w:rPr>
          <w:vertAlign w:val="superscript"/>
        </w:rPr>
        <w:t>2,1</w:t>
      </w:r>
      <w:r w:rsidR="00096FA2">
        <w:rPr>
          <w:vertAlign w:val="superscript"/>
        </w:rPr>
        <w:t>2</w:t>
      </w:r>
      <w:r w:rsidR="000D2BA0">
        <w:t xml:space="preserve"> </w:t>
      </w:r>
      <w:r>
        <w:t>Simon Gilbody</w:t>
      </w:r>
      <w:r w:rsidR="00006357">
        <w:rPr>
          <w:vertAlign w:val="superscript"/>
        </w:rPr>
        <w:t>2,1</w:t>
      </w:r>
      <w:r w:rsidR="00096FA2">
        <w:rPr>
          <w:vertAlign w:val="superscript"/>
        </w:rPr>
        <w:t>2</w:t>
      </w:r>
    </w:p>
    <w:p w14:paraId="5490F150" w14:textId="60527E65" w:rsidR="00936EED" w:rsidRDefault="00936EED" w:rsidP="00BB1128">
      <w:pPr>
        <w:spacing w:line="276" w:lineRule="auto"/>
      </w:pPr>
    </w:p>
    <w:p w14:paraId="67DCB659" w14:textId="50ED5EC4" w:rsidR="002070CE" w:rsidRDefault="002070CE" w:rsidP="00BB1128">
      <w:pPr>
        <w:autoSpaceDE w:val="0"/>
        <w:autoSpaceDN w:val="0"/>
        <w:adjustRightInd w:val="0"/>
        <w:spacing w:after="0" w:line="276" w:lineRule="auto"/>
        <w:rPr>
          <w:rFonts w:cstheme="minorHAnsi"/>
        </w:rPr>
      </w:pPr>
      <w:r w:rsidRPr="00BB1128">
        <w:rPr>
          <w:rFonts w:cstheme="minorHAnsi"/>
          <w:vertAlign w:val="superscript"/>
        </w:rPr>
        <w:t>1</w:t>
      </w:r>
      <w:r w:rsidR="00BB1128">
        <w:rPr>
          <w:rFonts w:cstheme="minorHAnsi"/>
          <w:vertAlign w:val="superscript"/>
        </w:rPr>
        <w:t xml:space="preserve"> </w:t>
      </w:r>
      <w:r w:rsidRPr="00BB1128">
        <w:rPr>
          <w:rFonts w:cstheme="minorHAnsi"/>
        </w:rPr>
        <w:t>Centre for Reviews and Dissemination, University of York, York, UK</w:t>
      </w:r>
    </w:p>
    <w:p w14:paraId="56776CF5" w14:textId="3D596E54" w:rsidR="00BB1128" w:rsidRPr="00BB1128" w:rsidRDefault="00BB1128" w:rsidP="00BB1128">
      <w:pPr>
        <w:autoSpaceDE w:val="0"/>
        <w:autoSpaceDN w:val="0"/>
        <w:adjustRightInd w:val="0"/>
        <w:spacing w:after="0" w:line="276" w:lineRule="auto"/>
        <w:rPr>
          <w:rFonts w:cstheme="minorHAnsi"/>
        </w:rPr>
      </w:pPr>
      <w:r>
        <w:rPr>
          <w:rFonts w:cstheme="minorHAnsi"/>
          <w:vertAlign w:val="superscript"/>
        </w:rPr>
        <w:t xml:space="preserve">2 </w:t>
      </w:r>
      <w:r w:rsidRPr="00BB1128">
        <w:rPr>
          <w:rFonts w:cstheme="minorHAnsi"/>
        </w:rPr>
        <w:t>Department of Health Sciences, University of York, York, UK</w:t>
      </w:r>
    </w:p>
    <w:p w14:paraId="211A6BBE" w14:textId="2AEA6049" w:rsidR="002070CE" w:rsidRDefault="00BB1128" w:rsidP="00BB1128">
      <w:pPr>
        <w:autoSpaceDE w:val="0"/>
        <w:autoSpaceDN w:val="0"/>
        <w:adjustRightInd w:val="0"/>
        <w:spacing w:after="0" w:line="276" w:lineRule="auto"/>
        <w:rPr>
          <w:rFonts w:cstheme="minorHAnsi"/>
        </w:rPr>
      </w:pPr>
      <w:r>
        <w:rPr>
          <w:rFonts w:cstheme="minorHAnsi"/>
          <w:vertAlign w:val="superscript"/>
        </w:rPr>
        <w:t xml:space="preserve">3 </w:t>
      </w:r>
      <w:r w:rsidR="002070CE" w:rsidRPr="00BB1128">
        <w:rPr>
          <w:rFonts w:cstheme="minorHAnsi"/>
        </w:rPr>
        <w:t>Schoen Clinic, York, UK</w:t>
      </w:r>
    </w:p>
    <w:p w14:paraId="4E243B53" w14:textId="7C7CAD34" w:rsidR="00BB1128" w:rsidRPr="00BB1128" w:rsidRDefault="00BB1128" w:rsidP="00BB1128">
      <w:pPr>
        <w:autoSpaceDE w:val="0"/>
        <w:autoSpaceDN w:val="0"/>
        <w:adjustRightInd w:val="0"/>
        <w:spacing w:after="0" w:line="276" w:lineRule="auto"/>
        <w:rPr>
          <w:rFonts w:cstheme="minorHAnsi"/>
        </w:rPr>
      </w:pPr>
      <w:r>
        <w:rPr>
          <w:rFonts w:cstheme="minorHAnsi"/>
          <w:vertAlign w:val="superscript"/>
        </w:rPr>
        <w:t xml:space="preserve">4 </w:t>
      </w:r>
      <w:r w:rsidRPr="00BB1128">
        <w:rPr>
          <w:rFonts w:cstheme="minorHAnsi"/>
        </w:rPr>
        <w:t>School of Health Sciences, University of Manchester, Manchester, UK</w:t>
      </w:r>
    </w:p>
    <w:p w14:paraId="64297B45" w14:textId="452FBFE8" w:rsidR="00096FA2" w:rsidRPr="00096FA2" w:rsidRDefault="00BB1128" w:rsidP="00BB1128">
      <w:pPr>
        <w:autoSpaceDE w:val="0"/>
        <w:autoSpaceDN w:val="0"/>
        <w:adjustRightInd w:val="0"/>
        <w:spacing w:after="0" w:line="276" w:lineRule="auto"/>
        <w:rPr>
          <w:rFonts w:eastAsia="Times New Roman" w:cstheme="minorHAnsi"/>
          <w:lang w:eastAsia="en-GB"/>
        </w:rPr>
      </w:pPr>
      <w:r>
        <w:rPr>
          <w:rFonts w:eastAsia="Times New Roman" w:cstheme="minorHAnsi"/>
          <w:vertAlign w:val="superscript"/>
          <w:lang w:eastAsia="en-GB"/>
        </w:rPr>
        <w:t xml:space="preserve">5 </w:t>
      </w:r>
      <w:r w:rsidR="00096FA2">
        <w:t>National Center for PTSD Dissemination and Training Division, VA Palo A</w:t>
      </w:r>
      <w:r w:rsidR="0064087E">
        <w:t xml:space="preserve">lto </w:t>
      </w:r>
      <w:r w:rsidR="00096FA2">
        <w:t>Health Care, California, USA</w:t>
      </w:r>
    </w:p>
    <w:p w14:paraId="5B2FC1FC" w14:textId="078DCC41" w:rsidR="00BB1128" w:rsidRDefault="00096FA2" w:rsidP="00BB1128">
      <w:pPr>
        <w:autoSpaceDE w:val="0"/>
        <w:autoSpaceDN w:val="0"/>
        <w:adjustRightInd w:val="0"/>
        <w:spacing w:after="0" w:line="276" w:lineRule="auto"/>
        <w:rPr>
          <w:rFonts w:eastAsia="Times New Roman" w:cstheme="minorHAnsi"/>
          <w:lang w:eastAsia="en-GB"/>
        </w:rPr>
      </w:pPr>
      <w:r>
        <w:rPr>
          <w:rFonts w:eastAsia="Times New Roman" w:cstheme="minorHAnsi"/>
          <w:vertAlign w:val="superscript"/>
          <w:lang w:eastAsia="en-GB"/>
        </w:rPr>
        <w:t xml:space="preserve">6 </w:t>
      </w:r>
      <w:r w:rsidR="00BB1128" w:rsidRPr="00BB1128">
        <w:rPr>
          <w:rFonts w:eastAsia="Times New Roman" w:cstheme="minorHAnsi"/>
          <w:lang w:eastAsia="en-GB"/>
        </w:rPr>
        <w:t>Department of Psychiatry and Behavioral Sciences,</w:t>
      </w:r>
      <w:r w:rsidR="00BB1128">
        <w:rPr>
          <w:rFonts w:eastAsia="Times New Roman" w:cstheme="minorHAnsi"/>
          <w:lang w:eastAsia="en-GB"/>
        </w:rPr>
        <w:t xml:space="preserve"> </w:t>
      </w:r>
      <w:r w:rsidR="00BB1128" w:rsidRPr="00BB1128">
        <w:rPr>
          <w:rFonts w:eastAsia="Times New Roman" w:cstheme="minorHAnsi"/>
          <w:lang w:eastAsia="en-GB"/>
        </w:rPr>
        <w:t>Stanford University,</w:t>
      </w:r>
      <w:r w:rsidR="00BB1128">
        <w:rPr>
          <w:rFonts w:eastAsia="Times New Roman" w:cstheme="minorHAnsi"/>
          <w:lang w:eastAsia="en-GB"/>
        </w:rPr>
        <w:t xml:space="preserve"> </w:t>
      </w:r>
      <w:r w:rsidR="00BB1128" w:rsidRPr="00BB1128">
        <w:rPr>
          <w:rFonts w:eastAsia="Times New Roman" w:cstheme="minorHAnsi"/>
          <w:lang w:eastAsia="en-GB"/>
        </w:rPr>
        <w:t>California,</w:t>
      </w:r>
      <w:r w:rsidR="00BB1128">
        <w:rPr>
          <w:rFonts w:eastAsia="Times New Roman" w:cstheme="minorHAnsi"/>
          <w:lang w:eastAsia="en-GB"/>
        </w:rPr>
        <w:t xml:space="preserve"> </w:t>
      </w:r>
      <w:r w:rsidR="00BB1128" w:rsidRPr="00BB1128">
        <w:rPr>
          <w:rFonts w:eastAsia="Times New Roman" w:cstheme="minorHAnsi"/>
          <w:lang w:eastAsia="en-GB"/>
        </w:rPr>
        <w:t>USA</w:t>
      </w:r>
    </w:p>
    <w:p w14:paraId="7AAC18EC" w14:textId="776FF4ED" w:rsidR="00006357" w:rsidRPr="00006357" w:rsidRDefault="00096FA2" w:rsidP="00006357">
      <w:pPr>
        <w:spacing w:line="276" w:lineRule="auto"/>
        <w:rPr>
          <w:rFonts w:eastAsia="Times New Roman" w:cstheme="minorHAnsi"/>
          <w:lang w:eastAsia="en-GB"/>
        </w:rPr>
      </w:pPr>
      <w:r>
        <w:rPr>
          <w:rFonts w:eastAsia="Times New Roman" w:cstheme="minorHAnsi"/>
          <w:vertAlign w:val="superscript"/>
          <w:lang w:eastAsia="en-GB"/>
        </w:rPr>
        <w:t xml:space="preserve">7 </w:t>
      </w:r>
      <w:r w:rsidR="00BB1128" w:rsidRPr="002070CE">
        <w:rPr>
          <w:rFonts w:eastAsia="Times New Roman" w:cstheme="minorHAnsi"/>
          <w:lang w:eastAsia="en-GB"/>
        </w:rPr>
        <w:t>Edinburgh Napier University, School of Health &amp; Social Care,</w:t>
      </w:r>
      <w:r w:rsidR="00BB1128">
        <w:rPr>
          <w:rFonts w:eastAsia="Times New Roman" w:cstheme="minorHAnsi"/>
          <w:lang w:eastAsia="en-GB"/>
        </w:rPr>
        <w:t xml:space="preserve"> </w:t>
      </w:r>
      <w:r w:rsidR="00BB1128" w:rsidRPr="002070CE">
        <w:rPr>
          <w:rFonts w:eastAsia="Times New Roman" w:cstheme="minorHAnsi"/>
          <w:lang w:eastAsia="en-GB"/>
        </w:rPr>
        <w:t>Edinburgh,</w:t>
      </w:r>
      <w:r w:rsidR="00BB1128">
        <w:rPr>
          <w:rFonts w:eastAsia="Times New Roman" w:cstheme="minorHAnsi"/>
          <w:lang w:eastAsia="en-GB"/>
        </w:rPr>
        <w:t xml:space="preserve"> </w:t>
      </w:r>
      <w:r w:rsidR="00BB1128" w:rsidRPr="002070CE">
        <w:rPr>
          <w:rFonts w:eastAsia="Times New Roman" w:cstheme="minorHAnsi"/>
          <w:lang w:eastAsia="en-GB"/>
        </w:rPr>
        <w:t>UK</w:t>
      </w:r>
      <w:r>
        <w:rPr>
          <w:rFonts w:eastAsia="Times New Roman" w:cstheme="minorHAnsi"/>
          <w:lang w:eastAsia="en-GB"/>
        </w:rPr>
        <w:br/>
      </w:r>
      <w:r>
        <w:rPr>
          <w:rFonts w:cstheme="minorHAnsi"/>
          <w:vertAlign w:val="superscript"/>
        </w:rPr>
        <w:t xml:space="preserve">8 </w:t>
      </w:r>
      <w:r w:rsidRPr="00BB1128">
        <w:rPr>
          <w:rFonts w:cstheme="minorHAnsi"/>
        </w:rPr>
        <w:t>Cardiff University, School of Medicine,</w:t>
      </w:r>
      <w:r>
        <w:rPr>
          <w:rFonts w:cstheme="minorHAnsi"/>
        </w:rPr>
        <w:t xml:space="preserve"> </w:t>
      </w:r>
      <w:r w:rsidRPr="00BB1128">
        <w:rPr>
          <w:rFonts w:cstheme="minorHAnsi"/>
        </w:rPr>
        <w:t>Cardiff,</w:t>
      </w:r>
      <w:r>
        <w:rPr>
          <w:rFonts w:cstheme="minorHAnsi"/>
        </w:rPr>
        <w:t xml:space="preserve"> </w:t>
      </w:r>
      <w:r w:rsidRPr="00BB1128">
        <w:rPr>
          <w:rFonts w:cstheme="minorHAnsi"/>
        </w:rPr>
        <w:t>UK.</w:t>
      </w:r>
      <w:r>
        <w:rPr>
          <w:rFonts w:eastAsia="Times New Roman" w:cstheme="minorHAnsi"/>
          <w:lang w:eastAsia="en-GB"/>
        </w:rPr>
        <w:br/>
      </w:r>
      <w:r>
        <w:rPr>
          <w:vertAlign w:val="superscript"/>
        </w:rPr>
        <w:t>9</w:t>
      </w:r>
      <w:r>
        <w:t>Cardiff and Vale University Health Board, Cardiff, UK.</w:t>
      </w:r>
      <w:r w:rsidR="00BB1128">
        <w:rPr>
          <w:rFonts w:cstheme="minorHAnsi"/>
        </w:rPr>
        <w:br/>
      </w:r>
      <w:r>
        <w:rPr>
          <w:rFonts w:cstheme="minorHAnsi"/>
          <w:vertAlign w:val="superscript"/>
        </w:rPr>
        <w:t>10</w:t>
      </w:r>
      <w:r w:rsidR="00006357">
        <w:rPr>
          <w:rFonts w:cstheme="minorHAnsi"/>
          <w:vertAlign w:val="superscript"/>
        </w:rPr>
        <w:t xml:space="preserve"> </w:t>
      </w:r>
      <w:r w:rsidR="002070CE" w:rsidRPr="00BB1128">
        <w:rPr>
          <w:rFonts w:cstheme="minorHAnsi"/>
        </w:rPr>
        <w:t>Department of Neurosciences, Biomedicine and Movement Sciences, University of</w:t>
      </w:r>
      <w:r w:rsidR="00BB1128">
        <w:rPr>
          <w:rFonts w:eastAsia="Times New Roman" w:cstheme="minorHAnsi"/>
          <w:lang w:eastAsia="en-GB"/>
        </w:rPr>
        <w:t xml:space="preserve"> </w:t>
      </w:r>
      <w:r w:rsidR="002070CE" w:rsidRPr="00BB1128">
        <w:rPr>
          <w:rFonts w:cstheme="minorHAnsi"/>
        </w:rPr>
        <w:t>Verona, Verona, Italy</w:t>
      </w:r>
      <w:r w:rsidR="00BB1128">
        <w:rPr>
          <w:rFonts w:cstheme="minorHAnsi"/>
        </w:rPr>
        <w:t xml:space="preserve"> </w:t>
      </w:r>
      <w:r w:rsidR="00006357">
        <w:rPr>
          <w:rFonts w:eastAsia="Times New Roman" w:cstheme="minorHAnsi"/>
          <w:lang w:eastAsia="en-GB"/>
        </w:rPr>
        <w:br/>
      </w:r>
      <w:r>
        <w:rPr>
          <w:rFonts w:cstheme="minorHAnsi"/>
          <w:vertAlign w:val="superscript"/>
        </w:rPr>
        <w:t>11</w:t>
      </w:r>
      <w:r w:rsidR="00006357">
        <w:rPr>
          <w:rFonts w:cstheme="minorHAnsi"/>
          <w:vertAlign w:val="superscript"/>
        </w:rPr>
        <w:t xml:space="preserve"> </w:t>
      </w:r>
      <w:r w:rsidR="00BB1128" w:rsidRPr="00BB1128">
        <w:rPr>
          <w:rFonts w:cstheme="minorHAnsi"/>
        </w:rPr>
        <w:t>Division of Nursing, Midwifery and Social Work, University of Manchester,</w:t>
      </w:r>
      <w:r w:rsidR="00006357">
        <w:rPr>
          <w:rFonts w:eastAsia="Times New Roman" w:cstheme="minorHAnsi"/>
          <w:lang w:eastAsia="en-GB"/>
        </w:rPr>
        <w:t xml:space="preserve"> </w:t>
      </w:r>
      <w:r w:rsidR="00BB1128" w:rsidRPr="00BB1128">
        <w:rPr>
          <w:rFonts w:cstheme="minorHAnsi"/>
        </w:rPr>
        <w:t>Manchester, UK</w:t>
      </w:r>
      <w:r w:rsidR="00006357">
        <w:rPr>
          <w:rFonts w:eastAsia="Times New Roman" w:cstheme="minorHAnsi"/>
          <w:lang w:eastAsia="en-GB"/>
        </w:rPr>
        <w:br/>
      </w:r>
      <w:r w:rsidR="00006357">
        <w:rPr>
          <w:rFonts w:cstheme="minorHAnsi"/>
          <w:vertAlign w:val="superscript"/>
        </w:rPr>
        <w:t>1</w:t>
      </w:r>
      <w:r>
        <w:rPr>
          <w:rFonts w:cstheme="minorHAnsi"/>
          <w:vertAlign w:val="superscript"/>
        </w:rPr>
        <w:t>2</w:t>
      </w:r>
      <w:r w:rsidR="00006357">
        <w:rPr>
          <w:rFonts w:cstheme="minorHAnsi"/>
          <w:vertAlign w:val="superscript"/>
        </w:rPr>
        <w:t xml:space="preserve"> </w:t>
      </w:r>
      <w:r w:rsidR="00006357" w:rsidRPr="00BB1128">
        <w:rPr>
          <w:rFonts w:cstheme="minorHAnsi"/>
        </w:rPr>
        <w:t>Hull York Medical School, University of York, York, UK</w:t>
      </w:r>
    </w:p>
    <w:p w14:paraId="3A85D2C3" w14:textId="77777777" w:rsidR="00BB1128" w:rsidRPr="00BB1128" w:rsidRDefault="00BB1128" w:rsidP="00BB1128">
      <w:pPr>
        <w:spacing w:line="276" w:lineRule="auto"/>
        <w:rPr>
          <w:rFonts w:eastAsia="Times New Roman" w:cstheme="minorHAnsi"/>
          <w:lang w:eastAsia="en-GB"/>
        </w:rPr>
      </w:pPr>
    </w:p>
    <w:p w14:paraId="01CFCB41" w14:textId="6DB54F52" w:rsidR="002070CE" w:rsidRDefault="002070CE"/>
    <w:p w14:paraId="108159DA" w14:textId="77777777" w:rsidR="002070CE" w:rsidRDefault="002070CE"/>
    <w:p w14:paraId="40816C23" w14:textId="3667D673" w:rsidR="00936EED" w:rsidRDefault="00936EED">
      <w:r>
        <w:t>*Corresponding author</w:t>
      </w:r>
    </w:p>
    <w:p w14:paraId="2889CF9C" w14:textId="48215A02" w:rsidR="00936EED" w:rsidRDefault="00936EED">
      <w:r>
        <w:t>E: peter.coventry@york.ac.uk</w:t>
      </w:r>
    </w:p>
    <w:p w14:paraId="490F04B6" w14:textId="77777777" w:rsidR="00690CA5" w:rsidRDefault="00690CA5">
      <w:r>
        <w:br w:type="page"/>
      </w:r>
    </w:p>
    <w:p w14:paraId="3D10EB15" w14:textId="324A67A7" w:rsidR="00733AC4" w:rsidRPr="00DA3A97" w:rsidRDefault="00DA3A97" w:rsidP="00365628">
      <w:pPr>
        <w:spacing w:line="360" w:lineRule="auto"/>
        <w:rPr>
          <w:b/>
          <w:bCs/>
          <w:sz w:val="28"/>
          <w:szCs w:val="28"/>
        </w:rPr>
      </w:pPr>
      <w:r w:rsidRPr="00DA3A97">
        <w:rPr>
          <w:b/>
          <w:bCs/>
          <w:sz w:val="28"/>
          <w:szCs w:val="28"/>
        </w:rPr>
        <w:lastRenderedPageBreak/>
        <w:t>Abstract</w:t>
      </w:r>
    </w:p>
    <w:p w14:paraId="623F62B1" w14:textId="61F667B6" w:rsidR="00F03369" w:rsidRDefault="00F03369" w:rsidP="00B20834">
      <w:pPr>
        <w:autoSpaceDE w:val="0"/>
        <w:autoSpaceDN w:val="0"/>
        <w:adjustRightInd w:val="0"/>
        <w:spacing w:after="0" w:line="360" w:lineRule="auto"/>
        <w:rPr>
          <w:rFonts w:cstheme="minorHAnsi"/>
        </w:rPr>
      </w:pPr>
      <w:r>
        <w:rPr>
          <w:rFonts w:cstheme="minorHAnsi"/>
        </w:rPr>
        <w:t xml:space="preserve">Background: </w:t>
      </w:r>
      <w:r w:rsidR="0028731F">
        <w:rPr>
          <w:rFonts w:cstheme="minorHAnsi"/>
        </w:rPr>
        <w:t>Complex traumatic events associated with a</w:t>
      </w:r>
      <w:r w:rsidR="00B20834">
        <w:rPr>
          <w:rFonts w:cstheme="minorHAnsi"/>
        </w:rPr>
        <w:t>rmed conflict, forcible displacement</w:t>
      </w:r>
      <w:r w:rsidR="0028731F">
        <w:rPr>
          <w:rFonts w:cstheme="minorHAnsi"/>
        </w:rPr>
        <w:t xml:space="preserve">, </w:t>
      </w:r>
      <w:r w:rsidR="00B20834" w:rsidRPr="00B20834">
        <w:rPr>
          <w:rFonts w:cstheme="minorHAnsi"/>
        </w:rPr>
        <w:t>childhood sexual abuse and domestic violence</w:t>
      </w:r>
      <w:r w:rsidR="0028731F">
        <w:rPr>
          <w:rFonts w:cstheme="minorHAnsi"/>
        </w:rPr>
        <w:t xml:space="preserve"> are increasingly prevalent. </w:t>
      </w:r>
      <w:r w:rsidR="00B20834" w:rsidRPr="00B20834">
        <w:rPr>
          <w:rFonts w:cstheme="minorHAnsi"/>
        </w:rPr>
        <w:t xml:space="preserve">People exposed to complex traumatic events are at not only at risk of post-traumatic stress disorder (PTSD) but also other mental health </w:t>
      </w:r>
      <w:r w:rsidR="0028731F">
        <w:rPr>
          <w:rFonts w:cstheme="minorHAnsi"/>
        </w:rPr>
        <w:t>comorbidities</w:t>
      </w:r>
      <w:r w:rsidR="00B20834" w:rsidRPr="00B20834">
        <w:rPr>
          <w:rFonts w:cstheme="minorHAnsi"/>
        </w:rPr>
        <w:t>.</w:t>
      </w:r>
      <w:r w:rsidR="00B20834">
        <w:rPr>
          <w:rFonts w:cstheme="minorHAnsi"/>
        </w:rPr>
        <w:t xml:space="preserve"> </w:t>
      </w:r>
      <w:r w:rsidR="0028731F">
        <w:rPr>
          <w:rFonts w:cstheme="minorHAnsi"/>
        </w:rPr>
        <w:t>While</w:t>
      </w:r>
      <w:r w:rsidR="00B20834" w:rsidRPr="00B20834">
        <w:rPr>
          <w:rFonts w:cstheme="minorHAnsi"/>
        </w:rPr>
        <w:t xml:space="preserve"> evidence-based psychological and pharmacological treatments </w:t>
      </w:r>
      <w:r w:rsidR="0028731F">
        <w:rPr>
          <w:rFonts w:cstheme="minorHAnsi"/>
        </w:rPr>
        <w:t xml:space="preserve">are effective </w:t>
      </w:r>
      <w:r w:rsidR="0028731F" w:rsidRPr="00B20834">
        <w:rPr>
          <w:rFonts w:cstheme="minorHAnsi"/>
        </w:rPr>
        <w:t>fo</w:t>
      </w:r>
      <w:r w:rsidR="00B20834" w:rsidRPr="00B20834">
        <w:rPr>
          <w:rFonts w:cstheme="minorHAnsi"/>
        </w:rPr>
        <w:t xml:space="preserve">r single event PTSD it is not known if people who have </w:t>
      </w:r>
      <w:r w:rsidR="0028731F">
        <w:rPr>
          <w:rFonts w:cstheme="minorHAnsi"/>
        </w:rPr>
        <w:t>experienced</w:t>
      </w:r>
      <w:r w:rsidR="00B20834" w:rsidRPr="00B20834">
        <w:rPr>
          <w:rFonts w:cstheme="minorHAnsi"/>
        </w:rPr>
        <w:t xml:space="preserve"> complex traumatic events can benefit and tolerate </w:t>
      </w:r>
      <w:r w:rsidR="0028731F">
        <w:rPr>
          <w:rFonts w:cstheme="minorHAnsi"/>
        </w:rPr>
        <w:t xml:space="preserve">these </w:t>
      </w:r>
      <w:r w:rsidR="00B20834" w:rsidRPr="00B20834">
        <w:rPr>
          <w:rFonts w:cstheme="minorHAnsi"/>
        </w:rPr>
        <w:t>commonly available treatments.</w:t>
      </w:r>
      <w:r w:rsidR="0028731F">
        <w:rPr>
          <w:rFonts w:cstheme="minorHAnsi"/>
        </w:rPr>
        <w:t xml:space="preserve"> </w:t>
      </w:r>
      <w:r>
        <w:rPr>
          <w:rFonts w:cstheme="minorHAnsi"/>
        </w:rPr>
        <w:t>Furthermore, it is not known which components of psychological interventions are most effective for managing PTSD in this population.</w:t>
      </w:r>
      <w:r w:rsidR="00EB2317">
        <w:rPr>
          <w:rFonts w:cstheme="minorHAnsi"/>
        </w:rPr>
        <w:t xml:space="preserve"> We</w:t>
      </w:r>
      <w:r w:rsidR="000D5ACD">
        <w:rPr>
          <w:rFonts w:cstheme="minorHAnsi"/>
        </w:rPr>
        <w:t xml:space="preserve"> performed a systematic review and component network meta-analysis to </w:t>
      </w:r>
      <w:r w:rsidR="00D74BE0">
        <w:rPr>
          <w:rFonts w:cstheme="minorHAnsi"/>
        </w:rPr>
        <w:t xml:space="preserve">assess the effectiveness of </w:t>
      </w:r>
      <w:r w:rsidR="000D5ACD">
        <w:rPr>
          <w:rFonts w:cstheme="minorHAnsi"/>
        </w:rPr>
        <w:t xml:space="preserve">psychological and pharmacological </w:t>
      </w:r>
      <w:r w:rsidR="00EB2317">
        <w:rPr>
          <w:rFonts w:cstheme="minorHAnsi"/>
        </w:rPr>
        <w:t>interventions for managing mental health problems in people exposed to complex traumatic events</w:t>
      </w:r>
      <w:r w:rsidR="00F9054D">
        <w:rPr>
          <w:rFonts w:cstheme="minorHAnsi"/>
        </w:rPr>
        <w:t>.</w:t>
      </w:r>
    </w:p>
    <w:p w14:paraId="34B9F94F" w14:textId="77777777" w:rsidR="00F03369" w:rsidRDefault="00F03369" w:rsidP="00F03369">
      <w:pPr>
        <w:autoSpaceDE w:val="0"/>
        <w:autoSpaceDN w:val="0"/>
        <w:adjustRightInd w:val="0"/>
        <w:spacing w:after="0" w:line="360" w:lineRule="auto"/>
        <w:rPr>
          <w:rFonts w:cstheme="minorHAnsi"/>
        </w:rPr>
      </w:pPr>
    </w:p>
    <w:p w14:paraId="5D9E0E29" w14:textId="44EE971F" w:rsidR="00F03369" w:rsidRDefault="00F03369" w:rsidP="00FA5505">
      <w:pPr>
        <w:autoSpaceDE w:val="0"/>
        <w:autoSpaceDN w:val="0"/>
        <w:adjustRightInd w:val="0"/>
        <w:spacing w:after="0" w:line="360" w:lineRule="auto"/>
      </w:pPr>
      <w:r>
        <w:rPr>
          <w:rFonts w:cstheme="minorHAnsi"/>
        </w:rPr>
        <w:t xml:space="preserve">Methods and Findings: We searched </w:t>
      </w:r>
      <w:r>
        <w:t>CINAHL, Cochrane Central Register of Controlled Trials, EMBASE, International Pharmaceutical Abstracts, MEDLINE, Published International Literature on Traumatic Stress, PsycINFO, and Science Citation Index for randomised and non-randomised controlled trials of psychological and pharmacological treatments for PTSD symptoms n people exposed to complex traumatic events, published up to 25</w:t>
      </w:r>
      <w:r w:rsidRPr="0011573D">
        <w:rPr>
          <w:vertAlign w:val="superscript"/>
        </w:rPr>
        <w:t>th</w:t>
      </w:r>
      <w:r>
        <w:t xml:space="preserve"> October 2019. We adopted </w:t>
      </w:r>
      <w:r w:rsidRPr="00CA1FF1">
        <w:t>a non-diagnostic approach</w:t>
      </w:r>
      <w:r>
        <w:t xml:space="preserve"> and included studies of adults who have experienced complex trauma. Complex trauma sub-groups were: veterans; childhood sexual abuse; war-affected; refugees; and domestic violence. The primary outcome was reduction in PTSD symptoms.</w:t>
      </w:r>
      <w:r w:rsidR="005F5C7E">
        <w:t xml:space="preserve"> Secondary outcomes were depressive and anxiety symptoms, quality of life, sleep quality, and positive and negative affect.</w:t>
      </w:r>
      <w:r>
        <w:t xml:space="preserve"> We included 116 studies, of </w:t>
      </w:r>
      <w:r w:rsidR="00A157A9">
        <w:t xml:space="preserve">which </w:t>
      </w:r>
      <w:r w:rsidR="007D3425">
        <w:t>50</w:t>
      </w:r>
      <w:r w:rsidR="00A157A9" w:rsidRPr="00A157A9">
        <w:t xml:space="preserve"> were conducted in hospital settings, 2</w:t>
      </w:r>
      <w:r w:rsidR="007D3425">
        <w:t>4</w:t>
      </w:r>
      <w:r w:rsidR="00A157A9" w:rsidRPr="00A157A9">
        <w:t xml:space="preserve"> were delivered in</w:t>
      </w:r>
      <w:r w:rsidR="00A157A9">
        <w:t xml:space="preserve"> </w:t>
      </w:r>
      <w:r w:rsidR="00A157A9" w:rsidRPr="00A157A9">
        <w:t>community setting</w:t>
      </w:r>
      <w:r w:rsidR="00A157A9">
        <w:t>s</w:t>
      </w:r>
      <w:r w:rsidR="00A157A9" w:rsidRPr="00A157A9">
        <w:t xml:space="preserve">, </w:t>
      </w:r>
      <w:r w:rsidR="007D3425">
        <w:t xml:space="preserve">seven </w:t>
      </w:r>
      <w:r w:rsidR="00A157A9" w:rsidRPr="00A157A9">
        <w:t xml:space="preserve">were delivered in military clinics for veterans or active military personnel, five were conducted in refugee camps, four used remote delivery via web based or telephone platforms, </w:t>
      </w:r>
      <w:r w:rsidR="007D3425">
        <w:t>four</w:t>
      </w:r>
      <w:r w:rsidR="00A157A9" w:rsidRPr="00A157A9">
        <w:t xml:space="preserve"> were conducted in specialist trauma clinics, two were delivered in home settings, and two were delivered in primary care clinics; clinical setting was not reported in 1</w:t>
      </w:r>
      <w:r w:rsidR="007D3425">
        <w:t>7</w:t>
      </w:r>
      <w:r w:rsidR="00A157A9" w:rsidRPr="00A157A9">
        <w:t xml:space="preserve"> studies. </w:t>
      </w:r>
      <w:r w:rsidR="005F5C7E">
        <w:t>Ninety-four</w:t>
      </w:r>
      <w:r>
        <w:t xml:space="preserve"> RCTs for a total of 6158 participants were included in meta-analyses across the primary and secondary outcomes; 19 RCTs for a total of 933 participants were included in the component network meta-analysis. </w:t>
      </w:r>
      <w:r w:rsidR="00A157A9" w:rsidRPr="00A157A9">
        <w:t>The mean age of participants in the included RCTs was 42.6 ±9.3 years, and 42% were male</w:t>
      </w:r>
      <w:r w:rsidR="00A157A9">
        <w:t>.</w:t>
      </w:r>
      <w:r w:rsidR="005F5C7E">
        <w:t xml:space="preserve"> Nine non-randomised controlled trials were included. </w:t>
      </w:r>
      <w:r w:rsidR="005F5C7E" w:rsidRPr="005F5C7E">
        <w:t>The mean age of participants in the non-randomised controlled trials was 40.6 ±9.4 years, and 47% were male</w:t>
      </w:r>
      <w:r w:rsidR="005F5C7E">
        <w:t>.</w:t>
      </w:r>
      <w:r w:rsidR="005F5C7E" w:rsidRPr="005F5C7E">
        <w:t xml:space="preserve"> </w:t>
      </w:r>
      <w:r w:rsidR="00291396">
        <w:t xml:space="preserve">The average length of follow-up </w:t>
      </w:r>
      <w:r w:rsidR="00322A45">
        <w:t xml:space="preserve">across all included studies at post-treatment </w:t>
      </w:r>
      <w:r w:rsidR="00291396">
        <w:t>for the primary outcome was 11.5 weeks</w:t>
      </w:r>
      <w:r w:rsidR="00322A45">
        <w:t>.</w:t>
      </w:r>
      <w:r w:rsidR="00291396">
        <w:t xml:space="preserve"> </w:t>
      </w:r>
      <w:r>
        <w:t xml:space="preserve">The pair-wise meta-analysis showed that psychological interventions reduce PTSD symptoms more than inactive control (k=46; n=3389; standardised mean difference, SMD=-0.82, 95% CI: -1.02 to -0.63) and active control (k-9; n=662; </w:t>
      </w:r>
      <w:r w:rsidRPr="008D2333">
        <w:t>SMD</w:t>
      </w:r>
      <w:r>
        <w:t>=</w:t>
      </w:r>
      <w:r w:rsidRPr="008D2333">
        <w:t>-0.35</w:t>
      </w:r>
      <w:r>
        <w:t xml:space="preserve">, 95% CI: </w:t>
      </w:r>
      <w:r w:rsidRPr="008D2333">
        <w:t>-0.56</w:t>
      </w:r>
      <w:r>
        <w:t xml:space="preserve"> to </w:t>
      </w:r>
      <w:r w:rsidRPr="008D2333">
        <w:t xml:space="preserve">-0.14) </w:t>
      </w:r>
      <w:r>
        <w:t>at post-treatment, and also compared with inactive control at 6-month follow-up (</w:t>
      </w:r>
      <w:r w:rsidR="00C56B8B">
        <w:t xml:space="preserve">k=10; n=738; </w:t>
      </w:r>
      <w:r>
        <w:t>SMD=-0.45, 95% CI: -0.82 to -0.08).</w:t>
      </w:r>
      <w:r w:rsidR="00E4634A">
        <w:t xml:space="preserve"> Psychological interventions reduced depressive symptoms (k=31; n=2075; SMD=-0.87, 95% CI: -1.11 to -0.63; I</w:t>
      </w:r>
      <w:r w:rsidR="00E4634A" w:rsidRPr="00BC7AA6">
        <w:rPr>
          <w:vertAlign w:val="superscript"/>
        </w:rPr>
        <w:t>2</w:t>
      </w:r>
      <w:r w:rsidR="00E4634A">
        <w:t xml:space="preserve">=82.7%, p=0.000) and anxiety (k=15; n=1395; SMD=-1.03, 95% CI: -1.44 to -0.61; p=0.000) at post-treatment comparted with inactive control. </w:t>
      </w:r>
      <w:r w:rsidR="00A65E18">
        <w:t>S</w:t>
      </w:r>
      <w:r w:rsidR="00FA5505">
        <w:t>leep quality w</w:t>
      </w:r>
      <w:r w:rsidR="00A65E18">
        <w:t>as</w:t>
      </w:r>
      <w:r w:rsidR="00FA5505">
        <w:t xml:space="preserve"> significantly improved at post-treatment by psychological interventions compared with inactive control</w:t>
      </w:r>
      <w:r w:rsidR="00766235">
        <w:t xml:space="preserve"> (k=3; n=111; SMD=-1.00, 95% CI: -1.49 to-0.51; p=0.245)</w:t>
      </w:r>
      <w:r w:rsidR="00FA5505">
        <w:t xml:space="preserve">. </w:t>
      </w:r>
      <w:r w:rsidR="00A65E18">
        <w:t xml:space="preserve">There were no significant differences between psychological interventions and inactive control group at post-treatment for quality of life (k=6; n=401; SMD=0.33, 95% CI: -0.01 to 0.66; p=0.021). </w:t>
      </w:r>
      <w:r w:rsidR="00D30890" w:rsidRPr="00AE0D1D">
        <w:t>Antipsychotic medicine (</w:t>
      </w:r>
      <w:r w:rsidR="007468EF" w:rsidRPr="00AE0D1D">
        <w:t xml:space="preserve">k=5; n=364; </w:t>
      </w:r>
      <w:r w:rsidR="00D30890" w:rsidRPr="00AE0D1D">
        <w:t>SMD=–0.45; –0.85 to –0.05; p=0.</w:t>
      </w:r>
      <w:r w:rsidR="007468EF" w:rsidRPr="00AE0D1D">
        <w:t>085</w:t>
      </w:r>
      <w:r w:rsidR="00D30890" w:rsidRPr="00AE0D1D">
        <w:t>) and Prazosin (</w:t>
      </w:r>
      <w:r w:rsidR="007468EF" w:rsidRPr="00AE0D1D">
        <w:t xml:space="preserve">k=3; n=110; </w:t>
      </w:r>
      <w:r w:rsidR="00D30890" w:rsidRPr="00AE0D1D">
        <w:t>SMD=-0.52; -1.03 to -0.02</w:t>
      </w:r>
      <w:r w:rsidR="00E4634A" w:rsidRPr="00AE0D1D">
        <w:t>;</w:t>
      </w:r>
      <w:r w:rsidR="00D30890" w:rsidRPr="00AE0D1D">
        <w:t xml:space="preserve"> p=0.182) were effective in reducing PTSD symptoms.</w:t>
      </w:r>
      <w:r w:rsidR="00C56B8B">
        <w:t xml:space="preserve"> </w:t>
      </w:r>
      <w:r>
        <w:t xml:space="preserve">Phase-based psychological interventions that included skills based strategies along with trauma-focused strategies were the most promising interventions for emotional dysregulation and interpersonal problems. </w:t>
      </w:r>
      <w:r w:rsidR="00C34A68">
        <w:t>Compared with pharmacological interventions we observed that p</w:t>
      </w:r>
      <w:r>
        <w:t xml:space="preserve">sychological interventions were </w:t>
      </w:r>
      <w:r w:rsidR="00C34A68">
        <w:t>associated with greater reductions in</w:t>
      </w:r>
      <w:r>
        <w:t xml:space="preserve"> PTSD </w:t>
      </w:r>
      <w:r w:rsidR="00C34A68">
        <w:t xml:space="preserve">and </w:t>
      </w:r>
      <w:r>
        <w:t>depression</w:t>
      </w:r>
      <w:r w:rsidR="00C34A68">
        <w:t xml:space="preserve"> symptoms </w:t>
      </w:r>
      <w:r>
        <w:t xml:space="preserve">and </w:t>
      </w:r>
      <w:r w:rsidR="00A65E18">
        <w:t xml:space="preserve">improved </w:t>
      </w:r>
      <w:r>
        <w:t>sleep</w:t>
      </w:r>
      <w:r w:rsidR="00A65E18">
        <w:t xml:space="preserve"> quality</w:t>
      </w:r>
      <w:r>
        <w:t>. Sensitivity analysis showed that psychological interventions were acceptable with lower drop out, even in studies rated at low risk of attrition bias. Trauma-focused psychological interventions were superior to non-trauma focused interventions across trauma sub-groups for PTSD symptoms, but effects among veterans and war-affected populations were significantly reduced. The network meta-analysis showed that multi-component interventions that included cognitive restructuring and imaginal exposure were the most effective for reducing PTSD symptoms (k=17; n=1077; mean difference=</w:t>
      </w:r>
      <w:r w:rsidRPr="003E55B9">
        <w:t>-37.95</w:t>
      </w:r>
      <w:r>
        <w:t xml:space="preserve">, 95% CI: </w:t>
      </w:r>
      <w:r w:rsidRPr="003E55B9">
        <w:t>-60.84</w:t>
      </w:r>
      <w:r>
        <w:t xml:space="preserve"> to</w:t>
      </w:r>
      <w:r w:rsidRPr="003E55B9">
        <w:t xml:space="preserve"> -15.16)</w:t>
      </w:r>
      <w:r>
        <w:t>. Our use of a non-diagnostic inclusion strategy may have over-looked certain complex trauma populations with severe and enduring mental comorbidities. Additionally, the relative contribution of skills-based intervention components were not feasibly evaluated in the network meta-analysis.</w:t>
      </w:r>
    </w:p>
    <w:p w14:paraId="63DDFE7A" w14:textId="77777777" w:rsidR="000D5ACD" w:rsidRDefault="000D5ACD" w:rsidP="00F03369">
      <w:pPr>
        <w:autoSpaceDE w:val="0"/>
        <w:autoSpaceDN w:val="0"/>
        <w:adjustRightInd w:val="0"/>
        <w:spacing w:after="0" w:line="360" w:lineRule="auto"/>
      </w:pPr>
    </w:p>
    <w:p w14:paraId="13921928" w14:textId="102863FF" w:rsidR="00F03369" w:rsidRPr="008D2333" w:rsidRDefault="00F03369" w:rsidP="00F03369">
      <w:pPr>
        <w:autoSpaceDE w:val="0"/>
        <w:autoSpaceDN w:val="0"/>
        <w:adjustRightInd w:val="0"/>
        <w:spacing w:after="0" w:line="360" w:lineRule="auto"/>
      </w:pPr>
      <w:r>
        <w:t xml:space="preserve">Conclusions: </w:t>
      </w:r>
      <w:r w:rsidR="006E4043">
        <w:t>In this systematic review and meta-analysis we observed that t</w:t>
      </w:r>
      <w:r>
        <w:t xml:space="preserve">rauma-focused psychological interventions are effective for managing mental health problems and comorbidities in people exposed to complex trauma. Multi-component interventions, which can include phase-based approaches, were the most effective treatment package for managing PTSD in complex trauma. Establishing optimal ways to deliver multicomponent psychological interventions for people exposed to complex traumatic events is a research and clinical priority. </w:t>
      </w:r>
    </w:p>
    <w:p w14:paraId="16D5168F" w14:textId="7F800636" w:rsidR="006263C9" w:rsidRDefault="006263C9" w:rsidP="00365628">
      <w:pPr>
        <w:spacing w:line="360" w:lineRule="auto"/>
        <w:rPr>
          <w:b/>
          <w:bCs/>
        </w:rPr>
      </w:pPr>
    </w:p>
    <w:p w14:paraId="1F8F15E6" w14:textId="77777777" w:rsidR="005F076E" w:rsidRDefault="005F076E" w:rsidP="00365628">
      <w:pPr>
        <w:spacing w:line="360" w:lineRule="auto"/>
        <w:rPr>
          <w:b/>
          <w:bCs/>
        </w:rPr>
      </w:pPr>
    </w:p>
    <w:p w14:paraId="315A5FCE" w14:textId="77777777" w:rsidR="005F076E" w:rsidRDefault="005F076E" w:rsidP="00365628">
      <w:pPr>
        <w:spacing w:line="360" w:lineRule="auto"/>
        <w:rPr>
          <w:b/>
          <w:bCs/>
        </w:rPr>
      </w:pPr>
    </w:p>
    <w:p w14:paraId="6D7B3F39" w14:textId="43C68147" w:rsidR="00497F8B" w:rsidRPr="00C0276C" w:rsidRDefault="00497F8B" w:rsidP="00365628">
      <w:pPr>
        <w:spacing w:line="360" w:lineRule="auto"/>
        <w:rPr>
          <w:b/>
          <w:bCs/>
        </w:rPr>
      </w:pPr>
      <w:r w:rsidRPr="00E907FA">
        <w:rPr>
          <w:b/>
          <w:bCs/>
        </w:rPr>
        <w:t>Why</w:t>
      </w:r>
      <w:r w:rsidRPr="00CD07E3">
        <w:rPr>
          <w:b/>
          <w:bCs/>
        </w:rPr>
        <w:t xml:space="preserve"> was the study don</w:t>
      </w:r>
      <w:r w:rsidRPr="00C0276C">
        <w:rPr>
          <w:b/>
          <w:bCs/>
        </w:rPr>
        <w:t>e?</w:t>
      </w:r>
    </w:p>
    <w:p w14:paraId="5578BB34" w14:textId="5B029378" w:rsidR="00497F8B" w:rsidRPr="00CD07E3" w:rsidRDefault="00E907FA" w:rsidP="00E907FA">
      <w:pPr>
        <w:pStyle w:val="ListParagraph"/>
        <w:numPr>
          <w:ilvl w:val="0"/>
          <w:numId w:val="8"/>
        </w:numPr>
        <w:rPr>
          <w:rFonts w:asciiTheme="minorHAnsi" w:hAnsiTheme="minorHAnsi"/>
          <w:sz w:val="22"/>
        </w:rPr>
      </w:pPr>
      <w:r w:rsidRPr="00CD07E3">
        <w:rPr>
          <w:rFonts w:asciiTheme="minorHAnsi" w:hAnsiTheme="minorHAnsi"/>
          <w:sz w:val="22"/>
        </w:rPr>
        <w:t>Complex traumatic events are of a multiple or prolonged nature and are increasingly prevalent owing to unprecedented levels of population displacement, armed conflict, and increased recognition of childhood sexual abuse and domestic violence.</w:t>
      </w:r>
    </w:p>
    <w:p w14:paraId="2EC005CE" w14:textId="39461022" w:rsidR="00E907FA" w:rsidRPr="00CD07E3" w:rsidRDefault="00E907FA" w:rsidP="00E907FA">
      <w:pPr>
        <w:pStyle w:val="ListParagraph"/>
        <w:numPr>
          <w:ilvl w:val="0"/>
          <w:numId w:val="8"/>
        </w:numPr>
        <w:rPr>
          <w:rFonts w:asciiTheme="minorHAnsi" w:hAnsiTheme="minorHAnsi"/>
          <w:sz w:val="22"/>
        </w:rPr>
      </w:pPr>
      <w:r w:rsidRPr="00CD07E3">
        <w:rPr>
          <w:rFonts w:asciiTheme="minorHAnsi" w:hAnsiTheme="minorHAnsi"/>
          <w:sz w:val="22"/>
        </w:rPr>
        <w:t>People exposed to complex traumatic events are at not only at risk of post-traumatic stress disorder (PTSD) but also other mental health problems.</w:t>
      </w:r>
    </w:p>
    <w:p w14:paraId="4FE5C6C3" w14:textId="54BD7CDF" w:rsidR="00E907FA" w:rsidRPr="00CD07E3" w:rsidRDefault="00E907FA" w:rsidP="00E907FA">
      <w:pPr>
        <w:pStyle w:val="ListParagraph"/>
        <w:numPr>
          <w:ilvl w:val="0"/>
          <w:numId w:val="8"/>
        </w:numPr>
        <w:rPr>
          <w:rFonts w:asciiTheme="minorHAnsi" w:hAnsiTheme="minorHAnsi"/>
          <w:sz w:val="22"/>
        </w:rPr>
      </w:pPr>
      <w:r w:rsidRPr="00CD07E3">
        <w:rPr>
          <w:rFonts w:asciiTheme="minorHAnsi" w:hAnsiTheme="minorHAnsi"/>
          <w:sz w:val="22"/>
        </w:rPr>
        <w:t>There are evidence-based psychological and pharmacological treatments for single event PTSD but it is not known if people who have suffered complex traumatic events can benefit and tolerate commonly available treatments.</w:t>
      </w:r>
    </w:p>
    <w:p w14:paraId="046C6204" w14:textId="6A6171D6" w:rsidR="00E907FA" w:rsidRPr="00CD07E3" w:rsidRDefault="00E907FA" w:rsidP="00E907FA">
      <w:pPr>
        <w:pStyle w:val="ListParagraph"/>
        <w:numPr>
          <w:ilvl w:val="0"/>
          <w:numId w:val="8"/>
        </w:numPr>
        <w:rPr>
          <w:rFonts w:asciiTheme="minorHAnsi" w:hAnsiTheme="minorHAnsi"/>
          <w:sz w:val="22"/>
        </w:rPr>
      </w:pPr>
      <w:r w:rsidRPr="00CD07E3">
        <w:rPr>
          <w:rFonts w:asciiTheme="minorHAnsi" w:hAnsiTheme="minorHAnsi"/>
          <w:sz w:val="22"/>
        </w:rPr>
        <w:t>To inform treatment guidelines and future research a broad evidence synthesis is needed that goes beyond existing knowledge to identify candidate interventions for mental health problems associated with complex trauma.</w:t>
      </w:r>
    </w:p>
    <w:p w14:paraId="315B4BC9" w14:textId="77777777" w:rsidR="00497F8B" w:rsidRPr="00E907FA" w:rsidRDefault="00497F8B" w:rsidP="00365628">
      <w:pPr>
        <w:spacing w:line="360" w:lineRule="auto"/>
      </w:pPr>
    </w:p>
    <w:p w14:paraId="1B5432A7" w14:textId="20C16517" w:rsidR="00497F8B" w:rsidRPr="00E907FA" w:rsidRDefault="00497F8B" w:rsidP="00365628">
      <w:pPr>
        <w:spacing w:line="360" w:lineRule="auto"/>
        <w:rPr>
          <w:b/>
          <w:bCs/>
          <w:sz w:val="24"/>
          <w:szCs w:val="24"/>
        </w:rPr>
      </w:pPr>
      <w:r w:rsidRPr="00E907FA">
        <w:rPr>
          <w:b/>
          <w:bCs/>
          <w:sz w:val="24"/>
          <w:szCs w:val="24"/>
        </w:rPr>
        <w:t>What d</w:t>
      </w:r>
      <w:r w:rsidRPr="00CD07E3">
        <w:rPr>
          <w:b/>
          <w:bCs/>
          <w:sz w:val="24"/>
          <w:szCs w:val="24"/>
        </w:rPr>
        <w:t xml:space="preserve">id the researchers </w:t>
      </w:r>
      <w:r w:rsidRPr="00C0276C">
        <w:rPr>
          <w:b/>
          <w:bCs/>
          <w:sz w:val="24"/>
          <w:szCs w:val="24"/>
        </w:rPr>
        <w:t>do a</w:t>
      </w:r>
      <w:r w:rsidRPr="00AF612A">
        <w:rPr>
          <w:b/>
          <w:bCs/>
          <w:sz w:val="24"/>
          <w:szCs w:val="24"/>
        </w:rPr>
        <w:t xml:space="preserve">nd </w:t>
      </w:r>
      <w:r w:rsidRPr="001C5268">
        <w:rPr>
          <w:b/>
          <w:bCs/>
          <w:sz w:val="24"/>
          <w:szCs w:val="24"/>
        </w:rPr>
        <w:t>find</w:t>
      </w:r>
      <w:r w:rsidRPr="00E907FA">
        <w:rPr>
          <w:b/>
          <w:bCs/>
          <w:sz w:val="24"/>
          <w:szCs w:val="24"/>
        </w:rPr>
        <w:t>?</w:t>
      </w:r>
    </w:p>
    <w:p w14:paraId="364FE66B" w14:textId="7890D80B" w:rsidR="00497F8B" w:rsidRPr="00CD07E3" w:rsidRDefault="00E907FA" w:rsidP="00E907FA">
      <w:pPr>
        <w:pStyle w:val="ListParagraph"/>
        <w:numPr>
          <w:ilvl w:val="0"/>
          <w:numId w:val="9"/>
        </w:numPr>
        <w:rPr>
          <w:rFonts w:asciiTheme="minorHAnsi" w:hAnsiTheme="minorHAnsi"/>
          <w:sz w:val="22"/>
        </w:rPr>
      </w:pPr>
      <w:r w:rsidRPr="00CD07E3">
        <w:rPr>
          <w:rFonts w:asciiTheme="minorHAnsi" w:hAnsiTheme="minorHAnsi"/>
          <w:sz w:val="22"/>
        </w:rPr>
        <w:t xml:space="preserve">We undertook </w:t>
      </w:r>
      <w:r w:rsidR="00F700CE">
        <w:rPr>
          <w:rFonts w:asciiTheme="minorHAnsi" w:hAnsiTheme="minorHAnsi"/>
          <w:sz w:val="22"/>
        </w:rPr>
        <w:t>a</w:t>
      </w:r>
      <w:r w:rsidRPr="00CD07E3">
        <w:rPr>
          <w:rFonts w:asciiTheme="minorHAnsi" w:hAnsiTheme="minorHAnsi"/>
          <w:sz w:val="22"/>
        </w:rPr>
        <w:t xml:space="preserve"> systematic review </w:t>
      </w:r>
      <w:r w:rsidR="00CD07E3">
        <w:rPr>
          <w:rFonts w:asciiTheme="minorHAnsi" w:hAnsiTheme="minorHAnsi"/>
          <w:sz w:val="22"/>
        </w:rPr>
        <w:t xml:space="preserve">and meta-analysis </w:t>
      </w:r>
      <w:r w:rsidRPr="00CD07E3">
        <w:rPr>
          <w:rFonts w:asciiTheme="minorHAnsi" w:hAnsiTheme="minorHAnsi"/>
          <w:sz w:val="22"/>
        </w:rPr>
        <w:t>of the effectiveness and acceptability of psychological and pharmacological treatments for mental health problems in veterans, refugees, victims of childhood sexual abuse and domestic violence, and war-affected populations.</w:t>
      </w:r>
    </w:p>
    <w:p w14:paraId="4467A9CD" w14:textId="1F79F79A" w:rsidR="00E907FA" w:rsidRPr="00CD07E3" w:rsidRDefault="00E907FA" w:rsidP="00E907FA">
      <w:pPr>
        <w:pStyle w:val="ListParagraph"/>
        <w:numPr>
          <w:ilvl w:val="0"/>
          <w:numId w:val="9"/>
        </w:numPr>
        <w:rPr>
          <w:rFonts w:asciiTheme="minorHAnsi" w:hAnsiTheme="minorHAnsi"/>
          <w:sz w:val="22"/>
        </w:rPr>
      </w:pPr>
      <w:r w:rsidRPr="00CD07E3">
        <w:rPr>
          <w:rFonts w:asciiTheme="minorHAnsi" w:hAnsiTheme="minorHAnsi"/>
          <w:sz w:val="22"/>
        </w:rPr>
        <w:t>We used network meta-analysis to disentangle the relative contribution of different components of psychological treatments.</w:t>
      </w:r>
    </w:p>
    <w:p w14:paraId="251C81F9" w14:textId="67BD16DA" w:rsidR="00CD07E3" w:rsidRDefault="00CD07E3" w:rsidP="00E907FA">
      <w:pPr>
        <w:pStyle w:val="ListParagraph"/>
        <w:numPr>
          <w:ilvl w:val="0"/>
          <w:numId w:val="9"/>
        </w:numPr>
        <w:rPr>
          <w:rFonts w:asciiTheme="minorHAnsi" w:hAnsiTheme="minorHAnsi"/>
          <w:sz w:val="22"/>
        </w:rPr>
      </w:pPr>
      <w:r w:rsidRPr="00CD07E3">
        <w:rPr>
          <w:rFonts w:asciiTheme="minorHAnsi" w:hAnsiTheme="minorHAnsi"/>
          <w:sz w:val="22"/>
        </w:rPr>
        <w:t>The meta-analysis showed that psychological treatments</w:t>
      </w:r>
      <w:r>
        <w:rPr>
          <w:rFonts w:asciiTheme="minorHAnsi" w:hAnsiTheme="minorHAnsi"/>
          <w:sz w:val="22"/>
        </w:rPr>
        <w:t xml:space="preserve"> </w:t>
      </w:r>
      <w:r w:rsidRPr="00CD07E3">
        <w:rPr>
          <w:rFonts w:asciiTheme="minorHAnsi" w:hAnsiTheme="minorHAnsi"/>
          <w:sz w:val="22"/>
        </w:rPr>
        <w:t>are effective for treating PTSD, anxiety, depression, and improving sleep in people with a history of complex traumatic events.</w:t>
      </w:r>
    </w:p>
    <w:p w14:paraId="53C035F1" w14:textId="23129FA7" w:rsidR="00CE75BF" w:rsidRPr="00CD07E3" w:rsidRDefault="00CE75BF" w:rsidP="00E907FA">
      <w:pPr>
        <w:pStyle w:val="ListParagraph"/>
        <w:numPr>
          <w:ilvl w:val="0"/>
          <w:numId w:val="9"/>
        </w:numPr>
        <w:rPr>
          <w:rFonts w:asciiTheme="minorHAnsi" w:hAnsiTheme="minorHAnsi"/>
          <w:sz w:val="22"/>
        </w:rPr>
      </w:pPr>
      <w:r>
        <w:rPr>
          <w:rFonts w:asciiTheme="minorHAnsi" w:hAnsiTheme="minorHAnsi"/>
          <w:sz w:val="22"/>
        </w:rPr>
        <w:t>Pharmacological interventions</w:t>
      </w:r>
      <w:r w:rsidR="006A24A2">
        <w:rPr>
          <w:rFonts w:asciiTheme="minorHAnsi" w:hAnsiTheme="minorHAnsi"/>
          <w:sz w:val="22"/>
        </w:rPr>
        <w:t xml:space="preserve"> </w:t>
      </w:r>
      <w:r>
        <w:rPr>
          <w:rFonts w:asciiTheme="minorHAnsi" w:hAnsiTheme="minorHAnsi"/>
          <w:sz w:val="22"/>
        </w:rPr>
        <w:t xml:space="preserve">were </w:t>
      </w:r>
      <w:r w:rsidR="006A24A2">
        <w:rPr>
          <w:rFonts w:asciiTheme="minorHAnsi" w:hAnsiTheme="minorHAnsi"/>
          <w:sz w:val="22"/>
        </w:rPr>
        <w:t>less effective</w:t>
      </w:r>
      <w:r w:rsidR="0077556E">
        <w:rPr>
          <w:rFonts w:asciiTheme="minorHAnsi" w:hAnsiTheme="minorHAnsi"/>
          <w:sz w:val="22"/>
        </w:rPr>
        <w:t xml:space="preserve"> than psychological interventions</w:t>
      </w:r>
      <w:r w:rsidR="006A24A2">
        <w:rPr>
          <w:rFonts w:asciiTheme="minorHAnsi" w:hAnsiTheme="minorHAnsi"/>
          <w:sz w:val="22"/>
        </w:rPr>
        <w:t xml:space="preserve"> for treating PTSD symptoms</w:t>
      </w:r>
      <w:r w:rsidR="00237BC8">
        <w:rPr>
          <w:rFonts w:asciiTheme="minorHAnsi" w:hAnsiTheme="minorHAnsi"/>
          <w:sz w:val="22"/>
        </w:rPr>
        <w:t xml:space="preserve"> and improving sleep</w:t>
      </w:r>
      <w:r w:rsidR="0077556E">
        <w:rPr>
          <w:rFonts w:asciiTheme="minorHAnsi" w:hAnsiTheme="minorHAnsi"/>
          <w:sz w:val="22"/>
        </w:rPr>
        <w:t>.</w:t>
      </w:r>
    </w:p>
    <w:p w14:paraId="66595798" w14:textId="1E98E824" w:rsidR="00CD07E3" w:rsidRPr="00CD07E3" w:rsidRDefault="00CD07E3" w:rsidP="00E907FA">
      <w:pPr>
        <w:pStyle w:val="ListParagraph"/>
        <w:numPr>
          <w:ilvl w:val="0"/>
          <w:numId w:val="9"/>
        </w:numPr>
        <w:rPr>
          <w:rFonts w:asciiTheme="minorHAnsi" w:hAnsiTheme="minorHAnsi"/>
          <w:sz w:val="22"/>
        </w:rPr>
      </w:pPr>
      <w:r w:rsidRPr="00CD07E3">
        <w:rPr>
          <w:rFonts w:asciiTheme="minorHAnsi" w:hAnsiTheme="minorHAnsi"/>
          <w:sz w:val="22"/>
        </w:rPr>
        <w:t>T</w:t>
      </w:r>
      <w:r>
        <w:rPr>
          <w:rFonts w:asciiTheme="minorHAnsi" w:hAnsiTheme="minorHAnsi"/>
          <w:sz w:val="22"/>
        </w:rPr>
        <w:t>rauma-focused t</w:t>
      </w:r>
      <w:r w:rsidRPr="00CD07E3">
        <w:rPr>
          <w:rFonts w:asciiTheme="minorHAnsi" w:hAnsiTheme="minorHAnsi"/>
          <w:sz w:val="22"/>
        </w:rPr>
        <w:t xml:space="preserve">reatments </w:t>
      </w:r>
      <w:r>
        <w:rPr>
          <w:rFonts w:asciiTheme="minorHAnsi" w:hAnsiTheme="minorHAnsi"/>
          <w:sz w:val="22"/>
        </w:rPr>
        <w:t xml:space="preserve">were the most effective approaches, but these treatments </w:t>
      </w:r>
      <w:r w:rsidRPr="00CD07E3">
        <w:rPr>
          <w:rFonts w:asciiTheme="minorHAnsi" w:hAnsiTheme="minorHAnsi"/>
          <w:sz w:val="22"/>
        </w:rPr>
        <w:t>tended to be less effective in veterans and war-affected populations.</w:t>
      </w:r>
    </w:p>
    <w:p w14:paraId="0B1A8A84" w14:textId="7A14A2C7" w:rsidR="00CD07E3" w:rsidRPr="00CD07E3" w:rsidRDefault="00CD07E3" w:rsidP="00CD07E3">
      <w:pPr>
        <w:pStyle w:val="ListParagraph"/>
        <w:numPr>
          <w:ilvl w:val="0"/>
          <w:numId w:val="9"/>
        </w:numPr>
        <w:rPr>
          <w:rFonts w:asciiTheme="minorHAnsi" w:hAnsiTheme="minorHAnsi"/>
          <w:sz w:val="22"/>
        </w:rPr>
      </w:pPr>
      <w:r w:rsidRPr="00CD07E3">
        <w:rPr>
          <w:rFonts w:asciiTheme="minorHAnsi" w:hAnsiTheme="minorHAnsi"/>
          <w:sz w:val="22"/>
        </w:rPr>
        <w:t>Multi-component interventions that included two or more components</w:t>
      </w:r>
      <w:r w:rsidR="00C0276C">
        <w:rPr>
          <w:rFonts w:asciiTheme="minorHAnsi" w:hAnsiTheme="minorHAnsi"/>
          <w:sz w:val="22"/>
        </w:rPr>
        <w:t xml:space="preserve"> </w:t>
      </w:r>
      <w:r w:rsidRPr="00CD07E3">
        <w:rPr>
          <w:rFonts w:asciiTheme="minorHAnsi" w:hAnsiTheme="minorHAnsi"/>
          <w:sz w:val="22"/>
        </w:rPr>
        <w:t>were the most effective for treating PTSD symptoms</w:t>
      </w:r>
      <w:r w:rsidR="00C0276C">
        <w:rPr>
          <w:rFonts w:asciiTheme="minorHAnsi" w:hAnsiTheme="minorHAnsi"/>
          <w:sz w:val="22"/>
        </w:rPr>
        <w:t xml:space="preserve"> and these approaches were promising for the management of disturbances of self-organisation.</w:t>
      </w:r>
    </w:p>
    <w:p w14:paraId="584A24C2" w14:textId="77777777" w:rsidR="00A246D7" w:rsidRDefault="00A246D7" w:rsidP="00365628">
      <w:pPr>
        <w:spacing w:line="360" w:lineRule="auto"/>
        <w:rPr>
          <w:b/>
          <w:bCs/>
          <w:sz w:val="24"/>
          <w:szCs w:val="24"/>
        </w:rPr>
      </w:pPr>
    </w:p>
    <w:p w14:paraId="4317B3D8" w14:textId="0603BBD9" w:rsidR="00497F8B" w:rsidRPr="00CD07E3" w:rsidRDefault="00497F8B" w:rsidP="00365628">
      <w:pPr>
        <w:spacing w:line="360" w:lineRule="auto"/>
        <w:rPr>
          <w:b/>
          <w:bCs/>
          <w:sz w:val="24"/>
          <w:szCs w:val="24"/>
        </w:rPr>
      </w:pPr>
      <w:r w:rsidRPr="00E907FA">
        <w:rPr>
          <w:b/>
          <w:bCs/>
          <w:sz w:val="24"/>
          <w:szCs w:val="24"/>
        </w:rPr>
        <w:t>Wh</w:t>
      </w:r>
      <w:r w:rsidRPr="00CD07E3">
        <w:rPr>
          <w:b/>
          <w:bCs/>
          <w:sz w:val="24"/>
          <w:szCs w:val="24"/>
        </w:rPr>
        <w:t>at do these findings mean?</w:t>
      </w:r>
    </w:p>
    <w:p w14:paraId="4CDB7BB3" w14:textId="776C01C5" w:rsidR="00497F8B" w:rsidRPr="001C5268" w:rsidRDefault="00CD07E3" w:rsidP="00CD07E3">
      <w:pPr>
        <w:pStyle w:val="ListParagraph"/>
        <w:numPr>
          <w:ilvl w:val="0"/>
          <w:numId w:val="10"/>
        </w:numPr>
        <w:rPr>
          <w:rFonts w:asciiTheme="minorHAnsi" w:hAnsiTheme="minorHAnsi"/>
          <w:sz w:val="22"/>
        </w:rPr>
      </w:pPr>
      <w:r w:rsidRPr="001C5268">
        <w:rPr>
          <w:rFonts w:asciiTheme="minorHAnsi" w:hAnsiTheme="minorHAnsi"/>
          <w:sz w:val="22"/>
        </w:rPr>
        <w:t>Existing evidence-based trauma-focused psychological treatments can be effectively used as first line therapy for PTSD and mental health comorbidities in people exposed to complex trauma.</w:t>
      </w:r>
    </w:p>
    <w:p w14:paraId="058CCFF7" w14:textId="0D47B2E9" w:rsidR="00C0276C" w:rsidRPr="001C5268" w:rsidRDefault="00C0276C" w:rsidP="00CD07E3">
      <w:pPr>
        <w:pStyle w:val="ListParagraph"/>
        <w:numPr>
          <w:ilvl w:val="0"/>
          <w:numId w:val="10"/>
        </w:numPr>
        <w:rPr>
          <w:rFonts w:asciiTheme="minorHAnsi" w:hAnsiTheme="minorHAnsi"/>
          <w:sz w:val="22"/>
        </w:rPr>
      </w:pPr>
      <w:r w:rsidRPr="001C5268">
        <w:rPr>
          <w:rFonts w:asciiTheme="minorHAnsi" w:hAnsiTheme="minorHAnsi"/>
          <w:sz w:val="22"/>
        </w:rPr>
        <w:t xml:space="preserve">Because phasing of treatment was </w:t>
      </w:r>
      <w:r w:rsidR="00795A5B">
        <w:rPr>
          <w:rFonts w:asciiTheme="minorHAnsi" w:hAnsiTheme="minorHAnsi"/>
          <w:sz w:val="22"/>
        </w:rPr>
        <w:t>categorised</w:t>
      </w:r>
      <w:r w:rsidRPr="001C5268">
        <w:rPr>
          <w:rFonts w:asciiTheme="minorHAnsi" w:hAnsiTheme="minorHAnsi"/>
          <w:sz w:val="22"/>
        </w:rPr>
        <w:t xml:space="preserve"> a</w:t>
      </w:r>
      <w:r w:rsidR="007D63B0">
        <w:rPr>
          <w:rFonts w:asciiTheme="minorHAnsi" w:hAnsiTheme="minorHAnsi"/>
          <w:sz w:val="22"/>
        </w:rPr>
        <w:t>s a</w:t>
      </w:r>
      <w:r w:rsidRPr="001C5268">
        <w:rPr>
          <w:rFonts w:asciiTheme="minorHAnsi" w:hAnsiTheme="minorHAnsi"/>
          <w:sz w:val="22"/>
        </w:rPr>
        <w:t xml:space="preserve"> constituent part of multi-component interventions there is a case to move beyond binary distinctions of phased-based versus non-phased based interventions which has hampered progress in PTSD research.</w:t>
      </w:r>
    </w:p>
    <w:p w14:paraId="06D2893D" w14:textId="168A226C" w:rsidR="00C0276C" w:rsidRPr="001C5268" w:rsidRDefault="00C0276C" w:rsidP="00CD07E3">
      <w:pPr>
        <w:pStyle w:val="ListParagraph"/>
        <w:numPr>
          <w:ilvl w:val="0"/>
          <w:numId w:val="10"/>
        </w:numPr>
        <w:rPr>
          <w:rFonts w:asciiTheme="minorHAnsi" w:hAnsiTheme="minorHAnsi"/>
          <w:sz w:val="22"/>
        </w:rPr>
      </w:pPr>
      <w:r w:rsidRPr="001C5268">
        <w:rPr>
          <w:rFonts w:asciiTheme="minorHAnsi" w:hAnsiTheme="minorHAnsi"/>
          <w:sz w:val="22"/>
        </w:rPr>
        <w:t>Future studies cou</w:t>
      </w:r>
      <w:r w:rsidR="00AF612A" w:rsidRPr="001C5268">
        <w:rPr>
          <w:rFonts w:asciiTheme="minorHAnsi" w:hAnsiTheme="minorHAnsi"/>
          <w:sz w:val="22"/>
        </w:rPr>
        <w:t xml:space="preserve">ld </w:t>
      </w:r>
      <w:r w:rsidRPr="001C5268">
        <w:rPr>
          <w:rFonts w:asciiTheme="minorHAnsi" w:hAnsiTheme="minorHAnsi"/>
          <w:sz w:val="22"/>
        </w:rPr>
        <w:t xml:space="preserve">test the </w:t>
      </w:r>
      <w:r w:rsidR="00AF612A" w:rsidRPr="001C5268">
        <w:rPr>
          <w:rFonts w:asciiTheme="minorHAnsi" w:hAnsiTheme="minorHAnsi"/>
          <w:sz w:val="22"/>
        </w:rPr>
        <w:t xml:space="preserve">most </w:t>
      </w:r>
      <w:r w:rsidRPr="001C5268">
        <w:rPr>
          <w:rFonts w:asciiTheme="minorHAnsi" w:hAnsiTheme="minorHAnsi"/>
          <w:sz w:val="22"/>
        </w:rPr>
        <w:t>effective</w:t>
      </w:r>
      <w:r w:rsidR="00AF612A" w:rsidRPr="001C5268">
        <w:rPr>
          <w:rFonts w:asciiTheme="minorHAnsi" w:hAnsiTheme="minorHAnsi"/>
          <w:sz w:val="22"/>
        </w:rPr>
        <w:t xml:space="preserve"> means to deliver</w:t>
      </w:r>
      <w:r w:rsidRPr="001C5268">
        <w:rPr>
          <w:rFonts w:asciiTheme="minorHAnsi" w:hAnsiTheme="minorHAnsi"/>
          <w:sz w:val="22"/>
        </w:rPr>
        <w:t xml:space="preserve"> </w:t>
      </w:r>
      <w:r w:rsidR="00AF612A" w:rsidRPr="001C5268">
        <w:rPr>
          <w:rFonts w:asciiTheme="minorHAnsi" w:hAnsiTheme="minorHAnsi"/>
          <w:sz w:val="22"/>
        </w:rPr>
        <w:t xml:space="preserve">patient-centred and </w:t>
      </w:r>
      <w:r w:rsidRPr="001C5268">
        <w:rPr>
          <w:rFonts w:asciiTheme="minorHAnsi" w:hAnsiTheme="minorHAnsi"/>
          <w:sz w:val="22"/>
        </w:rPr>
        <w:t xml:space="preserve">multi-component interventions for </w:t>
      </w:r>
      <w:r w:rsidR="00AF612A" w:rsidRPr="001C5268">
        <w:rPr>
          <w:rFonts w:asciiTheme="minorHAnsi" w:hAnsiTheme="minorHAnsi"/>
          <w:sz w:val="22"/>
        </w:rPr>
        <w:t>people exposed to complex trauma,</w:t>
      </w:r>
      <w:r w:rsidRPr="001C5268">
        <w:rPr>
          <w:rFonts w:asciiTheme="minorHAnsi" w:hAnsiTheme="minorHAnsi"/>
          <w:sz w:val="22"/>
        </w:rPr>
        <w:t xml:space="preserve"> especially </w:t>
      </w:r>
      <w:r w:rsidR="001C5268">
        <w:rPr>
          <w:rFonts w:asciiTheme="minorHAnsi" w:hAnsiTheme="minorHAnsi"/>
          <w:sz w:val="22"/>
        </w:rPr>
        <w:t xml:space="preserve">in </w:t>
      </w:r>
      <w:r w:rsidR="00AF612A" w:rsidRPr="001C5268">
        <w:rPr>
          <w:rFonts w:asciiTheme="minorHAnsi" w:hAnsiTheme="minorHAnsi"/>
          <w:sz w:val="22"/>
        </w:rPr>
        <w:t xml:space="preserve">those with </w:t>
      </w:r>
      <w:r w:rsidRPr="001C5268">
        <w:rPr>
          <w:rFonts w:asciiTheme="minorHAnsi" w:hAnsiTheme="minorHAnsi"/>
          <w:sz w:val="22"/>
        </w:rPr>
        <w:t xml:space="preserve">higher levels of mental health comorbidity. </w:t>
      </w:r>
    </w:p>
    <w:p w14:paraId="5681A231" w14:textId="3244FABF" w:rsidR="00733AC4" w:rsidRPr="00733AC4" w:rsidRDefault="00733AC4" w:rsidP="00365628">
      <w:pPr>
        <w:spacing w:line="360" w:lineRule="auto"/>
        <w:rPr>
          <w:b/>
          <w:bCs/>
          <w:sz w:val="24"/>
          <w:szCs w:val="24"/>
        </w:rPr>
      </w:pPr>
      <w:r w:rsidRPr="00733AC4">
        <w:rPr>
          <w:b/>
          <w:bCs/>
          <w:sz w:val="24"/>
          <w:szCs w:val="24"/>
        </w:rPr>
        <w:br w:type="page"/>
      </w:r>
    </w:p>
    <w:p w14:paraId="2C90C675" w14:textId="31220066" w:rsidR="00E95F0C" w:rsidRPr="00DA3A97" w:rsidRDefault="00DA3A97" w:rsidP="00365628">
      <w:pPr>
        <w:spacing w:line="360" w:lineRule="auto"/>
        <w:rPr>
          <w:b/>
          <w:bCs/>
          <w:sz w:val="28"/>
          <w:szCs w:val="28"/>
        </w:rPr>
      </w:pPr>
      <w:r w:rsidRPr="00DA3A97">
        <w:rPr>
          <w:b/>
          <w:bCs/>
          <w:sz w:val="28"/>
          <w:szCs w:val="28"/>
        </w:rPr>
        <w:t>Introduction</w:t>
      </w:r>
    </w:p>
    <w:p w14:paraId="16414717" w14:textId="19C41308" w:rsidR="002B1661" w:rsidRDefault="003B320F" w:rsidP="00365628">
      <w:pPr>
        <w:spacing w:line="360" w:lineRule="auto"/>
      </w:pPr>
      <w:r w:rsidRPr="003B320F">
        <w:t xml:space="preserve">Complex trauma is an increasing threat to global mental health. Complex trauma is defined as exposure to multiple or prolonged traumatic events, typically of an interpersonal nature and from which escape is impossible or difficult. </w:t>
      </w:r>
      <w:r>
        <w:t xml:space="preserve">Beyond </w:t>
      </w:r>
      <w:r w:rsidR="004C42FA">
        <w:t xml:space="preserve">the prototypical case of childhood sexual abuse </w:t>
      </w:r>
      <w:r w:rsidR="00B96FEF">
        <w:t>complex trauma exposure is also common among those who experience intimate partner violence</w:t>
      </w:r>
      <w:r w:rsidR="00A7295A">
        <w:t xml:space="preserve"> and conflict. Intimate partner violence</w:t>
      </w:r>
      <w:r w:rsidR="00B96FEF">
        <w:t xml:space="preserve"> account</w:t>
      </w:r>
      <w:r w:rsidR="00A7295A">
        <w:t xml:space="preserve">s </w:t>
      </w:r>
      <w:r w:rsidR="00B96FEF">
        <w:t xml:space="preserve">for </w:t>
      </w:r>
      <w:r w:rsidR="00ED2894">
        <w:t xml:space="preserve">14% of lifetime traumas and </w:t>
      </w:r>
      <w:r w:rsidR="006C44A7">
        <w:t xml:space="preserve">is associated with </w:t>
      </w:r>
      <w:r w:rsidR="00ED2894">
        <w:t>a conditional risk of post-traumatic stress disorder (PTSD) of 11.4%</w:t>
      </w:r>
      <w:r w:rsidR="006C44A7">
        <w:t xml:space="preserve">; </w:t>
      </w:r>
      <w:r w:rsidR="00A7295A">
        <w:t>w</w:t>
      </w:r>
      <w:r w:rsidR="009E381F">
        <w:t xml:space="preserve">ar-related trauma among military personnel, civilians, and refugees accounts for a further 13.1% of lifetime trauma exposures and </w:t>
      </w:r>
      <w:r w:rsidR="006C44A7">
        <w:t xml:space="preserve">is associated with </w:t>
      </w:r>
      <w:r w:rsidR="009E381F">
        <w:t>a conditional risk of PTSD of 3.5%</w:t>
      </w:r>
      <w:r w:rsidR="00296618">
        <w:t xml:space="preserve"> </w:t>
      </w:r>
      <w:r w:rsidR="005F0ECF">
        <w:fldChar w:fldCharType="begin">
          <w:fldData xml:space="preserve">PEVuZE5vdGU+PENpdGU+PEF1dGhvcj5LZXNzbGVyPC9BdXRob3I+PFllYXI+MjAxNzwvWWVhcj48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</w:fldData>
        </w:fldChar>
      </w:r>
      <w:r w:rsidR="00B02A4A">
        <w:instrText xml:space="preserve"> ADDIN EN.CITE </w:instrText>
      </w:r>
      <w:r w:rsidR="00B02A4A">
        <w:fldChar w:fldCharType="begin">
          <w:fldData xml:space="preserve">PEVuZE5vdGU+PENpdGU+PEF1dGhvcj5LZXNzbGVyPC9BdXRob3I+PFllYXI+MjAxNzwvWWVhcj48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</w:fldData>
        </w:fldChar>
      </w:r>
      <w:r w:rsidR="00B02A4A">
        <w:instrText xml:space="preserve"> ADDIN EN.CITE.DATA </w:instrText>
      </w:r>
      <w:r w:rsidR="00B02A4A">
        <w:fldChar w:fldCharType="end"/>
      </w:r>
      <w:r w:rsidR="005F0ECF">
        <w:fldChar w:fldCharType="separate"/>
      </w:r>
      <w:r w:rsidR="00B02A4A">
        <w:rPr>
          <w:noProof/>
        </w:rPr>
        <w:t>[1]</w:t>
      </w:r>
      <w:r w:rsidR="005F0ECF">
        <w:fldChar w:fldCharType="end"/>
      </w:r>
      <w:r w:rsidR="009E381F">
        <w:t>.</w:t>
      </w:r>
    </w:p>
    <w:p w14:paraId="0A6441B4" w14:textId="2F623978" w:rsidR="00470EDC" w:rsidRDefault="002B1661" w:rsidP="00365628">
      <w:pPr>
        <w:spacing w:line="360" w:lineRule="auto"/>
      </w:pPr>
      <w:r>
        <w:t xml:space="preserve">The burden of </w:t>
      </w:r>
      <w:r w:rsidR="006C44A7">
        <w:t xml:space="preserve">mental </w:t>
      </w:r>
      <w:r>
        <w:t xml:space="preserve">illness among veterans and forcibly displaced people is of critical contemporary relevance. </w:t>
      </w:r>
      <w:r w:rsidR="00680E02">
        <w:t xml:space="preserve">Among UK veterans PTSD prevalence has increased </w:t>
      </w:r>
      <w:r w:rsidR="00543D59">
        <w:t xml:space="preserve">from 4% to 6% </w:t>
      </w:r>
      <w:r w:rsidR="00680E02">
        <w:t>in the last te</w:t>
      </w:r>
      <w:r w:rsidR="000F7692">
        <w:t>n</w:t>
      </w:r>
      <w:r w:rsidR="00680E02">
        <w:t xml:space="preserve"> years </w:t>
      </w:r>
      <w:r w:rsidR="00543D59">
        <w:t xml:space="preserve">and </w:t>
      </w:r>
      <w:r w:rsidR="00680E02">
        <w:t xml:space="preserve">anxiety and depression </w:t>
      </w:r>
      <w:r w:rsidR="00543D59">
        <w:t xml:space="preserve">occur in 31% </w:t>
      </w:r>
      <w:r w:rsidR="00680E02">
        <w:t>who held combat roles</w:t>
      </w:r>
      <w:r w:rsidR="00296618">
        <w:t xml:space="preserve"> </w:t>
      </w:r>
      <w:r w:rsidR="00320756">
        <w:fldChar w:fldCharType="begin">
          <w:fldData xml:space="preserve">PEVuZE5vdGU+PENpdGU+PEF1dGhvcj5TdGV2ZWxpbms8L0F1dGhvcj48WWVhcj4yMDE4PC9ZZWFy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</w:fldData>
        </w:fldChar>
      </w:r>
      <w:r w:rsidR="001A1A38">
        <w:instrText xml:space="preserve"> ADDIN EN.CITE </w:instrText>
      </w:r>
      <w:r w:rsidR="001A1A38">
        <w:fldChar w:fldCharType="begin">
          <w:fldData xml:space="preserve">PEVuZE5vdGU+PENpdGU+PEF1dGhvcj5TdGV2ZWxpbms8L0F1dGhvcj48WWVhcj4yMDE4PC9ZZWFy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</w:fldData>
        </w:fldChar>
      </w:r>
      <w:r w:rsidR="001A1A38">
        <w:instrText xml:space="preserve"> ADDIN EN.CITE.DATA </w:instrText>
      </w:r>
      <w:r w:rsidR="001A1A38">
        <w:fldChar w:fldCharType="end"/>
      </w:r>
      <w:r w:rsidR="00320756">
        <w:fldChar w:fldCharType="separate"/>
      </w:r>
      <w:r w:rsidR="00C66CF4">
        <w:rPr>
          <w:noProof/>
        </w:rPr>
        <w:t>[2]</w:t>
      </w:r>
      <w:r w:rsidR="00320756">
        <w:fldChar w:fldCharType="end"/>
      </w:r>
      <w:r w:rsidR="00680E02">
        <w:t xml:space="preserve">. </w:t>
      </w:r>
      <w:r w:rsidR="000F7692">
        <w:t xml:space="preserve">UK veterans also report high levels of pre-service adversity and PTSD severity </w:t>
      </w:r>
      <w:r w:rsidR="007F1FC8">
        <w:t xml:space="preserve">in this population </w:t>
      </w:r>
      <w:r w:rsidR="000F7692">
        <w:t>is associated</w:t>
      </w:r>
      <w:r w:rsidR="00320756">
        <w:t xml:space="preserve"> with childhood adversity</w:t>
      </w:r>
      <w:r w:rsidR="0059200D">
        <w:t xml:space="preserve"> </w:t>
      </w:r>
      <w:r w:rsidR="00320756">
        <w:fldChar w:fldCharType="begin">
          <w:fldData xml:space="preserve">PEVuZE5vdGU+PENpdGU+PEF1dGhvcj5JdmVyc2VuPC9BdXRob3I+PFllYXI+MjAwNzwvWWVhcj48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</w:fldData>
        </w:fldChar>
      </w:r>
      <w:r w:rsidR="001A1A38">
        <w:instrText xml:space="preserve"> ADDIN EN.CITE </w:instrText>
      </w:r>
      <w:r w:rsidR="001A1A38">
        <w:fldChar w:fldCharType="begin">
          <w:fldData xml:space="preserve">PEVuZE5vdGU+PENpdGU+PEF1dGhvcj5JdmVyc2VuPC9BdXRob3I+PFllYXI+MjAwNzwvWWVhcj48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</w:fldData>
        </w:fldChar>
      </w:r>
      <w:r w:rsidR="001A1A38">
        <w:instrText xml:space="preserve"> ADDIN EN.CITE.DATA </w:instrText>
      </w:r>
      <w:r w:rsidR="001A1A38">
        <w:fldChar w:fldCharType="end"/>
      </w:r>
      <w:r w:rsidR="00320756">
        <w:fldChar w:fldCharType="separate"/>
      </w:r>
      <w:r w:rsidR="00C66CF4">
        <w:rPr>
          <w:noProof/>
        </w:rPr>
        <w:t>[3]</w:t>
      </w:r>
      <w:r w:rsidR="00320756">
        <w:fldChar w:fldCharType="end"/>
      </w:r>
      <w:r w:rsidR="000F7692">
        <w:t xml:space="preserve">. </w:t>
      </w:r>
      <w:r w:rsidR="008C4F53">
        <w:t>Even</w:t>
      </w:r>
      <w:r w:rsidR="00B96A11">
        <w:t xml:space="preserve"> high</w:t>
      </w:r>
      <w:r w:rsidR="008C4F53">
        <w:t>er</w:t>
      </w:r>
      <w:r w:rsidR="00B96A11">
        <w:t xml:space="preserve"> rates of</w:t>
      </w:r>
      <w:r w:rsidR="00D320CE">
        <w:t xml:space="preserve"> PTSD and mental health comorbidities</w:t>
      </w:r>
      <w:r w:rsidR="00B96A11">
        <w:t xml:space="preserve"> are reported among forcibly displaced people</w:t>
      </w:r>
      <w:r w:rsidR="0059200D">
        <w:t xml:space="preserve"> </w:t>
      </w:r>
      <w:r w:rsidR="00AE7AE0">
        <w:fldChar w:fldCharType="begin"/>
      </w:r>
      <w:r w:rsidR="001A1A38">
        <w:instrText xml:space="preserve"> ADDIN EN.CITE &lt;EndNote&gt;&lt;Cite&gt;&lt;Author&gt;Steel&lt;/Author&gt;&lt;Year&gt;2009&lt;/Year&gt;&lt;RecNum&gt;4&lt;/RecNum&gt;&lt;DisplayText&gt;[4]&lt;/DisplayText&gt;&lt;record&gt;&lt;rec-number&gt;4&lt;/rec-number&gt;&lt;foreign-keys&gt;&lt;key app="EN" db-id="fax5rp25fa2xtler9vlvepsat0vzvz9vdd0s" timestamp="1587912117"&gt;4&lt;/key&gt;&lt;/foreign-keys&gt;&lt;ref-type name="Journal Article"&gt;17&lt;/ref-type&gt;&lt;contributors&gt;&lt;authors&gt;&lt;author&gt;Steel, Z.&lt;/author&gt;&lt;author&gt;Chey, T.&lt;/author&gt;&lt;author&gt;Silove, D.&lt;/author&gt;&lt;author&gt;Marnane, C.&lt;/author&gt;&lt;author&gt;Bryant, R. A.&lt;/author&gt;&lt;author&gt;van Ommeren, M.&lt;/author&gt;&lt;/authors&gt;&lt;/contributors&gt;&lt;titles&gt;&lt;title&gt;Association of torture and other potentially traumatic events with mental health outcomes among populations exposed to mass conflict and displacement: A systematic review and meta-analysis&lt;/title&gt;&lt;secondary-title&gt;JAMA&lt;/secondary-title&gt;&lt;/titles&gt;&lt;periodical&gt;&lt;full-title&gt;JAMA&lt;/full-title&gt;&lt;/periodical&gt;&lt;pages&gt;537-549&lt;/pages&gt;&lt;volume&gt;302&lt;/volume&gt;&lt;number&gt;5&lt;/number&gt;&lt;dates&gt;&lt;year&gt;2009&lt;/year&gt;&lt;/dates&gt;&lt;isbn&gt;0098-7484&lt;/isbn&gt;&lt;urls&gt;&lt;related-urls&gt;&lt;url&gt;http://dx.doi.org/10.1001/jama.2009.1132&lt;/url&gt;&lt;/related-urls&gt;&lt;/urls&gt;&lt;electronic-resource-num&gt;10.1001/jama.2009.1132&lt;/electronic-resource-num&gt;&lt;/record&gt;&lt;/Cite&gt;&lt;/EndNote&gt;</w:instrText>
      </w:r>
      <w:r w:rsidR="00AE7AE0">
        <w:fldChar w:fldCharType="separate"/>
      </w:r>
      <w:r w:rsidR="00C66CF4">
        <w:rPr>
          <w:noProof/>
        </w:rPr>
        <w:t>[4]</w:t>
      </w:r>
      <w:r w:rsidR="00AE7AE0">
        <w:fldChar w:fldCharType="end"/>
      </w:r>
      <w:r w:rsidR="00B96A11">
        <w:t xml:space="preserve">. </w:t>
      </w:r>
      <w:r w:rsidR="008C4F53">
        <w:t>A record 70.8 million people were displaced at the end of 2018 and the vast proportion seek refuge and asylum in high-income countries with significant implications for health service delivery and budgets</w:t>
      </w:r>
      <w:r w:rsidR="0059200D">
        <w:t xml:space="preserve"> </w:t>
      </w:r>
      <w:r w:rsidR="00AE7AE0">
        <w:fldChar w:fldCharType="begin"/>
      </w:r>
      <w:r w:rsidR="001A1A38">
        <w:instrText xml:space="preserve"> ADDIN EN.CITE &lt;EndNote&gt;&lt;Cite&gt;&lt;Author&gt;UNHCR&lt;/Author&gt;&lt;Year&gt;2019&lt;/Year&gt;&lt;RecNum&gt;5&lt;/RecNum&gt;&lt;DisplayText&gt;[5]&lt;/DisplayText&gt;&lt;record&gt;&lt;rec-number&gt;5&lt;/rec-number&gt;&lt;foreign-keys&gt;&lt;key app="EN" db-id="fax5rp25fa2xtler9vlvepsat0vzvz9vdd0s" timestamp="1587912117"&gt;5&lt;/key&gt;&lt;/foreign-keys&gt;&lt;ref-type name="Report"&gt;27&lt;/ref-type&gt;&lt;contributors&gt;&lt;authors&gt;&lt;author&gt;UNHCR&lt;/author&gt;&lt;/authors&gt;&lt;tertiary-authors&gt;&lt;author&gt;United Nations High Commissioner for Refugees&lt;/author&gt;&lt;/tertiary-authors&gt;&lt;/contributors&gt;&lt;titles&gt;&lt;title&gt;Global Trends. Forced Displacement in 2018&lt;/title&gt;&lt;/titles&gt;&lt;dates&gt;&lt;year&gt;2019&lt;/year&gt;&lt;/dates&gt;&lt;pub-location&gt;Geneva&lt;/pub-location&gt;&lt;urls&gt;&lt;/urls&gt;&lt;/record&gt;&lt;/Cite&gt;&lt;/EndNote&gt;</w:instrText>
      </w:r>
      <w:r w:rsidR="00AE7AE0">
        <w:fldChar w:fldCharType="separate"/>
      </w:r>
      <w:r w:rsidR="00C66CF4">
        <w:rPr>
          <w:noProof/>
        </w:rPr>
        <w:t>[5]</w:t>
      </w:r>
      <w:r w:rsidR="00AE7AE0">
        <w:fldChar w:fldCharType="end"/>
      </w:r>
      <w:r w:rsidR="008C4F53">
        <w:t>.</w:t>
      </w:r>
    </w:p>
    <w:p w14:paraId="65BC327D" w14:textId="1BF72C94" w:rsidR="00A75961" w:rsidRDefault="00470EDC" w:rsidP="00365628">
      <w:pPr>
        <w:spacing w:line="360" w:lineRule="auto"/>
      </w:pPr>
      <w:r>
        <w:t>I</w:t>
      </w:r>
      <w:r w:rsidR="00C84486">
        <w:t>ndividual trauma</w:t>
      </w:r>
      <w:r w:rsidR="00123E11">
        <w:t>-</w:t>
      </w:r>
      <w:r w:rsidR="00C84486">
        <w:t xml:space="preserve">focused </w:t>
      </w:r>
      <w:r w:rsidR="00123E11">
        <w:t xml:space="preserve">cognitive behavioural </w:t>
      </w:r>
      <w:r w:rsidR="00C84486">
        <w:t xml:space="preserve">therapy </w:t>
      </w:r>
      <w:r w:rsidR="00123E11">
        <w:t xml:space="preserve">(TF-CBT) </w:t>
      </w:r>
      <w:r w:rsidR="00C84486">
        <w:t xml:space="preserve">and eye movement desensitisation and reprocessing (EMDR) therapy </w:t>
      </w:r>
      <w:r w:rsidR="002574B9">
        <w:t xml:space="preserve">are </w:t>
      </w:r>
      <w:r w:rsidR="005C327F">
        <w:t xml:space="preserve">effective </w:t>
      </w:r>
      <w:r w:rsidR="00C84486">
        <w:t>for reducing clinicia</w:t>
      </w:r>
      <w:r w:rsidR="0059200D">
        <w:t xml:space="preserve">n rated PTSD symptoms </w:t>
      </w:r>
      <w:r w:rsidR="00AE7AE0">
        <w:fldChar w:fldCharType="begin">
          <w:fldData xml:space="preserve">PEVuZE5vdGU+PENpdGU+PEF1dGhvcj5OYXRpb25hbCBDb2xsYWJvcmF0aW5nIENlbnRyZSBmb3Ig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MzM4ODwvcGFnZXM+PHZvbHVtZT4xMjwvdm9sdW1lPjxrZXl3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</w:fldData>
        </w:fldChar>
      </w:r>
      <w:r w:rsidR="00FD7B40">
        <w:instrText xml:space="preserve"> ADDIN EN.CITE </w:instrText>
      </w:r>
      <w:r w:rsidR="00FD7B40">
        <w:fldChar w:fldCharType="begin">
          <w:fldData xml:space="preserve">PEVuZE5vdGU+PENpdGU+PEF1dGhvcj5OYXRpb25hbCBDb2xsYWJvcmF0aW5nIENlbnRyZSBmb3Ig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MzM4ODwvcGFnZXM+PHZvbHVtZT4xMjwvdm9sdW1lPjxrZXl3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</w:fldData>
        </w:fldChar>
      </w:r>
      <w:r w:rsidR="00FD7B40">
        <w:instrText xml:space="preserve"> ADDIN EN.CITE.DATA </w:instrText>
      </w:r>
      <w:r w:rsidR="00FD7B40">
        <w:fldChar w:fldCharType="end"/>
      </w:r>
      <w:r w:rsidR="00AE7AE0">
        <w:fldChar w:fldCharType="separate"/>
      </w:r>
      <w:r w:rsidR="00FD7B40">
        <w:rPr>
          <w:noProof/>
        </w:rPr>
        <w:t>[6-8]</w:t>
      </w:r>
      <w:r w:rsidR="00AE7AE0">
        <w:fldChar w:fldCharType="end"/>
      </w:r>
      <w:r w:rsidR="0059200D">
        <w:t>.</w:t>
      </w:r>
      <w:r w:rsidR="00123E11">
        <w:t xml:space="preserve"> </w:t>
      </w:r>
      <w:r w:rsidR="008C3345">
        <w:t>Pharmacological treatments are also effective for managing PTSD symptoms but to a lesser degree</w:t>
      </w:r>
      <w:r w:rsidR="0059200D">
        <w:t xml:space="preserve"> </w:t>
      </w:r>
      <w:r w:rsidR="009D5EC0">
        <w:fldChar w:fldCharType="begin"/>
      </w:r>
      <w:r w:rsidR="00FD7B40">
        <w:instrText xml:space="preserve"> ADDIN EN.CITE &lt;EndNote&gt;&lt;Cite&gt;&lt;Author&gt;Stein&lt;/Author&gt;&lt;Year&gt;2006&lt;/Year&gt;&lt;RecNum&gt;9&lt;/RecNum&gt;&lt;DisplayText&gt;[9]&lt;/DisplayText&gt;&lt;record&gt;&lt;rec-number&gt;9&lt;/rec-number&gt;&lt;foreign-keys&gt;&lt;key app="EN" db-id="fax5rp25fa2xtler9vlvepsat0vzvz9vdd0s" timestamp="1587912117"&gt;9&lt;/key&gt;&lt;/foreign-keys&gt;&lt;ref-type name="Journal Article"&gt;17&lt;/ref-type&gt;&lt;contributors&gt;&lt;authors&gt;&lt;author&gt;Stein, D. J.&lt;/author&gt;&lt;author&gt;Ipser, J. C.&lt;/author&gt;&lt;author&gt;Seedat, S.&lt;/author&gt;&lt;author&gt;Sager, C.&lt;/author&gt;&lt;author&gt;Amos, T.&lt;/author&gt;&lt;/authors&gt;&lt;/contributors&gt;&lt;titles&gt;&lt;title&gt;Pharmacotherapy for post traumatic stress disorder (PTSD)&lt;/title&gt;&lt;secondary-title&gt;Cochrane Database of Systematic Reviews&lt;/secondary-title&gt;&lt;/titles&gt;&lt;periodical&gt;&lt;full-title&gt;Cochrane Database of Systematic Reviews&lt;/full-title&gt;&lt;/periodical&gt;&lt;number&gt;1&lt;/number&gt;&lt;keywords&gt;&lt;keyword&gt;Antidepressive Agents [therapeutic use]&lt;/keyword&gt;&lt;keyword&gt;Humans&lt;/keyword&gt;&lt;keyword&gt;Psychotropic Drugs [*therapeutic use]&lt;/keyword&gt;&lt;keyword&gt;Randomized Controlled Trials as Topic&lt;/keyword&gt;&lt;keyword&gt;Stress Disorders, Post‐Traumatic [*drug therapy, psychology]&lt;/keyword&gt;&lt;/keywords&gt;&lt;dates&gt;&lt;year&gt;2006&lt;/year&gt;&lt;/dates&gt;&lt;publisher&gt;John Wiley &amp;amp; Sons, Ltd&lt;/publisher&gt;&lt;isbn&gt;1465-1858&lt;/isbn&gt;&lt;accession-num&gt;CD002795&lt;/accession-num&gt;&lt;urls&gt;&lt;/urls&gt;&lt;electronic-resource-num&gt;10.1002/14651858.CD002795.pub2&lt;/electronic-resource-num&gt;&lt;/record&gt;&lt;/Cite&gt;&lt;/EndNote&gt;</w:instrText>
      </w:r>
      <w:r w:rsidR="009D5EC0">
        <w:fldChar w:fldCharType="separate"/>
      </w:r>
      <w:r w:rsidR="00FD7B40">
        <w:rPr>
          <w:noProof/>
        </w:rPr>
        <w:t>[9]</w:t>
      </w:r>
      <w:r w:rsidR="009D5EC0">
        <w:fldChar w:fldCharType="end"/>
      </w:r>
      <w:r w:rsidR="008C3345">
        <w:t xml:space="preserve">. </w:t>
      </w:r>
      <w:r w:rsidR="00902485">
        <w:t>However</w:t>
      </w:r>
      <w:r w:rsidR="006C44A7">
        <w:t>,</w:t>
      </w:r>
      <w:r w:rsidR="00C84486">
        <w:t xml:space="preserve"> treatment adherence and recovery</w:t>
      </w:r>
      <w:r w:rsidR="005C327F">
        <w:t xml:space="preserve"> rates can be </w:t>
      </w:r>
      <w:r w:rsidR="00B40BC6">
        <w:t>low</w:t>
      </w:r>
      <w:r w:rsidR="0059200D">
        <w:t xml:space="preserve"> </w:t>
      </w:r>
      <w:r w:rsidR="00B40BC6">
        <w:fldChar w:fldCharType="begin">
          <w:fldData xml:space="preserve">PEVuZE5vdGU+PENpdGU+PEF1dGhvcj5IZXBndWw8L0F1dGhvcj48WWVhcj4yMDE2PC9ZZWFyPjxS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</w:fldData>
        </w:fldChar>
      </w:r>
      <w:r w:rsidR="00FD7B40">
        <w:instrText xml:space="preserve"> ADDIN EN.CITE </w:instrText>
      </w:r>
      <w:r w:rsidR="00FD7B40">
        <w:fldChar w:fldCharType="begin">
          <w:fldData xml:space="preserve">PEVuZE5vdGU+PENpdGU+PEF1dGhvcj5IZXBndWw8L0F1dGhvcj48WWVhcj4yMDE2PC9ZZWFyPjxS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</w:fldData>
        </w:fldChar>
      </w:r>
      <w:r w:rsidR="00FD7B40">
        <w:instrText xml:space="preserve"> ADDIN EN.CITE.DATA </w:instrText>
      </w:r>
      <w:r w:rsidR="00FD7B40">
        <w:fldChar w:fldCharType="end"/>
      </w:r>
      <w:r w:rsidR="00B40BC6">
        <w:fldChar w:fldCharType="separate"/>
      </w:r>
      <w:r w:rsidR="00FD7B40">
        <w:rPr>
          <w:noProof/>
        </w:rPr>
        <w:t>[10]</w:t>
      </w:r>
      <w:r w:rsidR="00B40BC6">
        <w:fldChar w:fldCharType="end"/>
      </w:r>
      <w:r w:rsidR="00C84486">
        <w:t xml:space="preserve">. </w:t>
      </w:r>
      <w:r w:rsidR="008C3345" w:rsidRPr="008C3345">
        <w:t>There is evidence that complexity of trauma exposure is associated with greater number of different types of comorbid symptoms in addition to PTSD</w:t>
      </w:r>
      <w:r w:rsidR="0059200D">
        <w:t xml:space="preserve"> </w:t>
      </w:r>
      <w:r w:rsidR="008C3345">
        <w:fldChar w:fldCharType="begin">
          <w:fldData xml:space="preserve">PEVuZE5vdGU+PENpdGU+PEF1dGhvcj5CcmllcmU8L0F1dGhvcj48WWVhcj4yMDA4PC9ZZWFyPjxS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</w:fldData>
        </w:fldChar>
      </w:r>
      <w:r w:rsidR="00FD7B40">
        <w:instrText xml:space="preserve"> ADDIN EN.CITE </w:instrText>
      </w:r>
      <w:r w:rsidR="00FD7B40">
        <w:fldChar w:fldCharType="begin">
          <w:fldData xml:space="preserve">PEVuZE5vdGU+PENpdGU+PEF1dGhvcj5CcmllcmU8L0F1dGhvcj48WWVhcj4yMDA4PC9ZZWFyPjxS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</w:fldData>
        </w:fldChar>
      </w:r>
      <w:r w:rsidR="00FD7B40">
        <w:instrText xml:space="preserve"> ADDIN EN.CITE.DATA </w:instrText>
      </w:r>
      <w:r w:rsidR="00FD7B40">
        <w:fldChar w:fldCharType="end"/>
      </w:r>
      <w:r w:rsidR="008C3345">
        <w:fldChar w:fldCharType="separate"/>
      </w:r>
      <w:r w:rsidR="00FD7B40">
        <w:rPr>
          <w:noProof/>
        </w:rPr>
        <w:t>[11, 12]</w:t>
      </w:r>
      <w:r w:rsidR="008C3345">
        <w:fldChar w:fldCharType="end"/>
      </w:r>
      <w:r w:rsidR="008C3345" w:rsidRPr="008C3345">
        <w:t xml:space="preserve">, and multiple comorbidity of symptoms may contribute to poorer outcome. Indeed, high levels of </w:t>
      </w:r>
      <w:r w:rsidR="00902485">
        <w:t xml:space="preserve">complex </w:t>
      </w:r>
      <w:r w:rsidR="00C24D38">
        <w:t xml:space="preserve">psychiatric comorbidities </w:t>
      </w:r>
      <w:r w:rsidR="00902485">
        <w:t xml:space="preserve">may negatively </w:t>
      </w:r>
      <w:r w:rsidR="00C24D38">
        <w:t xml:space="preserve">affect </w:t>
      </w:r>
      <w:r w:rsidR="00902485">
        <w:t xml:space="preserve">treatment outcomes for people with </w:t>
      </w:r>
      <w:r w:rsidR="00B40BC6">
        <w:t>PTSD</w:t>
      </w:r>
      <w:r w:rsidR="0059200D">
        <w:t xml:space="preserve"> </w:t>
      </w:r>
      <w:r w:rsidR="00B40BC6">
        <w:fldChar w:fldCharType="begin"/>
      </w:r>
      <w:r w:rsidR="00FD7B40">
        <w:instrText xml:space="preserve"> ADDIN EN.CITE &lt;EndNote&gt;&lt;Cite&gt;&lt;Author&gt;Goddard&lt;/Author&gt;&lt;Year&gt;2015&lt;/Year&gt;&lt;RecNum&gt;13&lt;/RecNum&gt;&lt;DisplayText&gt;[13]&lt;/DisplayText&gt;&lt;record&gt;&lt;rec-number&gt;13&lt;/rec-number&gt;&lt;foreign-keys&gt;&lt;key app="EN" db-id="fax5rp25fa2xtler9vlvepsat0vzvz9vdd0s" timestamp="1587912117"&gt;13&lt;/key&gt;&lt;/foreign-keys&gt;&lt;ref-type name="Journal Article"&gt;17&lt;/ref-type&gt;&lt;contributors&gt;&lt;authors&gt;&lt;author&gt;Goddard, E.&lt;/author&gt;&lt;author&gt;Wingrove, J.&lt;/author&gt;&lt;author&gt;Moran, P.&lt;/author&gt;&lt;/authors&gt;&lt;/contributors&gt;&lt;auth-address&gt;King&amp;apos;s College London, Institute of Psychiatry, Psychology and Neuroscience, Department of Clinical Psychology, Addiction Sciences Building, 4 Windsor Walk, London, SE5 8AF, UK. Electronic address: elizabeth.e.goddard@kcl.ac.uk.&amp;#xD;Southwark Psychological Therapies Service, South London and Maudsley NHS Foundation Trust, Eileen Skellern House, Denmark Hill, SE5 8AZ, London, UK. Electronic address: janet.wingrove@slam.nhs.uk.&amp;#xD;King&amp;apos;s College London, Institute of Psychiatry, Psychology and Neuroscience, Health Services and Population Research Department, De Crespigny Park, London, SE5 8AF, UK. Electronic address: paul.moran@kcl.ac.uk.&lt;/auth-address&gt;&lt;titles&gt;&lt;title&gt;The impact of comorbid personality difficulties on response to IAPT treatment for depression and anxiety&lt;/title&gt;&lt;secondary-title&gt;Behav Res Ther&lt;/secondary-title&gt;&lt;/titles&gt;&lt;periodical&gt;&lt;full-title&gt;Behav Res Ther&lt;/full-title&gt;&lt;/periodical&gt;&lt;pages&gt;1-7&lt;/pages&gt;&lt;volume&gt;73&lt;/volume&gt;&lt;keywords&gt;&lt;keyword&gt;Anxiety&lt;/keyword&gt;&lt;keyword&gt;Cognitive behaviour therapy&lt;/keyword&gt;&lt;keyword&gt;Depression&lt;/keyword&gt;&lt;keyword&gt;Iapt&lt;/keyword&gt;&lt;keyword&gt;Personality disorder&lt;/keyword&gt;&lt;keyword&gt;Treatment outcome&lt;/keyword&gt;&lt;/keywords&gt;&lt;dates&gt;&lt;year&gt;2015&lt;/year&gt;&lt;pub-dates&gt;&lt;date&gt;Oct&lt;/date&gt;&lt;/pub-dates&gt;&lt;/dates&gt;&lt;isbn&gt;1873-622X (Electronic)&amp;#xD;0005-7967 (Linking)&lt;/isbn&gt;&lt;accession-num&gt;26226089&lt;/accession-num&gt;&lt;urls&gt;&lt;related-urls&gt;&lt;url&gt;http://www.ncbi.nlm.nih.gov/pubmed/26226089&lt;/url&gt;&lt;/related-urls&gt;&lt;/urls&gt;&lt;electronic-resource-num&gt;10.1016/j.brat.2015.07.006&lt;/electronic-resource-num&gt;&lt;/record&gt;&lt;/Cite&gt;&lt;/EndNote&gt;</w:instrText>
      </w:r>
      <w:r w:rsidR="00B40BC6">
        <w:fldChar w:fldCharType="separate"/>
      </w:r>
      <w:r w:rsidR="00FD7B40">
        <w:rPr>
          <w:noProof/>
        </w:rPr>
        <w:t>[13]</w:t>
      </w:r>
      <w:r w:rsidR="00B40BC6">
        <w:fldChar w:fldCharType="end"/>
      </w:r>
      <w:r w:rsidR="00902485">
        <w:t>.</w:t>
      </w:r>
    </w:p>
    <w:p w14:paraId="43CBFBE9" w14:textId="275DFB29" w:rsidR="00C06DDE" w:rsidRDefault="005E2FE1" w:rsidP="00365628">
      <w:pPr>
        <w:spacing w:line="360" w:lineRule="auto"/>
        <w:rPr>
          <w:b/>
          <w:sz w:val="24"/>
          <w:szCs w:val="24"/>
        </w:rPr>
      </w:pPr>
      <w:r>
        <w:t>Risk of drop-out and reduced treatment ef</w:t>
      </w:r>
      <w:r w:rsidR="00C514ED">
        <w:t>ficacy is of particular concern in the presence of</w:t>
      </w:r>
      <w:r w:rsidR="00B40BC6">
        <w:t xml:space="preserve"> complex PTSD (C</w:t>
      </w:r>
      <w:r w:rsidR="005C327F">
        <w:t>PTSD)</w:t>
      </w:r>
      <w:r w:rsidR="001A6C11">
        <w:t xml:space="preserve"> which</w:t>
      </w:r>
      <w:r w:rsidR="00035BCA">
        <w:t xml:space="preserve"> has recently been recognised by ICD-11 as a new diagnosis. CPTSD </w:t>
      </w:r>
      <w:r w:rsidR="001A6C11">
        <w:t xml:space="preserve">includes the core symptoms of PTSD </w:t>
      </w:r>
      <w:r w:rsidR="00035BCA">
        <w:t>(</w:t>
      </w:r>
      <w:r w:rsidR="006D0936">
        <w:t xml:space="preserve">increased anxiety and emotional arousal, avoidance and numbing, re-experiencing the traumatic event) </w:t>
      </w:r>
      <w:r w:rsidR="00B15960">
        <w:t>and</w:t>
      </w:r>
      <w:r w:rsidR="001A6C11">
        <w:t xml:space="preserve"> additional symptom</w:t>
      </w:r>
      <w:r w:rsidR="002B40E9">
        <w:t xml:space="preserve">s </w:t>
      </w:r>
      <w:r w:rsidR="001A6C11">
        <w:t>associated with disturbances of self-organisation</w:t>
      </w:r>
      <w:r w:rsidR="006D0936">
        <w:t xml:space="preserve"> (</w:t>
      </w:r>
      <w:r w:rsidR="006D0936" w:rsidRPr="006D0936">
        <w:t>affective dysregulation, negative self-concept, and interpersonal problems</w:t>
      </w:r>
      <w:r w:rsidR="002B40E9">
        <w:t>)</w:t>
      </w:r>
      <w:r w:rsidR="0059200D">
        <w:t xml:space="preserve"> </w:t>
      </w:r>
      <w:r w:rsidR="007D4FCA">
        <w:fldChar w:fldCharType="begin">
          <w:fldData xml:space="preserve">PEVuZE5vdGU+PENpdGU+PEF1dGhvcj5LYXJhdHppYXM8L0F1dGhvcj48WWVhcj4yMDE3PC9ZZWFy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</w:fldData>
        </w:fldChar>
      </w:r>
      <w:r w:rsidR="00FD7B40">
        <w:instrText xml:space="preserve"> ADDIN EN.CITE </w:instrText>
      </w:r>
      <w:r w:rsidR="00FD7B40">
        <w:fldChar w:fldCharType="begin">
          <w:fldData xml:space="preserve">PEVuZE5vdGU+PENpdGU+PEF1dGhvcj5LYXJhdHppYXM8L0F1dGhvcj48WWVhcj4yMDE3PC9ZZWFy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</w:fldData>
        </w:fldChar>
      </w:r>
      <w:r w:rsidR="00FD7B40">
        <w:instrText xml:space="preserve"> ADDIN EN.CITE.DATA </w:instrText>
      </w:r>
      <w:r w:rsidR="00FD7B40">
        <w:fldChar w:fldCharType="end"/>
      </w:r>
      <w:r w:rsidR="007D4FCA">
        <w:fldChar w:fldCharType="separate"/>
      </w:r>
      <w:r w:rsidR="00FD7B40">
        <w:rPr>
          <w:noProof/>
        </w:rPr>
        <w:t>[14]</w:t>
      </w:r>
      <w:r w:rsidR="007D4FCA">
        <w:fldChar w:fldCharType="end"/>
      </w:r>
      <w:r w:rsidR="005C327F">
        <w:t>.</w:t>
      </w:r>
      <w:r w:rsidR="00C06DDE" w:rsidRPr="00C06DDE">
        <w:t xml:space="preserve"> </w:t>
      </w:r>
      <w:r w:rsidR="00C06DDE">
        <w:t>A recent meta-analysis of evidence-based therapies for PTSD found that a history of childhood trauma was associated with less beneficial outcomes for all six symptom domains described in CPTSD</w:t>
      </w:r>
      <w:r w:rsidR="0059200D">
        <w:t xml:space="preserve"> </w:t>
      </w:r>
      <w:r w:rsidR="000D392C">
        <w:fldChar w:fldCharType="begin"/>
      </w:r>
      <w:r w:rsidR="000D392C">
        <w:instrText xml:space="preserve"> ADDIN EN.CITE &lt;EndNote&gt;&lt;Cite&gt;&lt;Author&gt;Karatzias&lt;/Author&gt;&lt;Year&gt;2019&lt;/Year&gt;&lt;RecNum&gt;3742&lt;/RecNum&gt;&lt;DisplayText&gt;[15]&lt;/DisplayText&gt;&lt;record&gt;&lt;rec-number&gt;3742&lt;/rec-number&gt;&lt;foreign-keys&gt;&lt;key app="EN" db-id="0xsd2dawc00ptqe5t0avt22xpax5erewezzt" timestamp="1593683312"&gt;3742&lt;/key&gt;&lt;/foreign-keys&gt;&lt;ref-type name="Journal Article"&gt;17&lt;/ref-type&gt;&lt;contributors&gt;&lt;authors&gt;&lt;author&gt;Karatzias, Thanos&lt;/author&gt;&lt;author&gt;Murphy, Philip&lt;/author&gt;&lt;author&gt;Cloitre, Marylene&lt;/author&gt;&lt;author&gt;Bisson, Jonathan&lt;/author&gt;&lt;author&gt;Roberts, Neil&lt;/author&gt;&lt;author&gt;Shevlin, Mark&lt;/author&gt;&lt;author&gt;Hyland, Philip&lt;/author&gt;&lt;author&gt;Maercker, Andreas&lt;/author&gt;&lt;author&gt;Ben-Ezra, Menachem&lt;/author&gt;&lt;author&gt;Coventry, Peter&lt;/author&gt;&lt;author&gt;Mason-Roberts, Susan&lt;/author&gt;&lt;author&gt;Bradley, Aoife&lt;/author&gt;&lt;author&gt;Hutton, Paul&lt;/author&gt;&lt;/authors&gt;&lt;/contributors&gt;&lt;titles&gt;&lt;title&gt;Psychological interventions for ICD-11 complex PTSD symptoms: systematic review and meta-analysis&lt;/title&gt;&lt;secondary-title&gt;Psychological Medicine&lt;/secondary-title&gt;&lt;/titles&gt;&lt;periodical&gt;&lt;full-title&gt;Psychological Medicine&lt;/full-title&gt;&lt;/periodical&gt;&lt;pages&gt;1761-1775&lt;/pages&gt;&lt;volume&gt;49&lt;/volume&gt;&lt;number&gt;11&lt;/number&gt;&lt;edition&gt;2019/03/12&lt;/edition&gt;&lt;keywords&gt;&lt;keyword&gt;Childhood trauma&lt;/keyword&gt;&lt;keyword&gt;CPTSD&lt;/keyword&gt;&lt;keyword&gt;meta-analysis&lt;/keyword&gt;&lt;keyword&gt;psychological therapies&lt;/keyword&gt;&lt;keyword&gt;randomised controlled trials&lt;/keyword&gt;&lt;keyword&gt;systematic review&lt;/keyword&gt;&lt;/keywords&gt;&lt;dates&gt;&lt;year&gt;2019&lt;/year&gt;&lt;/dates&gt;&lt;publisher&gt;Cambridge University Press&lt;/publisher&gt;&lt;isbn&gt;0033-2917&lt;/isbn&gt;&lt;urls&gt;&lt;related-urls&gt;&lt;url&gt;https://www.cambridge.org/core/article/psychological-interventions-for-icd11-complex-ptsd-symptoms-systematic-review-and-metaanalysis/9B266A8F264385D798FE29412C0FC823&lt;/url&gt;&lt;/related-urls&gt;&lt;/urls&gt;&lt;electronic-resource-num&gt;10.1017/S0033291719000436&lt;/electronic-resource-num&gt;&lt;remote-database-name&gt;Cambridge Core&lt;/remote-database-name&gt;&lt;remote-database-provider&gt;Cambridge University Press&lt;/remote-database-provider&gt;&lt;/record&gt;&lt;/Cite&gt;&lt;/EndNote&gt;</w:instrText>
      </w:r>
      <w:r w:rsidR="000D392C">
        <w:fldChar w:fldCharType="separate"/>
      </w:r>
      <w:r w:rsidR="000D392C">
        <w:rPr>
          <w:noProof/>
        </w:rPr>
        <w:t>[15]</w:t>
      </w:r>
      <w:r w:rsidR="000D392C">
        <w:fldChar w:fldCharType="end"/>
      </w:r>
      <w:r w:rsidR="003A5AFA">
        <w:t xml:space="preserve">. </w:t>
      </w:r>
      <w:r w:rsidR="00C06DDE">
        <w:t>These results suggest the importance of exploring the impact of other types of complex trauma experiences on symptom outcomes. Furthermore, we still do not know which treatment components are most effective and acceptable for people with PTSD following complex trauma histories.</w:t>
      </w:r>
    </w:p>
    <w:p w14:paraId="1506B766" w14:textId="2E935607" w:rsidR="006E2EC8" w:rsidRDefault="000A7D04" w:rsidP="00365628">
      <w:pPr>
        <w:spacing w:line="360" w:lineRule="auto"/>
      </w:pPr>
      <w:r>
        <w:t>Because of th</w:t>
      </w:r>
      <w:r w:rsidR="008D6084">
        <w:t>e</w:t>
      </w:r>
      <w:r>
        <w:t xml:space="preserve"> narrow analytical focus and limitations </w:t>
      </w:r>
      <w:r w:rsidR="008D6084">
        <w:t xml:space="preserve">of </w:t>
      </w:r>
      <w:r>
        <w:t xml:space="preserve">the current evidence </w:t>
      </w:r>
      <w:r w:rsidR="008D6084">
        <w:t xml:space="preserve">base </w:t>
      </w:r>
      <w:r w:rsidR="00C06DDE">
        <w:t>w</w:t>
      </w:r>
      <w:r w:rsidR="006E2EC8">
        <w:t xml:space="preserve">e conducted a systematic review to identify </w:t>
      </w:r>
      <w:r>
        <w:t xml:space="preserve">and integrate </w:t>
      </w:r>
      <w:r w:rsidR="006E2EC8">
        <w:t xml:space="preserve">all direct and indirect comparisons of psychological and pharmacological treatments versus usual care and active controls in treating mental health problems in people with a history of complex traumatic events. We present post-treatment and short-term effectiveness </w:t>
      </w:r>
      <w:r w:rsidR="003B2A3F">
        <w:t xml:space="preserve">and acceptability </w:t>
      </w:r>
      <w:r w:rsidR="009643F8">
        <w:t xml:space="preserve">results </w:t>
      </w:r>
      <w:r w:rsidR="006E2EC8">
        <w:t xml:space="preserve">using pair-wise meta-analysis and </w:t>
      </w:r>
      <w:r w:rsidR="00CD0122">
        <w:t xml:space="preserve">assessed the relative efficacy of different components of psychological interventions using </w:t>
      </w:r>
      <w:r w:rsidR="006E2EC8">
        <w:t xml:space="preserve">component network meta-analysis. </w:t>
      </w:r>
    </w:p>
    <w:p w14:paraId="3559BFF3" w14:textId="77777777" w:rsidR="00C06DDE" w:rsidRDefault="00C06DDE" w:rsidP="00365628">
      <w:pPr>
        <w:spacing w:line="360" w:lineRule="auto"/>
        <w:rPr>
          <w:b/>
          <w:sz w:val="24"/>
          <w:szCs w:val="24"/>
        </w:rPr>
      </w:pPr>
    </w:p>
    <w:p w14:paraId="767B288C" w14:textId="2108D5B2" w:rsidR="00C043E8" w:rsidRPr="00DA3A97" w:rsidRDefault="00DA3A97" w:rsidP="00365628">
      <w:pPr>
        <w:spacing w:line="360" w:lineRule="auto"/>
        <w:rPr>
          <w:b/>
          <w:sz w:val="28"/>
          <w:szCs w:val="28"/>
        </w:rPr>
      </w:pPr>
      <w:r w:rsidRPr="00DA3A97">
        <w:rPr>
          <w:b/>
          <w:sz w:val="28"/>
          <w:szCs w:val="28"/>
        </w:rPr>
        <w:t>Methods</w:t>
      </w:r>
    </w:p>
    <w:p w14:paraId="65DD60CA" w14:textId="5C22A8F2" w:rsidR="00636B77" w:rsidRDefault="0038313C" w:rsidP="00365628">
      <w:pPr>
        <w:spacing w:line="360" w:lineRule="auto"/>
      </w:pPr>
      <w:r>
        <w:t>The protocol for this study was registered on PROSPERO (</w:t>
      </w:r>
      <w:r w:rsidRPr="0038313C">
        <w:t>CRD42017055523</w:t>
      </w:r>
      <w:r>
        <w:t>)</w:t>
      </w:r>
      <w:r w:rsidR="00FD53AB">
        <w:t xml:space="preserve"> and can be found at: </w:t>
      </w:r>
      <w:r w:rsidR="00FD53AB" w:rsidRPr="00FD53AB">
        <w:t>dx.doi.org/10.17504/protocols.io.bdbni2me</w:t>
      </w:r>
      <w:r>
        <w:t>. We followed the PRISMA extension statement for network meta-analyses</w:t>
      </w:r>
      <w:r w:rsidR="0059200D">
        <w:t xml:space="preserve"> </w:t>
      </w:r>
      <w:r w:rsidR="0026235F">
        <w:t>(S</w:t>
      </w:r>
      <w:r w:rsidR="00E15A61">
        <w:t>1</w:t>
      </w:r>
      <w:r w:rsidR="0026235F">
        <w:t xml:space="preserve"> </w:t>
      </w:r>
      <w:r w:rsidR="00097C7A">
        <w:t>Text</w:t>
      </w:r>
      <w:r w:rsidR="0026235F">
        <w:t xml:space="preserve">) </w:t>
      </w:r>
      <w:r w:rsidR="00B40BC6">
        <w:fldChar w:fldCharType="begin"/>
      </w:r>
      <w:r w:rsidR="000D392C">
        <w:instrText xml:space="preserve"> ADDIN EN.CITE &lt;EndNote&gt;&lt;Cite&gt;&lt;Author&gt;Hutton&lt;/Author&gt;&lt;Year&gt;2015&lt;/Year&gt;&lt;RecNum&gt;16&lt;/RecNum&gt;&lt;DisplayText&gt;[16]&lt;/DisplayText&gt;&lt;record&gt;&lt;rec-number&gt;16&lt;/rec-number&gt;&lt;foreign-keys&gt;&lt;key app="EN" db-id="fax5rp25fa2xtler9vlvepsat0vzvz9vdd0s" timestamp="1587912117"&gt;16&lt;/key&gt;&lt;/foreign-keys&gt;&lt;ref-type name="Journal Article"&gt;17&lt;/ref-type&gt;&lt;contributors&gt;&lt;authors&gt;&lt;author&gt;Hutton, Brian&lt;/author&gt;&lt;author&gt;Salanti, Georgia&lt;/author&gt;&lt;author&gt;Caldwell, Deborah M.&lt;/author&gt;&lt;author&gt;Chaimani, Anna&lt;/author&gt;&lt;author&gt;Schmid, Christopher H.&lt;/author&gt;&lt;author&gt;Cameron, Chris&lt;/author&gt;&lt;author&gt;Ioannidis, John P.A.&lt;/author&gt;&lt;author&gt;Straus, Sharon&lt;/author&gt;&lt;author&gt;Thorlund, Kristian&lt;/author&gt;&lt;author&gt;Jansen, Jeroen P.&lt;/author&gt;&lt;author&gt;Mulrow, Cynthia&lt;/author&gt;&lt;author&gt;Catalá-López, Ferrán&lt;/author&gt;&lt;author&gt;Gøtzsche, Peter C.&lt;/author&gt;&lt;author&gt;Dickersin, Kay&lt;/author&gt;&lt;author&gt;Boutron, Isabelle&lt;/author&gt;&lt;author&gt;Altman, Douglas G.&lt;/author&gt;&lt;author&gt;Moher, David&lt;/author&gt;&lt;/authors&gt;&lt;/contributors&gt;&lt;titles&gt;&lt;title&gt;The PRISMA Extension Statement for Reporting of Systematic Reviews Incorporating Network Meta-analyses of Health Care Interventions: Checklist and Explanations&lt;/title&gt;&lt;secondary-title&gt;Annals of Internal Medicine&lt;/secondary-title&gt;&lt;/titles&gt;&lt;periodical&gt;&lt;full-title&gt;Annals of Internal Medicine&lt;/full-title&gt;&lt;/periodical&gt;&lt;pages&gt;777-784&lt;/pages&gt;&lt;volume&gt;162&lt;/volume&gt;&lt;number&gt;11&lt;/number&gt;&lt;dates&gt;&lt;year&gt;2015&lt;/year&gt;&lt;/dates&gt;&lt;isbn&gt;0003-4819&lt;/isbn&gt;&lt;urls&gt;&lt;related-urls&gt;&lt;url&gt;https://doi.org/10.7326/M14-2385&lt;/url&gt;&lt;/related-urls&gt;&lt;/urls&gt;&lt;electronic-resource-num&gt;10.7326/m14-2385&lt;/electronic-resource-num&gt;&lt;access-date&gt;1/10/2020&lt;/access-date&gt;&lt;/record&gt;&lt;/Cite&gt;&lt;/EndNote&gt;</w:instrText>
      </w:r>
      <w:r w:rsidR="00B40BC6">
        <w:fldChar w:fldCharType="separate"/>
      </w:r>
      <w:r w:rsidR="000D392C">
        <w:rPr>
          <w:noProof/>
        </w:rPr>
        <w:t>[16]</w:t>
      </w:r>
      <w:r w:rsidR="00B40BC6">
        <w:fldChar w:fldCharType="end"/>
      </w:r>
      <w:r>
        <w:t xml:space="preserve">. </w:t>
      </w:r>
    </w:p>
    <w:p w14:paraId="35337642" w14:textId="0C5961E3" w:rsidR="00887BAF" w:rsidRPr="00DA3A97" w:rsidRDefault="001B7FD0" w:rsidP="00365628">
      <w:pPr>
        <w:spacing w:line="360" w:lineRule="auto"/>
        <w:rPr>
          <w:b/>
          <w:sz w:val="24"/>
          <w:szCs w:val="24"/>
        </w:rPr>
      </w:pPr>
      <w:r w:rsidRPr="00DA3A97">
        <w:rPr>
          <w:b/>
          <w:sz w:val="24"/>
          <w:szCs w:val="24"/>
        </w:rPr>
        <w:t>Study design and participants</w:t>
      </w:r>
    </w:p>
    <w:p w14:paraId="71D718F4" w14:textId="6A8C707C" w:rsidR="00887BAF" w:rsidRDefault="00DB65D6" w:rsidP="00365628">
      <w:pPr>
        <w:spacing w:line="360" w:lineRule="auto"/>
      </w:pPr>
      <w:r>
        <w:t xml:space="preserve">We included randomised controlled trials (RCTs) and non-randomised controlled trials of psychological and/or pharmacological interventions for adults with a history of complex traumatic events. </w:t>
      </w:r>
      <w:r w:rsidR="00A60987">
        <w:t xml:space="preserve">Following independent peer review </w:t>
      </w:r>
      <w:r w:rsidR="00F326B0">
        <w:t xml:space="preserve">during the development of the protocol </w:t>
      </w:r>
      <w:r w:rsidR="00A60987">
        <w:t>it was agreed with the study steering committee that n</w:t>
      </w:r>
      <w:r w:rsidR="00A60987" w:rsidRPr="00A60987">
        <w:t>on-randomised controlled studies w</w:t>
      </w:r>
      <w:r w:rsidR="00A60987">
        <w:t>ould</w:t>
      </w:r>
      <w:r w:rsidR="00A60987" w:rsidRPr="00A60987">
        <w:t xml:space="preserve"> be included to capture data on emerging treatments and treatments tested in more pragmatic settings</w:t>
      </w:r>
      <w:r w:rsidR="00A60987">
        <w:t xml:space="preserve">. </w:t>
      </w:r>
      <w:r w:rsidR="00546E97">
        <w:t xml:space="preserve">Complex traumatic events were defined as </w:t>
      </w:r>
      <w:r w:rsidR="00546E97" w:rsidRPr="00546E97">
        <w:t xml:space="preserve">extreme and prolonged or repetitive </w:t>
      </w:r>
      <w:r w:rsidR="00546E97">
        <w:t xml:space="preserve">in </w:t>
      </w:r>
      <w:r w:rsidR="00546E97" w:rsidRPr="00546E97">
        <w:t xml:space="preserve">nature </w:t>
      </w:r>
      <w:r w:rsidR="00546E97">
        <w:t xml:space="preserve">and experienced as </w:t>
      </w:r>
      <w:r w:rsidR="00546E97" w:rsidRPr="00546E97">
        <w:t xml:space="preserve">extremely threatening or horrific and difficult or impossible </w:t>
      </w:r>
      <w:r w:rsidR="00B40BC6">
        <w:t>to escape from</w:t>
      </w:r>
      <w:r w:rsidR="0059200D">
        <w:t xml:space="preserve"> </w:t>
      </w:r>
      <w:r w:rsidR="00B40BC6">
        <w:fldChar w:fldCharType="begin"/>
      </w:r>
      <w:r w:rsidR="000D392C">
        <w:instrText xml:space="preserve"> ADDIN EN.CITE &lt;EndNote&gt;&lt;Cite&gt;&lt;Author&gt;Herman&lt;/Author&gt;&lt;Year&gt;1992&lt;/Year&gt;&lt;RecNum&gt;17&lt;/RecNum&gt;&lt;DisplayText&gt;[17]&lt;/DisplayText&gt;&lt;record&gt;&lt;rec-number&gt;17&lt;/rec-number&gt;&lt;foreign-keys&gt;&lt;key app="EN" db-id="fax5rp25fa2xtler9vlvepsat0vzvz9vdd0s" timestamp="1587912117"&gt;17&lt;/key&gt;&lt;/foreign-keys&gt;&lt;ref-type name="Journal Article"&gt;17&lt;/ref-type&gt;&lt;contributors&gt;&lt;authors&gt;&lt;author&gt;Herman, Judith Lewis&lt;/author&gt;&lt;/authors&gt;&lt;/contributors&gt;&lt;titles&gt;&lt;title&gt;Complex PTSD: A syndrome in survivors of prolonged and repeated trauma&lt;/title&gt;&lt;secondary-title&gt;Journal of Traumatic Stress&lt;/secondary-title&gt;&lt;/titles&gt;&lt;periodical&gt;&lt;full-title&gt;Journal of Traumatic Stress&lt;/full-title&gt;&lt;/periodical&gt;&lt;pages&gt;377-391&lt;/pages&gt;&lt;volume&gt;5&lt;/volume&gt;&lt;number&gt;3&lt;/number&gt;&lt;keywords&gt;&lt;keyword&gt;complex PTSD&lt;/keyword&gt;&lt;/keywords&gt;&lt;dates&gt;&lt;year&gt;1992&lt;/year&gt;&lt;/dates&gt;&lt;publisher&gt;Wiley Subscription Services, Inc., A Wiley Company&lt;/publisher&gt;&lt;isbn&gt;1573-6598&lt;/isbn&gt;&lt;urls&gt;&lt;related-urls&gt;&lt;url&gt;http://dx.doi.org/10.1002/jts.2490050305&lt;/url&gt;&lt;/related-urls&gt;&lt;/urls&gt;&lt;electronic-resource-num&gt;10.1002/jts.2490050305&lt;/electronic-resource-num&gt;&lt;/record&gt;&lt;/Cite&gt;&lt;/EndNote&gt;</w:instrText>
      </w:r>
      <w:r w:rsidR="00B40BC6">
        <w:fldChar w:fldCharType="separate"/>
      </w:r>
      <w:r w:rsidR="000D392C">
        <w:rPr>
          <w:noProof/>
        </w:rPr>
        <w:t>[17]</w:t>
      </w:r>
      <w:r w:rsidR="00B40BC6">
        <w:fldChar w:fldCharType="end"/>
      </w:r>
      <w:r w:rsidR="00546E97">
        <w:t>. I</w:t>
      </w:r>
      <w:r w:rsidR="008B0FE6">
        <w:t>nclusion was based on the type of exposure rather than the</w:t>
      </w:r>
      <w:r w:rsidR="00B40BC6">
        <w:t xml:space="preserve"> ICD-11 diagnostic category of C</w:t>
      </w:r>
      <w:r w:rsidR="008B0FE6">
        <w:t xml:space="preserve">PTSD. Candidate exposures </w:t>
      </w:r>
      <w:r w:rsidR="008B0FE6" w:rsidRPr="008B0FE6">
        <w:t>included (but w</w:t>
      </w:r>
      <w:r w:rsidR="00CD5616">
        <w:t>ere</w:t>
      </w:r>
      <w:r w:rsidR="008B0FE6" w:rsidRPr="008B0FE6">
        <w:t xml:space="preserve"> not limited to) childhood physical and/or sexual abuse, </w:t>
      </w:r>
      <w:r w:rsidR="008B0FE6">
        <w:t>domestic violence, forcible displacement, torture</w:t>
      </w:r>
      <w:r w:rsidR="008B0FE6" w:rsidRPr="008B0FE6">
        <w:t xml:space="preserve">, on-going armed conflict and combat, </w:t>
      </w:r>
      <w:r w:rsidR="004C5EF3">
        <w:t xml:space="preserve">and </w:t>
      </w:r>
      <w:r w:rsidR="008B0FE6" w:rsidRPr="008B0FE6">
        <w:t>human trafficking.</w:t>
      </w:r>
    </w:p>
    <w:p w14:paraId="6E222778" w14:textId="77777777" w:rsidR="00DA3A97" w:rsidRPr="00DA3A97" w:rsidRDefault="00DA3A97" w:rsidP="00365628">
      <w:pPr>
        <w:spacing w:line="360" w:lineRule="auto"/>
        <w:rPr>
          <w:b/>
          <w:sz w:val="24"/>
          <w:szCs w:val="24"/>
        </w:rPr>
      </w:pPr>
    </w:p>
    <w:p w14:paraId="249533A0" w14:textId="0758A0EC" w:rsidR="00DB65D6" w:rsidRPr="00DA3A97" w:rsidRDefault="00DB65D6" w:rsidP="00365628">
      <w:pPr>
        <w:spacing w:line="360" w:lineRule="auto"/>
        <w:rPr>
          <w:b/>
          <w:sz w:val="24"/>
          <w:szCs w:val="24"/>
        </w:rPr>
      </w:pPr>
      <w:r w:rsidRPr="00DA3A97">
        <w:rPr>
          <w:b/>
          <w:sz w:val="24"/>
          <w:szCs w:val="24"/>
        </w:rPr>
        <w:t>Interventions</w:t>
      </w:r>
      <w:r w:rsidR="00DA13FD" w:rsidRPr="00DA3A97">
        <w:rPr>
          <w:b/>
          <w:sz w:val="24"/>
          <w:szCs w:val="24"/>
        </w:rPr>
        <w:t xml:space="preserve"> and comparators</w:t>
      </w:r>
    </w:p>
    <w:p w14:paraId="64EDC13B" w14:textId="47E84FDE" w:rsidR="00DB65D6" w:rsidRDefault="005F47CC" w:rsidP="00365628">
      <w:pPr>
        <w:spacing w:line="360" w:lineRule="auto"/>
      </w:pPr>
      <w:r>
        <w:t>F</w:t>
      </w:r>
      <w:r w:rsidRPr="005F47CC">
        <w:t>irst or s</w:t>
      </w:r>
      <w:r>
        <w:t>econd line psychological therapies</w:t>
      </w:r>
      <w:r w:rsidRPr="005F47CC">
        <w:t xml:space="preserve"> aimed at improving </w:t>
      </w:r>
      <w:r>
        <w:t xml:space="preserve">PTSD symptoms and mental health comorbidities </w:t>
      </w:r>
      <w:r w:rsidRPr="005F47CC">
        <w:t xml:space="preserve">either delivered to individuals or in a group were included. </w:t>
      </w:r>
      <w:r>
        <w:t xml:space="preserve">As per our protocol </w:t>
      </w:r>
      <w:r w:rsidRPr="005F47CC">
        <w:t>and in-keeping with t</w:t>
      </w:r>
      <w:r>
        <w:t>he classification used by the National Institute for Health and Care Excellence (NICE)</w:t>
      </w:r>
      <w:r w:rsidR="003974AF">
        <w:fldChar w:fldCharType="begin"/>
      </w:r>
      <w:r w:rsidR="00D173B0">
        <w:instrText xml:space="preserve"> ADDIN EN.CITE &lt;EndNote&gt;&lt;Cite&gt;&lt;Author&gt;National Collaborating Centre for Mental Health&lt;/Author&gt;&lt;Year&gt;2005&lt;/Year&gt;&lt;RecNum&gt;2215&lt;/RecNum&gt;&lt;DisplayText&gt;[6]&lt;/DisplayText&gt;&lt;record&gt;&lt;rec-number&gt;2215&lt;/rec-number&gt;&lt;foreign-keys&gt;&lt;key app="EN" db-id="z2t9awvad9edzoevxsk5dd50vafdxa25fv0a" timestamp="1578681398"&gt;2215&lt;/key&gt;&lt;/foreign-keys&gt;&lt;ref-type name="Legal Rule or Regulation"&gt;50&lt;/ref-type&gt;&lt;contributors&gt;&lt;authors&gt;&lt;author&gt;National Collaborating Centre for Mental Health,&lt;/author&gt;&lt;/authors&gt;&lt;/contributors&gt;&lt;titles&gt;&lt;title&gt;The management of PTSD in adults and children in primary and secondary care. National Clinical Practice Guideline Number 26&lt;/title&gt;&lt;/titles&gt;&lt;dates&gt;&lt;year&gt;2005&lt;/year&gt;&lt;/dates&gt;&lt;pub-location&gt;London&lt;/pub-location&gt;&lt;publisher&gt;Gaskell and the British Psychological Society,&lt;/publisher&gt;&lt;urls&gt;&lt;/urls&gt;&lt;/record&gt;&lt;/Cite&gt;&lt;/EndNote&gt;</w:instrText>
      </w:r>
      <w:r w:rsidR="003974AF">
        <w:fldChar w:fldCharType="separate"/>
      </w:r>
      <w:r w:rsidR="00C66CF4">
        <w:rPr>
          <w:noProof/>
        </w:rPr>
        <w:t>[6]</w:t>
      </w:r>
      <w:r w:rsidR="003974AF">
        <w:fldChar w:fldCharType="end"/>
      </w:r>
      <w:r w:rsidRPr="005F47CC">
        <w:t xml:space="preserve"> interventions considered were</w:t>
      </w:r>
      <w:r>
        <w:t>: a) TF-CBT</w:t>
      </w:r>
      <w:r w:rsidR="006C44A7">
        <w:t xml:space="preserve"> </w:t>
      </w:r>
      <w:r>
        <w:t xml:space="preserve">that included one or more of exposure, cognitive therapy, stress management; b) EMDR; c) other psychological treatments used to treat trauma survivors but use predominately non-CBT techniques such as supportive therapy and non-directive counselling, inter personal psychotherapy (IPT), hypnotherapy, mindfulness and compassion focused therapies, acceptance and commitment therapies, accelerated resolution, and sensorimotor therapies. </w:t>
      </w:r>
      <w:r w:rsidR="003F0205">
        <w:t xml:space="preserve">We also included the following pharmacological interventions: </w:t>
      </w:r>
      <w:r w:rsidR="001932BC">
        <w:t>anti-depressants (</w:t>
      </w:r>
      <w:r w:rsidR="003F0205" w:rsidRPr="003F0205">
        <w:t>S</w:t>
      </w:r>
      <w:r w:rsidR="001932BC">
        <w:t>SRIs;</w:t>
      </w:r>
      <w:r w:rsidR="003F0205">
        <w:t xml:space="preserve"> </w:t>
      </w:r>
      <w:r w:rsidR="007D28ED">
        <w:t>t</w:t>
      </w:r>
      <w:r w:rsidR="007D28ED" w:rsidRPr="007D28ED">
        <w:t>ricyclics and monoamine oxidase inhibitors</w:t>
      </w:r>
      <w:r w:rsidR="001932BC">
        <w:t>)</w:t>
      </w:r>
      <w:r w:rsidR="003F0205" w:rsidRPr="003F0205">
        <w:t>, antipsychotics</w:t>
      </w:r>
      <w:r w:rsidR="007D28ED">
        <w:t xml:space="preserve"> (quetiapine, aripiprazole, risperidone, </w:t>
      </w:r>
      <w:r w:rsidR="007D28ED" w:rsidRPr="007D28ED">
        <w:t>olanzapine</w:t>
      </w:r>
      <w:r w:rsidR="007D28ED">
        <w:t xml:space="preserve">), </w:t>
      </w:r>
      <w:r w:rsidR="001932BC">
        <w:t xml:space="preserve">hypnotics and </w:t>
      </w:r>
      <w:r w:rsidR="001932BC" w:rsidRPr="001932BC">
        <w:t>anxiolytics (</w:t>
      </w:r>
      <w:r w:rsidR="001932BC">
        <w:t xml:space="preserve">Z-drugs; </w:t>
      </w:r>
      <w:r w:rsidR="001932BC" w:rsidRPr="001932BC">
        <w:t>benzodiazepines</w:t>
      </w:r>
      <w:r w:rsidR="001932BC">
        <w:t xml:space="preserve">; promethazine), alpha blocker and </w:t>
      </w:r>
      <w:r w:rsidR="00A20437">
        <w:t>anti-</w:t>
      </w:r>
      <w:r w:rsidR="00AB0A87">
        <w:t>hypertensive (P</w:t>
      </w:r>
      <w:r w:rsidR="007D28ED">
        <w:t xml:space="preserve">razosin), </w:t>
      </w:r>
      <w:r w:rsidR="001932BC">
        <w:t xml:space="preserve">and </w:t>
      </w:r>
      <w:r w:rsidR="003F0205">
        <w:t>anticonvulsants</w:t>
      </w:r>
      <w:r w:rsidR="007D28ED">
        <w:t xml:space="preserve"> (</w:t>
      </w:r>
      <w:r w:rsidR="007D28ED" w:rsidRPr="007D28ED">
        <w:t>lamotrigine, topiramate, valproate</w:t>
      </w:r>
      <w:r w:rsidR="001932BC">
        <w:t xml:space="preserve">). </w:t>
      </w:r>
    </w:p>
    <w:p w14:paraId="126D8FC6" w14:textId="280E909A" w:rsidR="00124913" w:rsidRDefault="00B83A50" w:rsidP="00365628">
      <w:pPr>
        <w:spacing w:line="360" w:lineRule="auto"/>
      </w:pPr>
      <w:r>
        <w:t>Comparators for psychological interventions were: w</w:t>
      </w:r>
      <w:r w:rsidR="00124913">
        <w:t>aitlist</w:t>
      </w:r>
      <w:r>
        <w:t>; t</w:t>
      </w:r>
      <w:r w:rsidR="00124913">
        <w:t>reatment as usual (defined as non-experimental active treatments that conform to best and/or clinical guideline recommended care ordinarily made available to patients)</w:t>
      </w:r>
      <w:r>
        <w:t>; no intervention; symptom monitoring; r</w:t>
      </w:r>
      <w:r w:rsidR="00124913">
        <w:t>epeated assessment or other minimal attention control grou</w:t>
      </w:r>
      <w:r>
        <w:t>p akin to psychological placebo; and a</w:t>
      </w:r>
      <w:r w:rsidR="00124913">
        <w:t>lternative psychological treatment</w:t>
      </w:r>
      <w:r>
        <w:t>. Comparators for p</w:t>
      </w:r>
      <w:r w:rsidR="00124913">
        <w:t>har</w:t>
      </w:r>
      <w:r>
        <w:t>macological interventions were: placebo; other medication; n</w:t>
      </w:r>
      <w:r w:rsidR="00124913">
        <w:t>o intervention</w:t>
      </w:r>
      <w:r>
        <w:t>; and p</w:t>
      </w:r>
      <w:r w:rsidR="00124913">
        <w:t>sychological therapy</w:t>
      </w:r>
      <w:r>
        <w:t xml:space="preserve">. </w:t>
      </w:r>
    </w:p>
    <w:p w14:paraId="4C1344E8" w14:textId="6061CBEE" w:rsidR="00DA13FD" w:rsidRDefault="00124913" w:rsidP="00365628">
      <w:pPr>
        <w:spacing w:line="360" w:lineRule="auto"/>
      </w:pPr>
      <w:r>
        <w:t>Comparisons of two or more active interventions were included. Differences in comparators were taken into account during data summary and analyses. Network meta-analyses w</w:t>
      </w:r>
      <w:r w:rsidR="006B2B27">
        <w:t>ere</w:t>
      </w:r>
      <w:r>
        <w:t xml:space="preserve"> conducted to provide comparisons of all interventions within a connected network (including comparisons of active interventions not originally evaluated in included trials).</w:t>
      </w:r>
    </w:p>
    <w:p w14:paraId="7A5FED1A" w14:textId="77777777" w:rsidR="00DA3A97" w:rsidRPr="00DA3A97" w:rsidRDefault="00DA3A97" w:rsidP="00365628">
      <w:pPr>
        <w:spacing w:line="360" w:lineRule="auto"/>
        <w:rPr>
          <w:sz w:val="24"/>
          <w:szCs w:val="24"/>
        </w:rPr>
      </w:pPr>
    </w:p>
    <w:p w14:paraId="15D69A1A" w14:textId="1450C9F1" w:rsidR="00DB65D6" w:rsidRPr="00DA3A97" w:rsidRDefault="00DB65D6" w:rsidP="00365628">
      <w:pPr>
        <w:spacing w:line="360" w:lineRule="auto"/>
        <w:rPr>
          <w:b/>
          <w:sz w:val="24"/>
          <w:szCs w:val="24"/>
        </w:rPr>
      </w:pPr>
      <w:r w:rsidRPr="00DA3A97">
        <w:rPr>
          <w:b/>
          <w:sz w:val="24"/>
          <w:szCs w:val="24"/>
        </w:rPr>
        <w:t>Outcomes</w:t>
      </w:r>
    </w:p>
    <w:p w14:paraId="75ADC668" w14:textId="2FF0D991" w:rsidR="00B83A50" w:rsidRPr="009A1E18" w:rsidRDefault="00D52587" w:rsidP="00365628">
      <w:pPr>
        <w:spacing w:line="360" w:lineRule="auto"/>
      </w:pPr>
      <w:r>
        <w:t>The primary outcome</w:t>
      </w:r>
      <w:r w:rsidR="00B83A50">
        <w:t xml:space="preserve"> </w:t>
      </w:r>
      <w:r>
        <w:t>was</w:t>
      </w:r>
      <w:r w:rsidR="00B83A50">
        <w:t xml:space="preserve"> r</w:t>
      </w:r>
      <w:r w:rsidR="00B83A50" w:rsidRPr="009A1E18">
        <w:t xml:space="preserve">eduction in severity of </w:t>
      </w:r>
      <w:r w:rsidR="00B83A50">
        <w:t>PTSD symptoms</w:t>
      </w:r>
      <w:r w:rsidR="00B83A50" w:rsidRPr="009A1E18">
        <w:t xml:space="preserve"> as measured using a validated and sta</w:t>
      </w:r>
      <w:r w:rsidR="00B83A50">
        <w:t>n</w:t>
      </w:r>
      <w:r>
        <w:t xml:space="preserve">dardised clinician rated scale. </w:t>
      </w:r>
      <w:r w:rsidR="00B83A50" w:rsidRPr="009A1E18">
        <w:t>Secondary outcomes</w:t>
      </w:r>
      <w:r w:rsidR="00A1428B">
        <w:t xml:space="preserve"> were: </w:t>
      </w:r>
      <w:r>
        <w:t>r</w:t>
      </w:r>
      <w:r w:rsidRPr="009A1E18">
        <w:t>eduction</w:t>
      </w:r>
      <w:r>
        <w:t>s</w:t>
      </w:r>
      <w:r w:rsidRPr="009A1E18">
        <w:t xml:space="preserve"> in symptoms of </w:t>
      </w:r>
      <w:r>
        <w:t xml:space="preserve">disturbances of self-organisation (affect dysregulation; negative self-concept; disturbances in relationships); reduction in symptoms of depression and anxiety, </w:t>
      </w:r>
      <w:r w:rsidR="002E7484">
        <w:t>dissociation</w:t>
      </w:r>
      <w:r w:rsidR="00A1428B">
        <w:t xml:space="preserve">, </w:t>
      </w:r>
      <w:r w:rsidR="00B83A50" w:rsidRPr="009A1E18">
        <w:t>functional somatic syndromes</w:t>
      </w:r>
      <w:r>
        <w:t>; acceptability</w:t>
      </w:r>
      <w:r w:rsidR="00A1428B">
        <w:t>(attrition</w:t>
      </w:r>
      <w:r w:rsidR="00B83A50" w:rsidRPr="009A1E18">
        <w:t>)</w:t>
      </w:r>
      <w:r>
        <w:t>;</w:t>
      </w:r>
      <w:r w:rsidR="00A1428B">
        <w:t xml:space="preserve"> a</w:t>
      </w:r>
      <w:r w:rsidR="00B83A50" w:rsidRPr="009A1E18">
        <w:t>dverse events and harms from trial data (e.g. worsening of traumatic stress symptoms</w:t>
      </w:r>
      <w:r w:rsidR="00B83A50">
        <w:t>)</w:t>
      </w:r>
      <w:r>
        <w:t>;</w:t>
      </w:r>
      <w:r w:rsidR="00A1428B">
        <w:t xml:space="preserve"> s</w:t>
      </w:r>
      <w:r w:rsidR="00B83A50" w:rsidRPr="009A1E18">
        <w:t>uicidal ideation, attempts, and completion</w:t>
      </w:r>
      <w:r>
        <w:t xml:space="preserve">; </w:t>
      </w:r>
      <w:r w:rsidR="00A1428B">
        <w:t xml:space="preserve">and </w:t>
      </w:r>
      <w:r w:rsidR="00B83A50" w:rsidRPr="009A1E18">
        <w:t>quality of life measured by va</w:t>
      </w:r>
      <w:r w:rsidR="00A1428B">
        <w:t>lidated clinician-rated scales</w:t>
      </w:r>
      <w:r w:rsidR="00B83A50" w:rsidRPr="009A1E18">
        <w:t>.</w:t>
      </w:r>
      <w:r w:rsidR="00D862BC">
        <w:t xml:space="preserve"> Study outcomes were measured at post-treatment and/or at the follow-up point defined by the study.</w:t>
      </w:r>
    </w:p>
    <w:p w14:paraId="665A26F1" w14:textId="77777777" w:rsidR="00DA3A97" w:rsidRPr="00DA3A97" w:rsidRDefault="00DA3A97" w:rsidP="00365628">
      <w:pPr>
        <w:spacing w:line="360" w:lineRule="auto"/>
        <w:rPr>
          <w:sz w:val="24"/>
          <w:szCs w:val="24"/>
        </w:rPr>
      </w:pPr>
    </w:p>
    <w:p w14:paraId="4E3BA201" w14:textId="2D6EF578" w:rsidR="00DA13FD" w:rsidRPr="00DA3A97" w:rsidRDefault="00F01969" w:rsidP="00365628">
      <w:pPr>
        <w:spacing w:line="360" w:lineRule="auto"/>
        <w:rPr>
          <w:b/>
          <w:sz w:val="24"/>
          <w:szCs w:val="24"/>
        </w:rPr>
      </w:pPr>
      <w:r w:rsidRPr="00DA3A97">
        <w:rPr>
          <w:b/>
          <w:sz w:val="24"/>
          <w:szCs w:val="24"/>
        </w:rPr>
        <w:t>Search strategy and selection criteria</w:t>
      </w:r>
    </w:p>
    <w:p w14:paraId="2C3465D8" w14:textId="38B84081" w:rsidR="00DA13FD" w:rsidRDefault="00F01969" w:rsidP="00365628">
      <w:pPr>
        <w:spacing w:line="360" w:lineRule="auto"/>
      </w:pPr>
      <w:r>
        <w:t xml:space="preserve">Literature searches </w:t>
      </w:r>
      <w:r w:rsidR="001842EC">
        <w:t xml:space="preserve">were </w:t>
      </w:r>
      <w:r w:rsidR="00D52587">
        <w:t xml:space="preserve">initially </w:t>
      </w:r>
      <w:r w:rsidR="001842EC">
        <w:t>conducted in April 2017</w:t>
      </w:r>
      <w:r w:rsidR="00D52587">
        <w:t xml:space="preserve"> in these databases</w:t>
      </w:r>
      <w:r w:rsidR="001842EC">
        <w:t xml:space="preserve">: </w:t>
      </w:r>
      <w:r>
        <w:t>CINAHL, Cochrane Central Register of Controlled Trials (CENTRAL), Embase, International Pharmaceutical Abstracts, MEDLINE, Published International Literature on Traumatic Stress (PILOTS), PsycINFO, and Science Citation Index. The search results for each database were downloaded, imported into EndNote bibliographic software and deduplicated. A full update searc</w:t>
      </w:r>
      <w:r w:rsidR="00D52587">
        <w:t>h was conducted i</w:t>
      </w:r>
      <w:r w:rsidR="001842EC">
        <w:t>n August 2018</w:t>
      </w:r>
      <w:r>
        <w:t>. Finally, update searches using the MEDLINE and PsycINF</w:t>
      </w:r>
      <w:r w:rsidR="005A161E">
        <w:t>O</w:t>
      </w:r>
      <w:r>
        <w:t xml:space="preserve"> databases w</w:t>
      </w:r>
      <w:r w:rsidR="001842EC">
        <w:t>ere carried out in October 2019</w:t>
      </w:r>
      <w:r>
        <w:t>.</w:t>
      </w:r>
      <w:r w:rsidR="001842EC">
        <w:t xml:space="preserve"> Details of search dates, database interfaces and the full search strategie</w:t>
      </w:r>
      <w:r w:rsidR="00D52587">
        <w:t>s used are available from the corresponding author</w:t>
      </w:r>
      <w:r w:rsidR="001842EC">
        <w:t>.</w:t>
      </w:r>
      <w:r w:rsidR="00473311">
        <w:t xml:space="preserve"> We did not restrict on language</w:t>
      </w:r>
      <w:r w:rsidR="009C3DDF">
        <w:t xml:space="preserve"> and translated studies where feasible,</w:t>
      </w:r>
      <w:r w:rsidR="00473311">
        <w:t xml:space="preserve"> but we did not search Chin</w:t>
      </w:r>
      <w:r w:rsidR="00957853">
        <w:t xml:space="preserve">ese databases or translate this language. </w:t>
      </w:r>
      <w:r w:rsidR="00EF50EE">
        <w:t xml:space="preserve">A sample MEDLINE search is shown in </w:t>
      </w:r>
      <w:r w:rsidR="0026235F">
        <w:t>S</w:t>
      </w:r>
      <w:r w:rsidR="00E15A61">
        <w:t>2</w:t>
      </w:r>
      <w:r w:rsidR="0026235F">
        <w:t xml:space="preserve"> </w:t>
      </w:r>
      <w:r w:rsidR="00097C7A">
        <w:t>Text</w:t>
      </w:r>
      <w:r w:rsidR="00EF50EE">
        <w:t>.</w:t>
      </w:r>
    </w:p>
    <w:p w14:paraId="7AB4E66B" w14:textId="2A3D5503" w:rsidR="00473311" w:rsidRDefault="001C0DBE" w:rsidP="00365628">
      <w:pPr>
        <w:spacing w:line="360" w:lineRule="auto"/>
      </w:pPr>
      <w:r>
        <w:t>S</w:t>
      </w:r>
      <w:r w:rsidR="00957853">
        <w:t>tudies were eligible if they me</w:t>
      </w:r>
      <w:r w:rsidR="00CD1B59">
        <w:t>t</w:t>
      </w:r>
      <w:r w:rsidR="00957853">
        <w:t xml:space="preserve"> these criteria: a) peer reviewed original articles; b) RCTs and non-randomised controlled trials; c) measured either the primary or one of the candidate secondary outcomes. The exclusion criteria were: a) reviews/non-original data; b) dissertations or conference presentations; c) c</w:t>
      </w:r>
      <w:r w:rsidR="00957853" w:rsidRPr="005F47CC">
        <w:t>omplementary and alternative therapeutic intervention</w:t>
      </w:r>
      <w:r w:rsidR="00957853">
        <w:t xml:space="preserve">s that were not underpinned by a recognisable psychological focus (i.e. yoga; dance, music, art). </w:t>
      </w:r>
      <w:r w:rsidR="00473311" w:rsidRPr="00473311">
        <w:t>To ensure that the inclusion criteria were consistently applied, a 10% sample of records was first double screened based on title and abstract by pairs of researchers. Consensus meetings with the rest of the research team were held at regular intervals to resolve unclear decisions at the title and abstract screening phase. Full text records were similarly screened with consensus meetings used to resolve disagreements.</w:t>
      </w:r>
    </w:p>
    <w:p w14:paraId="18C7F9A6" w14:textId="77777777" w:rsidR="00DA3A97" w:rsidRPr="00DA3A97" w:rsidRDefault="00DA3A97" w:rsidP="00365628">
      <w:pPr>
        <w:spacing w:line="360" w:lineRule="auto"/>
        <w:rPr>
          <w:sz w:val="24"/>
          <w:szCs w:val="24"/>
        </w:rPr>
      </w:pPr>
    </w:p>
    <w:p w14:paraId="4D9ABF13" w14:textId="1D7E7E82" w:rsidR="00FA7D7D" w:rsidRPr="00DA3A97" w:rsidRDefault="00FA7D7D" w:rsidP="00365628">
      <w:pPr>
        <w:spacing w:line="360" w:lineRule="auto"/>
        <w:rPr>
          <w:b/>
          <w:sz w:val="24"/>
          <w:szCs w:val="24"/>
        </w:rPr>
      </w:pPr>
      <w:r w:rsidRPr="00DA3A97">
        <w:rPr>
          <w:b/>
          <w:sz w:val="24"/>
          <w:szCs w:val="24"/>
        </w:rPr>
        <w:t>Data extraction</w:t>
      </w:r>
    </w:p>
    <w:p w14:paraId="2A18FF44" w14:textId="0EC9F48E" w:rsidR="00473311" w:rsidRDefault="00473311" w:rsidP="00365628">
      <w:pPr>
        <w:spacing w:line="360" w:lineRule="auto"/>
      </w:pPr>
      <w:r>
        <w:t>Data extraction was piloted on a small sample of studies by three researchers independently. Both RCTs and non-randomised controlled studies were extracted using the same template, and managed in separate Excel spreadsheets. After consensus checking, included records were split between three reviewers to singly extract owing to the volume of evidence. Uncertainties were resolved by consultation between reviewers tasked with data extraction or by deferring to the wider review team. Extracted data across domains related to study and participant characteristics and outcomes were</w:t>
      </w:r>
      <w:r w:rsidR="00D52587">
        <w:t xml:space="preserve"> compiled in a spreadsheet. </w:t>
      </w:r>
      <w:r>
        <w:t xml:space="preserve">Where presented, intention-to-treat data were extracted instead of complete cases. </w:t>
      </w:r>
    </w:p>
    <w:p w14:paraId="5318F58B" w14:textId="1C0596EB" w:rsidR="00DB65D6" w:rsidRPr="00887BAF" w:rsidRDefault="00473311" w:rsidP="00365628">
      <w:pPr>
        <w:spacing w:line="360" w:lineRule="auto"/>
      </w:pPr>
      <w:r>
        <w:t>Where an included study was published across multiple manuscripts we used the primary publication as the main source of information. New and follow-up data were taken from subsequent publications but the unit of allocation remained the study rather than numbers of publications.</w:t>
      </w:r>
    </w:p>
    <w:p w14:paraId="51BCF2C5" w14:textId="77777777" w:rsidR="00313A43" w:rsidRDefault="00313A43" w:rsidP="00365628">
      <w:pPr>
        <w:spacing w:line="360" w:lineRule="auto"/>
        <w:rPr>
          <w:b/>
          <w:sz w:val="24"/>
          <w:szCs w:val="24"/>
        </w:rPr>
      </w:pPr>
    </w:p>
    <w:p w14:paraId="1D2B3352" w14:textId="52A9A8C8" w:rsidR="00887BAF" w:rsidRPr="00DA3A97" w:rsidRDefault="00FA7D7D" w:rsidP="00365628">
      <w:pPr>
        <w:spacing w:line="360" w:lineRule="auto"/>
        <w:rPr>
          <w:b/>
          <w:sz w:val="24"/>
          <w:szCs w:val="24"/>
        </w:rPr>
      </w:pPr>
      <w:r w:rsidRPr="00DA3A97">
        <w:rPr>
          <w:b/>
          <w:sz w:val="24"/>
          <w:szCs w:val="24"/>
        </w:rPr>
        <w:t>Risk of bias</w:t>
      </w:r>
    </w:p>
    <w:p w14:paraId="53B2F450" w14:textId="4A145D49" w:rsidR="000602DE" w:rsidRDefault="00D52587" w:rsidP="00365628">
      <w:pPr>
        <w:spacing w:line="360" w:lineRule="auto"/>
      </w:pPr>
      <w:r>
        <w:t>R</w:t>
      </w:r>
      <w:r w:rsidR="00CD1B59">
        <w:t xml:space="preserve">isk of bias </w:t>
      </w:r>
      <w:r>
        <w:t xml:space="preserve">for RCTs was assessed with </w:t>
      </w:r>
      <w:r w:rsidR="00CD1B59">
        <w:t>the Cochrane Risk of Bias tool</w:t>
      </w:r>
      <w:r w:rsidR="0059200D">
        <w:t xml:space="preserve"> </w:t>
      </w:r>
      <w:r w:rsidR="0089597F">
        <w:fldChar w:fldCharType="begin"/>
      </w:r>
      <w:r w:rsidR="000D392C">
        <w:instrText xml:space="preserve"> ADDIN EN.CITE &lt;EndNote&gt;&lt;Cite&gt;&lt;Author&gt;Higgins&lt;/Author&gt;&lt;Year&gt;2011&lt;/Year&gt;&lt;RecNum&gt;3740&lt;/RecNum&gt;&lt;DisplayText&gt;[18]&lt;/DisplayText&gt;&lt;record&gt;&lt;rec-number&gt;3740&lt;/rec-number&gt;&lt;foreign-keys&gt;&lt;key app="EN" db-id="0xsd2dawc00ptqe5t0avt22xpax5erewezzt" timestamp="1593616555"&gt;3740&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urls&gt;&lt;related-urls&gt;&lt;url&gt;https://www.bmj.com/content/bmj/343/bmj.d5928.full.pdf&lt;/url&gt;&lt;/related-urls&gt;&lt;/urls&gt;&lt;electronic-resource-num&gt;10.1136/bmj.d5928&lt;/electronic-resource-num&gt;&lt;/record&gt;&lt;/Cite&gt;&lt;/EndNote&gt;</w:instrText>
      </w:r>
      <w:r w:rsidR="0089597F">
        <w:fldChar w:fldCharType="separate"/>
      </w:r>
      <w:r w:rsidR="000D392C">
        <w:rPr>
          <w:noProof/>
        </w:rPr>
        <w:t>[18]</w:t>
      </w:r>
      <w:r w:rsidR="0089597F">
        <w:fldChar w:fldCharType="end"/>
      </w:r>
      <w:r w:rsidR="00CD1B59">
        <w:t xml:space="preserve">. This tool assessed each study against domains known to be associated with bias in randomised controlled trials: selection, performance, detection, attrition, reporting, and other bias (which was applied based on the specific context. Each study was assessed as being at either ‘low’, ‘unclear’ or ‘high’ risk of bias across each of these domains. Attrition bias was used as an independent variable in the sensitivity analysis; this domain was checked by a further reviewer after all the original appraisals had been made. </w:t>
      </w:r>
      <w:r>
        <w:t>Overall</w:t>
      </w:r>
      <w:r w:rsidR="006B2B27">
        <w:t>,</w:t>
      </w:r>
      <w:r>
        <w:t xml:space="preserve"> </w:t>
      </w:r>
      <w:r w:rsidR="00D54C1B">
        <w:t>RCTs</w:t>
      </w:r>
      <w:r>
        <w:t xml:space="preserve"> were</w:t>
      </w:r>
      <w:r w:rsidR="000602DE" w:rsidRPr="000602DE">
        <w:t xml:space="preserve"> classified as having low risk of bias if none of the domains w</w:t>
      </w:r>
      <w:r>
        <w:t>ere</w:t>
      </w:r>
      <w:r w:rsidR="000602DE" w:rsidRPr="000602DE">
        <w:t xml:space="preserve"> rated as high risk of bias and three or less were rated as unclear risk; moderate if one was rated as high risk of bias or none was rated as high risk of bias but four or more were rated as un</w:t>
      </w:r>
      <w:r>
        <w:t>clear risk. A</w:t>
      </w:r>
      <w:r w:rsidR="000602DE" w:rsidRPr="000602DE">
        <w:t xml:space="preserve">ll other cases </w:t>
      </w:r>
      <w:r>
        <w:t>were</w:t>
      </w:r>
      <w:r w:rsidR="000602DE" w:rsidRPr="000602DE">
        <w:t xml:space="preserve"> assumed to </w:t>
      </w:r>
      <w:r>
        <w:t xml:space="preserve">be at </w:t>
      </w:r>
      <w:r w:rsidR="000602DE" w:rsidRPr="000602DE">
        <w:t>high risk of bias</w:t>
      </w:r>
      <w:r w:rsidR="0059200D">
        <w:t xml:space="preserve"> </w:t>
      </w:r>
      <w:r w:rsidR="00B4180B">
        <w:fldChar w:fldCharType="begin"/>
      </w:r>
      <w:r w:rsidR="000D392C">
        <w:instrText xml:space="preserve"> ADDIN EN.CITE &lt;EndNote&gt;&lt;Cite&gt;&lt;Author&gt;Furukawa&lt;/Author&gt;&lt;Year&gt;2016&lt;/Year&gt;&lt;RecNum&gt;19&lt;/RecNum&gt;&lt;DisplayText&gt;[19]&lt;/DisplayText&gt;&lt;record&gt;&lt;rec-number&gt;19&lt;/rec-number&gt;&lt;foreign-keys&gt;&lt;key app="EN" db-id="fax5rp25fa2xtler9vlvepsat0vzvz9vdd0s" timestamp="1587912117"&gt;19&lt;/key&gt;&lt;/foreign-keys&gt;&lt;ref-type name="Journal Article"&gt;17&lt;/ref-type&gt;&lt;contributors&gt;&lt;authors&gt;&lt;author&gt;Furukawa, Toshi A&lt;/author&gt;&lt;author&gt;Salanti, Georgia&lt;/author&gt;&lt;author&gt;Atkinson, Lauren Z&lt;/author&gt;&lt;author&gt;Leucht, Stefan&lt;/author&gt;&lt;author&gt;Ruhe, Henricus G&lt;/author&gt;&lt;author&gt;Turner, Erick H&lt;/author&gt;&lt;author&gt;Chaimani, Anna&lt;/author&gt;&lt;author&gt;Ogawa, Yusuke&lt;/author&gt;&lt;author&gt;Takeshima, Nozomi&lt;/author&gt;&lt;author&gt;Hayasaka, Yu&lt;/author&gt;&lt;author&gt;Imai, Hissei&lt;/author&gt;&lt;author&gt;Shinohara, Kiyomi&lt;/author&gt;&lt;author&gt;Suganuma, Aya&lt;/author&gt;&lt;author&gt;Watanabe, Norio&lt;/author&gt;&lt;author&gt;Stockton, Sarah&lt;/author&gt;&lt;author&gt;Geddes, John R&lt;/author&gt;&lt;author&gt;Cipriani, Andrea&lt;/author&gt;&lt;/authors&gt;&lt;/contributors&gt;&lt;titles&gt;&lt;title&gt;Comparative efficacy and acceptability of first-generation and second-generation antidepressants in the acute treatment of major depression: protocol for a network meta-analysis&lt;/title&gt;&lt;secondary-title&gt;BMJ Open&lt;/secondary-title&gt;&lt;/titles&gt;&lt;periodical&gt;&lt;full-title&gt;BMJ Open&lt;/full-title&gt;&lt;/periodical&gt;&lt;pages&gt;e010919&lt;/pages&gt;&lt;volume&gt;6&lt;/volume&gt;&lt;number&gt;7&lt;/number&gt;&lt;dates&gt;&lt;year&gt;2016&lt;/year&gt;&lt;/dates&gt;&lt;urls&gt;&lt;related-urls&gt;&lt;url&gt;https://bmjopen.bmj.com/content/bmjopen/6/7/e010919.full.pdf&lt;/url&gt;&lt;/related-urls&gt;&lt;/urls&gt;&lt;electronic-resource-num&gt;10.1136/bmjopen-2015-010919&lt;/electronic-resource-num&gt;&lt;/record&gt;&lt;/Cite&gt;&lt;/EndNote&gt;</w:instrText>
      </w:r>
      <w:r w:rsidR="00B4180B">
        <w:fldChar w:fldCharType="separate"/>
      </w:r>
      <w:r w:rsidR="000D392C">
        <w:rPr>
          <w:noProof/>
        </w:rPr>
        <w:t>[19]</w:t>
      </w:r>
      <w:r w:rsidR="00B4180B">
        <w:fldChar w:fldCharType="end"/>
      </w:r>
      <w:r w:rsidR="00B4180B">
        <w:t>.</w:t>
      </w:r>
      <w:r w:rsidR="000602DE">
        <w:t xml:space="preserve"> </w:t>
      </w:r>
    </w:p>
    <w:p w14:paraId="21ED6429" w14:textId="1CC820E3" w:rsidR="006E2EC8" w:rsidRDefault="00CD1B59" w:rsidP="00365628">
      <w:pPr>
        <w:spacing w:line="360" w:lineRule="auto"/>
      </w:pPr>
      <w:r>
        <w:t>Studies of non-randomised controlled trials were assessed for risk of bias using a modified version of the NICE (2012) quality appraisal checklist</w:t>
      </w:r>
      <w:r w:rsidR="0059200D">
        <w:t xml:space="preserve"> </w:t>
      </w:r>
      <w:r w:rsidR="006C3433">
        <w:fldChar w:fldCharType="begin"/>
      </w:r>
      <w:r w:rsidR="000D392C">
        <w:instrText xml:space="preserve"> ADDIN EN.CITE &lt;EndNote&gt;&lt;Cite&gt;&lt;Author&gt;NICE&lt;/Author&gt;&lt;Year&gt;2012&lt;/Year&gt;&lt;RecNum&gt;20&lt;/RecNum&gt;&lt;DisplayText&gt;[20]&lt;/DisplayText&gt;&lt;record&gt;&lt;rec-number&gt;20&lt;/rec-number&gt;&lt;foreign-keys&gt;&lt;key app="EN" db-id="fax5rp25fa2xtler9vlvepsat0vzvz9vdd0s" timestamp="1587912117"&gt;20&lt;/key&gt;&lt;/foreign-keys&gt;&lt;ref-type name="Report"&gt;27&lt;/ref-type&gt;&lt;contributors&gt;&lt;authors&gt;&lt;author&gt;NICE&lt;/author&gt;&lt;/authors&gt;&lt;/contributors&gt;&lt;titles&gt;&lt;title&gt;Methods for the Development of NICE Public Health Guidance. 3rd edn. Appendix F: quality appraisal checklist – quantitative intervention studies.&lt;/title&gt;&lt;/titles&gt;&lt;dates&gt;&lt;year&gt;2012&lt;/year&gt;&lt;/dates&gt;&lt;pub-location&gt;London&lt;/pub-location&gt;&lt;urls&gt;&lt;/urls&gt;&lt;/record&gt;&lt;/Cite&gt;&lt;/EndNote&gt;</w:instrText>
      </w:r>
      <w:r w:rsidR="006C3433">
        <w:fldChar w:fldCharType="separate"/>
      </w:r>
      <w:r w:rsidR="000D392C">
        <w:rPr>
          <w:noProof/>
        </w:rPr>
        <w:t>[20]</w:t>
      </w:r>
      <w:r w:rsidR="006C3433">
        <w:fldChar w:fldCharType="end"/>
      </w:r>
      <w:r>
        <w:t>. Th</w:t>
      </w:r>
      <w:r w:rsidR="00D52587">
        <w:t>is</w:t>
      </w:r>
      <w:r>
        <w:t xml:space="preserve"> checklist was originally developed based on the ‘Graphical Appraisal Tool for Epidemi</w:t>
      </w:r>
      <w:r w:rsidR="00B4180B">
        <w:t>ological studies’ (GATE) tool,</w:t>
      </w:r>
      <w:r>
        <w:t xml:space="preserve"> and includes domains of population bias, allocation, outcomes and analyses, as well as summary judgements for i</w:t>
      </w:r>
      <w:r w:rsidR="005A61D6">
        <w:t>nternal and external validity</w:t>
      </w:r>
      <w:r w:rsidR="0059200D">
        <w:t xml:space="preserve"> </w:t>
      </w:r>
      <w:r w:rsidR="00B4180B">
        <w:fldChar w:fldCharType="begin"/>
      </w:r>
      <w:r w:rsidR="000D392C">
        <w:instrText xml:space="preserve"> ADDIN EN.CITE &lt;EndNote&gt;&lt;Cite&gt;&lt;Author&gt;Jackson&lt;/Author&gt;&lt;Year&gt;2006&lt;/Year&gt;&lt;RecNum&gt;21&lt;/RecNum&gt;&lt;DisplayText&gt;[21]&lt;/DisplayText&gt;&lt;record&gt;&lt;rec-number&gt;21&lt;/rec-number&gt;&lt;foreign-keys&gt;&lt;key app="EN" db-id="fax5rp25fa2xtler9vlvepsat0vzvz9vdd0s" timestamp="1587912117"&gt;21&lt;/key&gt;&lt;/foreign-keys&gt;&lt;ref-type name="Journal Article"&gt;17&lt;/ref-type&gt;&lt;contributors&gt;&lt;authors&gt;&lt;author&gt;Jackson, R.&lt;/author&gt;&lt;author&gt;Ameratunga, S.&lt;/author&gt;&lt;author&gt;Broad, J.&lt;/author&gt;&lt;author&gt;Connor, J.&lt;/author&gt;&lt;author&gt;Lethaby, A.&lt;/author&gt;&lt;author&gt;Robb, G.&lt;/author&gt;&lt;author&gt;Wells, S.&lt;/author&gt;&lt;author&gt;Glasziou, P.&lt;/author&gt;&lt;author&gt;Heneghan, C.&lt;/author&gt;&lt;/authors&gt;&lt;/contributors&gt;&lt;auth-address&gt;University of Auckland, Auckland, New Zealand.&lt;/auth-address&gt;&lt;titles&gt;&lt;title&gt;The GATE frame: critical appraisal with pictures&lt;/title&gt;&lt;secondary-title&gt;Evid Based Nurs&lt;/secondary-title&gt;&lt;/titles&gt;&lt;periodical&gt;&lt;full-title&gt;Evid Based Nurs&lt;/full-title&gt;&lt;/periodical&gt;&lt;pages&gt;68-71&lt;/pages&gt;&lt;volume&gt;9&lt;/volume&gt;&lt;number&gt;3&lt;/number&gt;&lt;edition&gt;2006/07/26&lt;/edition&gt;&lt;dates&gt;&lt;year&gt;2006&lt;/year&gt;&lt;pub-dates&gt;&lt;date&gt;Jul&lt;/date&gt;&lt;/pub-dates&gt;&lt;/dates&gt;&lt;isbn&gt;1367-6539 (Print)&amp;#xD;1367-6539 (Linking)&lt;/isbn&gt;&lt;accession-num&gt;16862733&lt;/accession-num&gt;&lt;urls&gt;&lt;related-urls&gt;&lt;url&gt;https://www.ncbi.nlm.nih.gov/pubmed/16862733&lt;/url&gt;&lt;/related-urls&gt;&lt;/urls&gt;&lt;electronic-resource-num&gt;10.1136/ebn.9.3.68&lt;/electronic-resource-num&gt;&lt;/record&gt;&lt;/Cite&gt;&lt;/EndNote&gt;</w:instrText>
      </w:r>
      <w:r w:rsidR="00B4180B">
        <w:fldChar w:fldCharType="separate"/>
      </w:r>
      <w:r w:rsidR="000D392C">
        <w:rPr>
          <w:noProof/>
        </w:rPr>
        <w:t>[21]</w:t>
      </w:r>
      <w:r w:rsidR="00B4180B">
        <w:fldChar w:fldCharType="end"/>
      </w:r>
      <w:r w:rsidR="005A61D6">
        <w:t xml:space="preserve">. </w:t>
      </w:r>
    </w:p>
    <w:p w14:paraId="70A00434" w14:textId="77777777" w:rsidR="00DA3A97" w:rsidRPr="00DA3A97" w:rsidRDefault="00DA3A97" w:rsidP="00365628">
      <w:pPr>
        <w:spacing w:line="360" w:lineRule="auto"/>
      </w:pPr>
    </w:p>
    <w:p w14:paraId="7AAC958D" w14:textId="60712B89" w:rsidR="00FA7D7D" w:rsidRPr="00DA3A97" w:rsidRDefault="00FA7D7D" w:rsidP="00365628">
      <w:pPr>
        <w:spacing w:line="360" w:lineRule="auto"/>
        <w:rPr>
          <w:b/>
          <w:sz w:val="24"/>
          <w:szCs w:val="24"/>
        </w:rPr>
      </w:pPr>
      <w:r w:rsidRPr="00DA3A97">
        <w:rPr>
          <w:b/>
          <w:sz w:val="24"/>
          <w:szCs w:val="24"/>
        </w:rPr>
        <w:t>Statistical analysis</w:t>
      </w:r>
    </w:p>
    <w:p w14:paraId="4F470AF5" w14:textId="6F0D20FD" w:rsidR="00BD1657" w:rsidRDefault="00BD1657" w:rsidP="00365628">
      <w:pPr>
        <w:spacing w:line="360" w:lineRule="auto"/>
      </w:pPr>
      <w:r>
        <w:t>Random-effects pair-wise meta-analyses wer</w:t>
      </w:r>
      <w:r w:rsidR="00B4180B">
        <w:t>e conducted using Stata 15</w:t>
      </w:r>
      <w:r w:rsidR="0059200D">
        <w:t xml:space="preserve"> </w:t>
      </w:r>
      <w:r w:rsidR="00B4180B">
        <w:fldChar w:fldCharType="begin"/>
      </w:r>
      <w:r w:rsidR="000D392C">
        <w:instrText xml:space="preserve"> ADDIN EN.CITE &lt;EndNote&gt;&lt;Cite&gt;&lt;Author&gt;StataCorp&lt;/Author&gt;&lt;Year&gt;2017&lt;/Year&gt;&lt;RecNum&gt;22&lt;/RecNum&gt;&lt;DisplayText&gt;[22]&lt;/DisplayText&gt;&lt;record&gt;&lt;rec-number&gt;22&lt;/rec-number&gt;&lt;foreign-keys&gt;&lt;key app="EN" db-id="fax5rp25fa2xtler9vlvepsat0vzvz9vdd0s" timestamp="1587912117"&gt;22&lt;/key&gt;&lt;/foreign-keys&gt;&lt;ref-type name="Book"&gt;6&lt;/ref-type&gt;&lt;contributors&gt;&lt;authors&gt;&lt;author&gt;StataCorp, &lt;/author&gt;&lt;/authors&gt;&lt;/contributors&gt;&lt;titles&gt;&lt;title&gt;Stata Statistical Software: Release 15&lt;/title&gt;&lt;/titles&gt;&lt;dates&gt;&lt;year&gt;2017&lt;/year&gt;&lt;/dates&gt;&lt;pub-location&gt;College Station&lt;/pub-location&gt;&lt;publisher&gt;StataCorp LP&lt;/publisher&gt;&lt;urls&gt;&lt;/urls&gt;&lt;/record&gt;&lt;/Cite&gt;&lt;/EndNote&gt;</w:instrText>
      </w:r>
      <w:r w:rsidR="00B4180B">
        <w:fldChar w:fldCharType="separate"/>
      </w:r>
      <w:r w:rsidR="000D392C">
        <w:rPr>
          <w:noProof/>
        </w:rPr>
        <w:t>[22]</w:t>
      </w:r>
      <w:r w:rsidR="00B4180B">
        <w:fldChar w:fldCharType="end"/>
      </w:r>
      <w:r>
        <w:t>. Control conditions were grouped into two categories: control (</w:t>
      </w:r>
      <w:r w:rsidR="00747C75">
        <w:t>which included waitlist, usual care, no treatment, or other control with no or minimal therapeutic input</w:t>
      </w:r>
      <w:r>
        <w:t>) and active control (attention controls or treatment as usual with non-systematic psychological intervention input). Where multiple intervention groups were included in the study we analysed the data in the following way: a) if one of the groups did not meet criteria for our review we did not combine across groups but used data from the group that met our review criteria; b) where studies included two intervention groups that met criteria for the same intervention classification we combined them together. For example, if a study included a prolonged exposure group and a cognitive processing therapy group we combined them together into one group for the trauma-focused CBT analyses.</w:t>
      </w:r>
    </w:p>
    <w:p w14:paraId="2DE6A8AC" w14:textId="77777777" w:rsidR="00313A43" w:rsidRDefault="00313A43" w:rsidP="00365628">
      <w:pPr>
        <w:spacing w:line="360" w:lineRule="auto"/>
      </w:pPr>
    </w:p>
    <w:p w14:paraId="32BB04C1" w14:textId="08F1F96D" w:rsidR="00FA7D7D" w:rsidRDefault="00BD1657" w:rsidP="00365628">
      <w:pPr>
        <w:spacing w:line="360" w:lineRule="auto"/>
      </w:pPr>
      <w:r>
        <w:t>Most outcomes were continuous. Where all studies used the same scale we calculated mean differences (MD) and their 95% confidence interval. Where studies used different scales to measure a particular outcome we calculated standardized mean differences (SMD) and their 95% confidence interval. In keeping with established cut-offs of effect in behavioural medicine, SMDs of 0.56 to 1.2 were categorised as large; effect sizes of 0.33 to 0.55 as moderate, and effect sizes ≤0.32 as small</w:t>
      </w:r>
      <w:r w:rsidR="0059200D">
        <w:t xml:space="preserve"> </w:t>
      </w:r>
      <w:r w:rsidR="00F800B6">
        <w:fldChar w:fldCharType="begin"/>
      </w:r>
      <w:r w:rsidR="000D392C">
        <w:instrText xml:space="preserve"> ADDIN EN.CITE &lt;EndNote&gt;&lt;Cite&gt;&lt;Author&gt;Lipsey&lt;/Author&gt;&lt;Year&gt;2001&lt;/Year&gt;&lt;RecNum&gt;23&lt;/RecNum&gt;&lt;DisplayText&gt;[23]&lt;/DisplayText&gt;&lt;record&gt;&lt;rec-number&gt;23&lt;/rec-number&gt;&lt;foreign-keys&gt;&lt;key app="EN" db-id="fax5rp25fa2xtler9vlvepsat0vzvz9vdd0s" timestamp="1587912117"&gt;23&lt;/key&gt;&lt;/foreign-keys&gt;&lt;ref-type name="Book"&gt;6&lt;/ref-type&gt;&lt;contributors&gt;&lt;authors&gt;&lt;author&gt;Lipsey, M. W.&lt;/author&gt;&lt;author&gt;Wilson, D.&lt;/author&gt;&lt;/authors&gt;&lt;/contributors&gt;&lt;titles&gt;&lt;title&gt;Practical Meta-Analysis&lt;/title&gt;&lt;/titles&gt;&lt;dates&gt;&lt;year&gt;2001&lt;/year&gt;&lt;/dates&gt;&lt;pub-location&gt;Thousand Oaks&lt;/pub-location&gt;&lt;publisher&gt;Sage Publictions Inc&lt;/publisher&gt;&lt;urls&gt;&lt;/urls&gt;&lt;/record&gt;&lt;/Cite&gt;&lt;/EndNote&gt;</w:instrText>
      </w:r>
      <w:r w:rsidR="00F800B6">
        <w:fldChar w:fldCharType="separate"/>
      </w:r>
      <w:r w:rsidR="000D392C">
        <w:rPr>
          <w:noProof/>
        </w:rPr>
        <w:t>[23]</w:t>
      </w:r>
      <w:r w:rsidR="00F800B6">
        <w:fldChar w:fldCharType="end"/>
      </w:r>
      <w:r>
        <w:t>. For dichotomous outcomes, such as attrition, we calculated odds ratios (OR) and their 95% confidence interval.</w:t>
      </w:r>
      <w:r w:rsidR="001D7726">
        <w:t xml:space="preserve"> </w:t>
      </w:r>
      <w:r>
        <w:t>Heterogeneity assessment was based on visual inspection of forest plots and the I</w:t>
      </w:r>
      <w:r w:rsidRPr="00BD1657">
        <w:rPr>
          <w:vertAlign w:val="superscript"/>
        </w:rPr>
        <w:t>2</w:t>
      </w:r>
      <w:r w:rsidR="00F800B6">
        <w:t xml:space="preserve"> statistic</w:t>
      </w:r>
      <w:r w:rsidR="0059200D">
        <w:t xml:space="preserve"> </w:t>
      </w:r>
      <w:r w:rsidR="00F800B6">
        <w:fldChar w:fldCharType="begin"/>
      </w:r>
      <w:r w:rsidR="000D392C">
        <w:instrText xml:space="preserve"> ADDIN EN.CITE &lt;EndNote&gt;&lt;Cite&gt;&lt;Author&gt;Higgins&lt;/Author&gt;&lt;Year&gt;2011&lt;/Year&gt;&lt;RecNum&gt;24&lt;/RecNum&gt;&lt;DisplayText&gt;[24]&lt;/DisplayText&gt;&lt;record&gt;&lt;rec-number&gt;24&lt;/rec-number&gt;&lt;foreign-keys&gt;&lt;key app="EN" db-id="fax5rp25fa2xtler9vlvepsat0vzvz9vdd0s" timestamp="1587912117"&gt;24&lt;/key&gt;&lt;/foreign-keys&gt;&lt;ref-type name="Book"&gt;6&lt;/ref-type&gt;&lt;contributors&gt;&lt;authors&gt;&lt;author&gt;Higgins, J. P. T.&lt;/author&gt;&lt;author&gt;Green, S. &lt;/author&gt;&lt;/authors&gt;&lt;/contributors&gt;&lt;titles&gt;&lt;title&gt;Cochrane Handbook for Systematic Reviews of Interventions Version 5.1.0&lt;/title&gt;&lt;/titles&gt;&lt;dates&gt;&lt;year&gt;2011&lt;/year&gt;&lt;/dates&gt;&lt;publisher&gt;Cochrane Collaboration&lt;/publisher&gt;&lt;urls&gt;&lt;/urls&gt;&lt;/record&gt;&lt;/Cite&gt;&lt;/EndNote&gt;</w:instrText>
      </w:r>
      <w:r w:rsidR="00F800B6">
        <w:fldChar w:fldCharType="separate"/>
      </w:r>
      <w:r w:rsidR="000D392C">
        <w:rPr>
          <w:noProof/>
        </w:rPr>
        <w:t>[24]</w:t>
      </w:r>
      <w:r w:rsidR="00F800B6">
        <w:fldChar w:fldCharType="end"/>
      </w:r>
      <w:r>
        <w:t xml:space="preserve"> A Q-value (approximating Χ</w:t>
      </w:r>
      <w:r w:rsidRPr="00BD1657">
        <w:rPr>
          <w:vertAlign w:val="superscript"/>
        </w:rPr>
        <w:t>2</w:t>
      </w:r>
      <w:r>
        <w:t xml:space="preserve"> distribution) of p&lt;0.1 indicated statistically significant heterogeneity. Statistical heterogeneity was explored using subgroup analyses and components network meta-analyses.</w:t>
      </w:r>
    </w:p>
    <w:p w14:paraId="2AF47B98" w14:textId="77777777" w:rsidR="00313A43" w:rsidRDefault="00313A43" w:rsidP="00365628">
      <w:pPr>
        <w:spacing w:line="360" w:lineRule="auto"/>
      </w:pPr>
    </w:p>
    <w:p w14:paraId="22348D90" w14:textId="20D06B63" w:rsidR="00CD1B59" w:rsidRDefault="00BD1657" w:rsidP="00365628">
      <w:pPr>
        <w:spacing w:line="360" w:lineRule="auto"/>
      </w:pPr>
      <w:r>
        <w:t xml:space="preserve">Given the substantial and inherent heterogeneity expected from our broad research questions we conducted a range of subgroup analyses. Firstly, we conducted meta-analyses including all psychological interventions vs </w:t>
      </w:r>
      <w:r w:rsidR="00747C75">
        <w:t xml:space="preserve">inactive </w:t>
      </w:r>
      <w:r>
        <w:t xml:space="preserve">controls or active controls in all populations. Secondly, we subgrouped these meta-analyses of all psychological interventions into the following populations based on descriptions in the study and through discussion with clinical experts: veterans, people who had experienced childhood sexual abuse, refugees, people who had experienced domestic violence, and war affected civilians. Thirdly, we subgrouped the data according to intervention categories commonly reported in the literature based on reporting from the original papers and discussion with clinical experts: </w:t>
      </w:r>
      <w:r w:rsidR="00D52587">
        <w:t>TF-CBT</w:t>
      </w:r>
      <w:r>
        <w:t xml:space="preserve">, </w:t>
      </w:r>
      <w:r w:rsidR="00D52587">
        <w:t>EMDR</w:t>
      </w:r>
      <w:r>
        <w:t xml:space="preserve">, non-trauma focused CBT, mindfulness, dialectical behaviour therapy (DBT) and interpersonal psychotherapy (IPT). </w:t>
      </w:r>
    </w:p>
    <w:p w14:paraId="76B474B0" w14:textId="77777777" w:rsidR="00313A43" w:rsidRDefault="00313A43" w:rsidP="00365628">
      <w:pPr>
        <w:spacing w:line="360" w:lineRule="auto"/>
      </w:pPr>
    </w:p>
    <w:p w14:paraId="3D118D92" w14:textId="733420F4" w:rsidR="00BD1657" w:rsidRDefault="00BD1657" w:rsidP="00365628">
      <w:pPr>
        <w:spacing w:line="360" w:lineRule="auto"/>
      </w:pPr>
      <w:r>
        <w:t xml:space="preserve">We sought to further explore the impact of different combinations of </w:t>
      </w:r>
      <w:r w:rsidR="00384E0E">
        <w:t xml:space="preserve">psychological </w:t>
      </w:r>
      <w:r>
        <w:t xml:space="preserve">intervention components using network meta-analyses. We used a Bayesian approach as this allows greater flexibility in fitting more complex models and </w:t>
      </w:r>
      <w:r w:rsidR="00D52587">
        <w:t xml:space="preserve">aids </w:t>
      </w:r>
      <w:r>
        <w:t>exploration of heterogeneity. Given the greater complexity of the</w:t>
      </w:r>
      <w:r w:rsidR="006E776D">
        <w:t xml:space="preserve"> network meta-analysis</w:t>
      </w:r>
      <w:r>
        <w:t xml:space="preserve"> models we </w:t>
      </w:r>
      <w:r w:rsidR="00D52587">
        <w:t xml:space="preserve">simplified </w:t>
      </w:r>
      <w:r>
        <w:t>the analyses by focusing on mean differences for the Cli</w:t>
      </w:r>
      <w:r w:rsidR="00D52587">
        <w:t xml:space="preserve">nician-Administered PTSD Scale </w:t>
      </w:r>
      <w:r>
        <w:t xml:space="preserve">in all populations for this outcome. </w:t>
      </w:r>
    </w:p>
    <w:p w14:paraId="3B629B98" w14:textId="77777777" w:rsidR="00313A43" w:rsidRDefault="00313A43" w:rsidP="00365628">
      <w:pPr>
        <w:spacing w:line="360" w:lineRule="auto"/>
      </w:pPr>
    </w:p>
    <w:p w14:paraId="7A32C4E5" w14:textId="5AA2DFA8" w:rsidR="006E776D" w:rsidRDefault="00BD1657" w:rsidP="006E776D">
      <w:pPr>
        <w:spacing w:line="360" w:lineRule="auto"/>
      </w:pPr>
      <w:r>
        <w:t xml:space="preserve">We fitted models using WinBUGS 1.4.3 based on the components network meta-analyses </w:t>
      </w:r>
      <w:r w:rsidR="00695782">
        <w:t xml:space="preserve">(NMA) </w:t>
      </w:r>
      <w:r>
        <w:t>ap</w:t>
      </w:r>
      <w:r w:rsidR="00EA3786">
        <w:t>proach proposed by Welton et al</w:t>
      </w:r>
      <w:r w:rsidR="0059200D">
        <w:t xml:space="preserve"> </w:t>
      </w:r>
      <w:r w:rsidR="00EA3786">
        <w:fldChar w:fldCharType="begin"/>
      </w:r>
      <w:r w:rsidR="000D392C">
        <w:instrText xml:space="preserve"> ADDIN EN.CITE &lt;EndNote&gt;&lt;Cite&gt;&lt;Author&gt;Welton&lt;/Author&gt;&lt;Year&gt;2009&lt;/Year&gt;&lt;RecNum&gt;25&lt;/RecNum&gt;&lt;DisplayText&gt;[25]&lt;/DisplayText&gt;&lt;record&gt;&lt;rec-number&gt;25&lt;/rec-number&gt;&lt;foreign-keys&gt;&lt;key app="EN" db-id="fax5rp25fa2xtler9vlvepsat0vzvz9vdd0s" timestamp="1587912117"&gt;25&lt;/key&gt;&lt;/foreign-keys&gt;&lt;ref-type name="Journal Article"&gt;17&lt;/ref-type&gt;&lt;contributors&gt;&lt;authors&gt;&lt;author&gt;Welton, N. J.&lt;/author&gt;&lt;author&gt;Caldwell, D. M.&lt;/author&gt;&lt;author&gt;Adamopoulos, E.&lt;/author&gt;&lt;author&gt;Vedhara, K.&lt;/author&gt;&lt;/authors&gt;&lt;/contributors&gt;&lt;auth-address&gt;Department of Community Based Medicine, University of Bristol, Bristol, United Kingdom. nicky.welton@bristol.ac.uk&lt;/auth-address&gt;&lt;titles&gt;&lt;title&gt;Mixed treatment comparison meta-analysis of complex interventions: psychological interventions in coronary heart disease&lt;/title&gt;&lt;secondary-title&gt;Am J Epidemiol&lt;/secondary-title&gt;&lt;/titles&gt;&lt;periodical&gt;&lt;full-title&gt;Am J Epidemiol&lt;/full-title&gt;&lt;/periodical&gt;&lt;pages&gt;1158-65&lt;/pages&gt;&lt;volume&gt;169&lt;/volume&gt;&lt;number&gt;9&lt;/number&gt;&lt;keywords&gt;&lt;keyword&gt;Anxiety Disorders/prevention &amp;amp; control/psychology&lt;/keyword&gt;&lt;keyword&gt;*Bayes Theorem&lt;/keyword&gt;&lt;keyword&gt;Behavior Therapy&lt;/keyword&gt;&lt;keyword&gt;Coronary Disease/mortality/psychology/*therapy&lt;/keyword&gt;&lt;keyword&gt;*Data Interpretation, Statistical&lt;/keyword&gt;&lt;keyword&gt;Depressive Disorder/prevention &amp;amp; control/psychology&lt;/keyword&gt;&lt;keyword&gt;Effect Modifier, Epidemiologic&lt;/keyword&gt;&lt;keyword&gt;Humans&lt;/keyword&gt;&lt;keyword&gt;Logistic Models&lt;/keyword&gt;&lt;keyword&gt;*Markov Chains&lt;/keyword&gt;&lt;keyword&gt;*Monte Carlo Method&lt;/keyword&gt;&lt;keyword&gt;Outcome Assessment (Health Care)/*methods&lt;/keyword&gt;&lt;keyword&gt;Patient Education as Topic&lt;/keyword&gt;&lt;keyword&gt;Treatment Outcome&lt;/keyword&gt;&lt;/keywords&gt;&lt;dates&gt;&lt;year&gt;2009&lt;/year&gt;&lt;pub-dates&gt;&lt;date&gt;May 1&lt;/date&gt;&lt;/pub-dates&gt;&lt;/dates&gt;&lt;isbn&gt;1476-6256 (Electronic)&amp;#xD;0002-9262 (Linking)&lt;/isbn&gt;&lt;accession-num&gt;19258485&lt;/accession-num&gt;&lt;urls&gt;&lt;related-urls&gt;&lt;url&gt;https://www.ncbi.nlm.nih.gov/pubmed/19258485&lt;/url&gt;&lt;/related-urls&gt;&lt;/urls&gt;&lt;electronic-resource-num&gt;10.1093/aje/kwp014&lt;/electronic-resource-num&gt;&lt;/record&gt;&lt;/Cite&gt;&lt;/EndNote&gt;</w:instrText>
      </w:r>
      <w:r w:rsidR="00EA3786">
        <w:fldChar w:fldCharType="separate"/>
      </w:r>
      <w:r w:rsidR="000D392C">
        <w:rPr>
          <w:noProof/>
        </w:rPr>
        <w:t>[25]</w:t>
      </w:r>
      <w:r w:rsidR="00EA3786">
        <w:fldChar w:fldCharType="end"/>
      </w:r>
      <w:r w:rsidR="00EA3786">
        <w:t xml:space="preserve"> </w:t>
      </w:r>
      <w:r>
        <w:t>and an adaptation of the WinBUGS code reported in Freeman et al</w:t>
      </w:r>
      <w:r w:rsidR="0059200D">
        <w:t xml:space="preserve"> </w:t>
      </w:r>
      <w:r w:rsidR="00EA3786">
        <w:fldChar w:fldCharType="begin"/>
      </w:r>
      <w:r w:rsidR="000D392C">
        <w:instrText xml:space="preserve"> ADDIN EN.CITE &lt;EndNote&gt;&lt;Cite&gt;&lt;Author&gt;Freeman&lt;/Author&gt;&lt;Year&gt;2018&lt;/Year&gt;&lt;RecNum&gt;26&lt;/RecNum&gt;&lt;DisplayText&gt;[26]&lt;/DisplayText&gt;&lt;record&gt;&lt;rec-number&gt;26&lt;/rec-number&gt;&lt;foreign-keys&gt;&lt;key app="EN" db-id="fax5rp25fa2xtler9vlvepsat0vzvz9vdd0s" timestamp="1587912117"&gt;26&lt;/key&gt;&lt;/foreign-keys&gt;&lt;ref-type name="Journal Article"&gt;17&lt;/ref-type&gt;&lt;contributors&gt;&lt;authors&gt;&lt;author&gt;Freeman, Suzanne C.&lt;/author&gt;&lt;author&gt;Scott, Neil W.&lt;/author&gt;&lt;author&gt;Powell, Rachael&lt;/author&gt;&lt;author&gt;Johnston, Marie&lt;/author&gt;&lt;author&gt;Sutton, Alex J.&lt;/author&gt;&lt;author&gt;Cooper, Nicola J.&lt;/author&gt;&lt;/authors&gt;&lt;/contributors&gt;&lt;titles&gt;&lt;title&gt;Component network meta-analysis identifies the most effective components of psychological preparation for adults undergoing surgery under general anesthesia&lt;/title&gt;&lt;secondary-title&gt;Journal of Clinical Epidemiology&lt;/secondary-title&gt;&lt;/titles&gt;&lt;periodical&gt;&lt;full-title&gt;Journal of Clinical Epidemiology&lt;/full-title&gt;&lt;/periodical&gt;&lt;pages&gt;105-116&lt;/pages&gt;&lt;volume&gt;98&lt;/volume&gt;&lt;keywords&gt;&lt;keyword&gt;Network meta-analysis&lt;/keyword&gt;&lt;keyword&gt;Complex interventions&lt;/keyword&gt;&lt;keyword&gt;Psychological preparation&lt;/keyword&gt;&lt;keyword&gt;Surgery&lt;/keyword&gt;&lt;keyword&gt;Bayesian&lt;/keyword&gt;&lt;keyword&gt;Component&lt;/keyword&gt;&lt;/keywords&gt;&lt;dates&gt;&lt;year&gt;2018&lt;/year&gt;&lt;pub-dates&gt;&lt;date&gt;2018/06/01/&lt;/date&gt;&lt;/pub-dates&gt;&lt;/dates&gt;&lt;isbn&gt;0895-4356&lt;/isbn&gt;&lt;urls&gt;&lt;related-urls&gt;&lt;url&gt;http://www.sciencedirect.com/science/article/pii/S089543561731137X&lt;/url&gt;&lt;/related-urls&gt;&lt;/urls&gt;&lt;electronic-resource-num&gt;https://doi.org/10.1016/j.jclinepi.2018.02.012&lt;/electronic-resource-num&gt;&lt;/record&gt;&lt;/Cite&gt;&lt;/EndNote&gt;</w:instrText>
      </w:r>
      <w:r w:rsidR="00EA3786">
        <w:fldChar w:fldCharType="separate"/>
      </w:r>
      <w:r w:rsidR="000D392C">
        <w:rPr>
          <w:noProof/>
        </w:rPr>
        <w:t>[26]</w:t>
      </w:r>
      <w:r w:rsidR="00EA3786">
        <w:fldChar w:fldCharType="end"/>
      </w:r>
      <w:r w:rsidR="00EA3786">
        <w:t xml:space="preserve">. </w:t>
      </w:r>
      <w:r w:rsidR="006E776D">
        <w:t>The advantages of this approach is that all intervention components can be included in the meta-analyses as long as they form a connected network. An important assumption of the network meta-analysis is consistency between direct (i.e. where trials have specifically compared two or more interventions) and indirect (i.e. data derived from the network where trials have not directly compared interventions) evidence. To assess the validity of this assumption we examined participant and study characteristics and sought input from topic experts. Based on this assessment we judged the data similar enough to combine in the network meta-analysis. However, as is common in most network meta-analyses, there was insufficient data to statistically test this assumption.</w:t>
      </w:r>
    </w:p>
    <w:p w14:paraId="23790035" w14:textId="77777777" w:rsidR="00941BE1" w:rsidRDefault="00941BE1" w:rsidP="00365628">
      <w:pPr>
        <w:spacing w:line="360" w:lineRule="auto"/>
      </w:pPr>
    </w:p>
    <w:p w14:paraId="6570F4B3" w14:textId="3E3F7504" w:rsidR="00BD1657" w:rsidRDefault="00BD1657" w:rsidP="00365628">
      <w:pPr>
        <w:spacing w:line="360" w:lineRule="auto"/>
      </w:pPr>
      <w:r>
        <w:t>All models used a normal likelihood for continuous outcomes and vague priors for treatment effect and between trial standard deviation. Convergence was assessed based on visual assessment of trace plots, the Brooks-Gelman-Rubin statistic, and autocorrelation plots using three Markov Chain Monte Carlo chains. All models were judged to have reached convergence after 50,000 iterations. These iterations were then discarded and all results were based on a further 50,000 iterations.</w:t>
      </w:r>
      <w:r w:rsidR="00695782">
        <w:t xml:space="preserve"> </w:t>
      </w:r>
    </w:p>
    <w:p w14:paraId="0B9A43CB" w14:textId="77777777" w:rsidR="00313A43" w:rsidRDefault="00313A43" w:rsidP="00365628">
      <w:pPr>
        <w:spacing w:line="360" w:lineRule="auto"/>
      </w:pPr>
    </w:p>
    <w:p w14:paraId="39686EFD" w14:textId="49EFFDCF" w:rsidR="00BD1657" w:rsidRDefault="00BD1657" w:rsidP="00365628">
      <w:pPr>
        <w:spacing w:line="360" w:lineRule="auto"/>
      </w:pPr>
      <w:r>
        <w:t>Goodness of fit to the observed data was assessed using total residual deviance and the deviance information criterion (DIC). Total residual deviance approximately equal to the number of data points was considered to indicate acceptable fit</w:t>
      </w:r>
      <w:r w:rsidR="0059200D">
        <w:t xml:space="preserve"> </w:t>
      </w:r>
      <w:r w:rsidR="00EA3786">
        <w:fldChar w:fldCharType="begin"/>
      </w:r>
      <w:r w:rsidR="000D392C">
        <w:instrText xml:space="preserve"> ADDIN EN.CITE &lt;EndNote&gt;&lt;Cite&gt;&lt;Author&gt;Dias&lt;/Author&gt;&lt;Year&gt;2013&lt;/Year&gt;&lt;RecNum&gt;27&lt;/RecNum&gt;&lt;DisplayText&gt;[27]&lt;/DisplayText&gt;&lt;record&gt;&lt;rec-number&gt;27&lt;/rec-number&gt;&lt;foreign-keys&gt;&lt;key app="EN" db-id="fax5rp25fa2xtler9vlvepsat0vzvz9vdd0s" timestamp="1587912117"&gt;27&lt;/key&gt;&lt;/foreign-keys&gt;&lt;ref-type name="Journal Article"&gt;17&lt;/ref-type&gt;&lt;contributors&gt;&lt;authors&gt;&lt;author&gt;Dias, Sofia&lt;/author&gt;&lt;author&gt;Sutton, Alex J.&lt;/author&gt;&lt;author&gt;Ades, A. E.&lt;/author&gt;&lt;author&gt;Welton, Nicky J.&lt;/author&gt;&lt;/authors&gt;&lt;/contributors&gt;&lt;titles&gt;&lt;title&gt;Evidence Synthesis for Decision Making 2:A Generalized Linear Modeling Framework for Pairwise and Network Meta-analysis of Randomized Controlled Trials&lt;/title&gt;&lt;secondary-title&gt;Medical Decision Making&lt;/secondary-title&gt;&lt;/titles&gt;&lt;periodical&gt;&lt;full-title&gt;Medical Decision Making&lt;/full-title&gt;&lt;/periodical&gt;&lt;pages&gt;607-617&lt;/pages&gt;&lt;volume&gt;33&lt;/volume&gt;&lt;number&gt;5&lt;/number&gt;&lt;keywords&gt;&lt;keyword&gt;generalized linear model,network meta-analysis,indirect evidence,meta-analysis&lt;/keyword&gt;&lt;/keywords&gt;&lt;dates&gt;&lt;year&gt;2013&lt;/year&gt;&lt;/dates&gt;&lt;accession-num&gt;23104435&lt;/accession-num&gt;&lt;urls&gt;&lt;related-urls&gt;&lt;url&gt;https://journals.sagepub.com/doi/abs/10.1177/0272989X12458724&lt;/url&gt;&lt;/related-urls&gt;&lt;/urls&gt;&lt;electronic-resource-num&gt;10.1177/0272989x12458724&lt;/electronic-resource-num&gt;&lt;/record&gt;&lt;/Cite&gt;&lt;/EndNote&gt;</w:instrText>
      </w:r>
      <w:r w:rsidR="00EA3786">
        <w:fldChar w:fldCharType="separate"/>
      </w:r>
      <w:r w:rsidR="000D392C">
        <w:rPr>
          <w:noProof/>
        </w:rPr>
        <w:t>[27]</w:t>
      </w:r>
      <w:r w:rsidR="00EA3786">
        <w:fldChar w:fldCharType="end"/>
      </w:r>
      <w:r w:rsidR="00EA3786">
        <w:t>.</w:t>
      </w:r>
      <w:r>
        <w:t xml:space="preserve"> Greater than five points on the DIC was considered a substantial difference in good</w:t>
      </w:r>
      <w:r w:rsidR="00EA3786">
        <w:t>ness of fit between models</w:t>
      </w:r>
      <w:r w:rsidR="0059200D">
        <w:t xml:space="preserve"> </w:t>
      </w:r>
      <w:r w:rsidR="00EA3786">
        <w:fldChar w:fldCharType="begin"/>
      </w:r>
      <w:r w:rsidR="000D392C">
        <w:instrText xml:space="preserve"> ADDIN EN.CITE &lt;EndNote&gt;&lt;Cite&gt;&lt;Author&gt;Spiegelhalter&lt;/Author&gt;&lt;Year&gt;2002&lt;/Year&gt;&lt;RecNum&gt;28&lt;/RecNum&gt;&lt;DisplayText&gt;[28]&lt;/DisplayText&gt;&lt;record&gt;&lt;rec-number&gt;28&lt;/rec-number&gt;&lt;foreign-keys&gt;&lt;key app="EN" db-id="fax5rp25fa2xtler9vlvepsat0vzvz9vdd0s" timestamp="1587912117"&gt;28&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related-urls&gt;&lt;url&gt;https://rss.onlinelibrary.wiley.com/doi/abs/10.1111/1467-9868.00353&lt;/url&gt;&lt;/related-urls&gt;&lt;/urls&gt;&lt;electronic-resource-num&gt;10.1111/1467-9868.00353&lt;/electronic-resource-num&gt;&lt;/record&gt;&lt;/Cite&gt;&lt;/EndNote&gt;</w:instrText>
      </w:r>
      <w:r w:rsidR="00EA3786">
        <w:fldChar w:fldCharType="separate"/>
      </w:r>
      <w:r w:rsidR="000D392C">
        <w:rPr>
          <w:noProof/>
        </w:rPr>
        <w:t>[28]</w:t>
      </w:r>
      <w:r w:rsidR="00EA3786">
        <w:fldChar w:fldCharType="end"/>
      </w:r>
      <w:r w:rsidR="00EA3786">
        <w:t>.</w:t>
      </w:r>
    </w:p>
    <w:p w14:paraId="33A87DFF" w14:textId="77777777" w:rsidR="00313A43" w:rsidRDefault="00313A43" w:rsidP="00365628">
      <w:pPr>
        <w:spacing w:line="360" w:lineRule="auto"/>
      </w:pPr>
    </w:p>
    <w:p w14:paraId="684E5089" w14:textId="1D6E8D13" w:rsidR="00BD1657" w:rsidRDefault="00BD1657" w:rsidP="00365628">
      <w:pPr>
        <w:spacing w:line="360" w:lineRule="auto"/>
      </w:pPr>
      <w:r>
        <w:t>We compared four models: a) model 1 included the intervention categories used in the pair-wise meta-analyses (</w:t>
      </w:r>
      <w:r w:rsidR="00F546BA">
        <w:t>TF-</w:t>
      </w:r>
      <w:r>
        <w:t xml:space="preserve">CBT, EMDR, non-trauma focused CBT, mindfulness, and IPT) compared with either control or active control; b) model 2 included all intervention components </w:t>
      </w:r>
      <w:r w:rsidR="00F546BA">
        <w:t xml:space="preserve">included in the intervention categories from model 1 </w:t>
      </w:r>
      <w:r>
        <w:t xml:space="preserve">(support, psychoeducation, relaxation, cognitive restructuring, in vivo exposure, imaginal exposure, virtual reality exposure, mindfulness, phased-based). In addition to these it was also assumed that all active treatments and attention controls included a placebo component. We also took into account the effect of control group (waitlist vs active control). Each component had a separate effect and assumed the total effect of the intervention was a sum of these separate effects; c) model 3 included all intervention components in Model 2 plus all available pairs of components. </w:t>
      </w:r>
      <w:r w:rsidR="0078670A">
        <w:t>Ten</w:t>
      </w:r>
      <w:r>
        <w:t xml:space="preserve"> pairs of intervention components were reported in </w:t>
      </w:r>
      <w:r w:rsidR="00F546BA">
        <w:t>two</w:t>
      </w:r>
      <w:r>
        <w:t xml:space="preserve"> or more included studies: support + psychoeducation, psychoeducation + relaxation, psychoeducation + cognitive restructuring, psychoeducation + imaginal exposure, relaxation + mindfulness, relaxation + cognitive restructuring, relaxation + imaginal exposure</w:t>
      </w:r>
      <w:r w:rsidR="0078670A">
        <w:t>, mindfulness + cognitive restructuring, cognitive restructuring + in vivo exposure, cognitive restructuring + imaginal exposure</w:t>
      </w:r>
      <w:r>
        <w:t xml:space="preserve"> and</w:t>
      </w:r>
      <w:r w:rsidR="00ED4D68">
        <w:t xml:space="preserve"> were</w:t>
      </w:r>
      <w:r>
        <w:t xml:space="preserve"> therefore included in the analyses. This model allowed for interactions between pairs of interventions above or below what would be expected from the sum of their components; d) model 4 included all possible combinations of intervention components.</w:t>
      </w:r>
    </w:p>
    <w:p w14:paraId="7BF7FE67" w14:textId="15BC49CA" w:rsidR="001D7726" w:rsidRDefault="001D7726" w:rsidP="00365628">
      <w:pPr>
        <w:spacing w:line="360" w:lineRule="auto"/>
      </w:pPr>
      <w:r w:rsidRPr="001D7726">
        <w:t>For the attrition outcome, we were concerned that any differences between interventions and control may be confounded by study design characteristics. Therefore, we conducted sensitivity analyses on attrition outcomes</w:t>
      </w:r>
      <w:r w:rsidR="0054434F">
        <w:t>,</w:t>
      </w:r>
      <w:r w:rsidRPr="001D7726">
        <w:t xml:space="preserve"> including only studies with low risk of attrition bias and compared these find</w:t>
      </w:r>
      <w:r>
        <w:t>ings with all included studies.</w:t>
      </w:r>
    </w:p>
    <w:p w14:paraId="5F58EECC" w14:textId="77777777" w:rsidR="001D7726" w:rsidRDefault="001D7726" w:rsidP="00365628">
      <w:pPr>
        <w:spacing w:line="360" w:lineRule="auto"/>
      </w:pPr>
    </w:p>
    <w:p w14:paraId="1B8E0996" w14:textId="04FFF4E1" w:rsidR="00BD1657" w:rsidRPr="00DA3A97" w:rsidRDefault="00BD1657" w:rsidP="00365628">
      <w:pPr>
        <w:spacing w:line="360" w:lineRule="auto"/>
        <w:rPr>
          <w:b/>
          <w:sz w:val="28"/>
          <w:szCs w:val="28"/>
        </w:rPr>
      </w:pPr>
      <w:r w:rsidRPr="00DA3A97">
        <w:rPr>
          <w:b/>
          <w:sz w:val="28"/>
          <w:szCs w:val="28"/>
        </w:rPr>
        <w:t>R</w:t>
      </w:r>
      <w:r w:rsidR="00DA3A97" w:rsidRPr="00DA3A97">
        <w:rPr>
          <w:b/>
          <w:sz w:val="28"/>
          <w:szCs w:val="28"/>
        </w:rPr>
        <w:t>esults</w:t>
      </w:r>
    </w:p>
    <w:p w14:paraId="21088F9A" w14:textId="77777777" w:rsidR="000A04E3" w:rsidRPr="00DA3A97" w:rsidRDefault="000A04E3" w:rsidP="00365628">
      <w:pPr>
        <w:spacing w:line="360" w:lineRule="auto"/>
        <w:rPr>
          <w:b/>
          <w:sz w:val="24"/>
          <w:szCs w:val="24"/>
        </w:rPr>
      </w:pPr>
      <w:r w:rsidRPr="00DA3A97">
        <w:rPr>
          <w:b/>
          <w:sz w:val="24"/>
          <w:szCs w:val="24"/>
        </w:rPr>
        <w:t>Characteristics of the included studies</w:t>
      </w:r>
    </w:p>
    <w:p w14:paraId="39C334E9" w14:textId="6293C359" w:rsidR="00013CDA" w:rsidRDefault="000B2891" w:rsidP="00365628">
      <w:pPr>
        <w:spacing w:line="360" w:lineRule="auto"/>
      </w:pPr>
      <w:r>
        <w:t>11,845 non-duplicate references were identified by the search (last update October 25, 2019), and 518 full text articles were assessed for eligibility</w:t>
      </w:r>
      <w:r w:rsidR="00C81D95">
        <w:t xml:space="preserve"> (Fig 1)</w:t>
      </w:r>
      <w:r>
        <w:t xml:space="preserve">. </w:t>
      </w:r>
      <w:r w:rsidR="006E5FD3">
        <w:t xml:space="preserve">We included </w:t>
      </w:r>
      <w:r w:rsidR="00E0189D">
        <w:t>116</w:t>
      </w:r>
      <w:r w:rsidR="006E5FD3">
        <w:t xml:space="preserve"> </w:t>
      </w:r>
      <w:r>
        <w:t>studies</w:t>
      </w:r>
      <w:r w:rsidR="004569A9">
        <w:t xml:space="preserve"> (115 papers)</w:t>
      </w:r>
      <w:r>
        <w:t xml:space="preserve"> in the systematic review</w:t>
      </w:r>
      <w:r w:rsidR="008D3167">
        <w:t xml:space="preserve">. </w:t>
      </w:r>
      <w:r w:rsidR="008E16FF">
        <w:t xml:space="preserve">Of these </w:t>
      </w:r>
      <w:r w:rsidR="000876A9">
        <w:t>50</w:t>
      </w:r>
      <w:r w:rsidR="008E16FF">
        <w:t xml:space="preserve"> were conducted in hospital settings </w:t>
      </w:r>
      <w:r w:rsidR="008E16FF">
        <w:fldChar w:fldCharType="begin">
          <w:fldData xml:space="preserve">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wvY29udHJpYnV0b3JzPjxhdXRoLWFkZHJlc3M+UmFza2luZCwgTXVycmF5IEEuIFZldGVyYW5z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</w:fldData>
        </w:fldChar>
      </w:r>
      <w:r w:rsidR="00E67771">
        <w:instrText xml:space="preserve"> ADDIN EN.CITE </w:instrText>
      </w:r>
      <w:r w:rsidR="00E67771">
        <w:fldChar w:fldCharType="begin">
          <w:fldData xml:space="preserve">PEVuZE5vdGU+PENpdGU+PEF1dGhvcj5BZGVuYXVlcjwvQXV0aG9yPjxZZWFyPjIwMTE8L1llYXI+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==
</w:fldData>
        </w:fldChar>
      </w:r>
      <w:r w:rsidR="00E67771">
        <w:instrText xml:space="preserve"> ADDIN EN.CITE.DATA </w:instrText>
      </w:r>
      <w:r w:rsidR="00E67771">
        <w:fldChar w:fldCharType="end"/>
      </w:r>
      <w:r w:rsidR="00E67771">
        <w:fldChar w:fldCharType="begin">
          <w:fldData xml:space="preserve">bmVsOiBBIFJhbmRvbWl6ZWQgQ2xpbmljYWwgVHJpYWw8L3RpdGxlPjxzZWNvbmRhcnktdGl0bGU+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==
</w:fldData>
        </w:fldChar>
      </w:r>
      <w:r w:rsidR="00E67771">
        <w:instrText xml:space="preserve"> ADDIN EN.CITE.DATA </w:instrText>
      </w:r>
      <w:r w:rsidR="00E67771">
        <w:fldChar w:fldCharType="end"/>
      </w:r>
      <w:r w:rsidR="00E67771">
        <w:fldChar w:fldCharType="begin">
          <w:fldData xml:space="preserve">eXdvcmQ+Q29tYmF0IERpc29yZGVycy9weCBbUHN5Y2hvbG9neV08L2tleXdvcmQ+PGtleXdvcmQ+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==
</w:fldData>
        </w:fldChar>
      </w:r>
      <w:r w:rsidR="00E67771">
        <w:instrText xml:space="preserve"> ADDIN EN.CITE.DATA </w:instrText>
      </w:r>
      <w:r w:rsidR="00E67771">
        <w:fldChar w:fldCharType="end"/>
      </w:r>
      <w:r w:rsidR="00E67771">
        <w:fldChar w:fldCharType="begin">
          <w:fldData xml:space="preserve">SG9mZiwgRC4gSi48L2F1dGhvcj48YXV0aG9yPkhhcnQsIEsuIEwuPC9hdXRob3I+PGF1dGhvcj5I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</w:fldData>
        </w:fldChar>
      </w:r>
      <w:r w:rsidR="00E67771">
        <w:instrText xml:space="preserve"> ADDIN EN.CITE.DATA </w:instrText>
      </w:r>
      <w:r w:rsidR="00E67771">
        <w:fldChar w:fldCharType="end"/>
      </w:r>
      <w:r w:rsidR="008E16FF">
        <w:fldChar w:fldCharType="separate"/>
      </w:r>
      <w:r w:rsidR="00E67771">
        <w:rPr>
          <w:noProof/>
        </w:rPr>
        <w:t>[29-78]</w:t>
      </w:r>
      <w:r w:rsidR="008E16FF">
        <w:fldChar w:fldCharType="end"/>
      </w:r>
      <w:r w:rsidR="00693E3F">
        <w:t>, 2</w:t>
      </w:r>
      <w:r w:rsidR="000876A9">
        <w:t>4</w:t>
      </w:r>
      <w:r w:rsidR="00693E3F">
        <w:t xml:space="preserve"> were delivered in a community setting </w:t>
      </w:r>
      <w:r w:rsidR="00C43842">
        <w:fldChar w:fldCharType="begin">
          <w:fldData xml:space="preserve">PkNyb3NzIEN1bHR1cmFsIFRyZWF0bWVudDwva2V5d29yZD48a2V5d29yZD5Hcm91cCBQc3ljaG90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</w:fldData>
        </w:fldChar>
      </w:r>
      <w:r w:rsidR="00E67771">
        <w:instrText xml:space="preserve"> ADDIN EN.CITE </w:instrText>
      </w:r>
      <w:r w:rsidR="00E67771">
        <w:fldChar w:fldCharType="begin">
          <w:fldData xml:space="preserve">PEVuZE5vdGU+PENpdGU+PEF1dGhvcj5CaWNoZXNjdTwvQXV0aG9yPjxZZWFyPjIwMDc8L1llYXI+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==
</w:fldData>
        </w:fldChar>
      </w:r>
      <w:r w:rsidR="00E67771">
        <w:instrText xml:space="preserve"> ADDIN EN.CITE.DATA </w:instrText>
      </w:r>
      <w:r w:rsidR="00E67771">
        <w:fldChar w:fldCharType="end"/>
      </w:r>
      <w:r w:rsidR="00E67771">
        <w:fldChar w:fldCharType="begin">
          <w:fldData xml:space="preserve">ZD48a2V5d29yZD5QYW5pYyBEaXNvcmRlci9jbyBbQ29tcGxpY2F0aW9uc108L2tleXdvcmQ+PGtl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==
</w:fldData>
        </w:fldChar>
      </w:r>
      <w:r w:rsidR="00E67771">
        <w:instrText xml:space="preserve"> ADDIN EN.CITE.DATA </w:instrText>
      </w:r>
      <w:r w:rsidR="00E67771">
        <w:fldChar w:fldCharType="end"/>
      </w:r>
      <w:r w:rsidR="00E67771">
        <w:fldChar w:fldCharType="begin">
          <w:fldData xml:space="preserve">PkNyb3NzIEN1bHR1cmFsIFRyZWF0bWVudDwva2V5d29yZD48a2V5d29yZD5Hcm91cCBQc3ljaG90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</w:fldData>
        </w:fldChar>
      </w:r>
      <w:r w:rsidR="00E67771">
        <w:instrText xml:space="preserve"> ADDIN EN.CITE.DATA </w:instrText>
      </w:r>
      <w:r w:rsidR="00E67771">
        <w:fldChar w:fldCharType="end"/>
      </w:r>
      <w:r w:rsidR="00C43842">
        <w:fldChar w:fldCharType="separate"/>
      </w:r>
      <w:r w:rsidR="00E67771">
        <w:rPr>
          <w:noProof/>
        </w:rPr>
        <w:t>[79-102]</w:t>
      </w:r>
      <w:r w:rsidR="00C43842">
        <w:fldChar w:fldCharType="end"/>
      </w:r>
      <w:r w:rsidR="00C43842">
        <w:t xml:space="preserve">, </w:t>
      </w:r>
      <w:r w:rsidR="000876A9">
        <w:t>seven</w:t>
      </w:r>
      <w:r w:rsidR="00C43842">
        <w:t xml:space="preserve"> were </w:t>
      </w:r>
      <w:r w:rsidR="00FF5960">
        <w:t xml:space="preserve">delivered in military clinics for veterans or active military personnel </w:t>
      </w:r>
      <w:r w:rsidR="00FF5960">
        <w:fldChar w:fldCharType="begin">
          <w:fldData xml:space="preserve">PEVuZE5vdGU+PENpdGU+PEF1dGhvcj5HYW1pdG8gUDwvQXV0aG9yPjxZZWFyPjIwMTA8L1llYXI+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==
</w:fldData>
        </w:fldChar>
      </w:r>
      <w:r w:rsidR="00E67771">
        <w:instrText xml:space="preserve"> ADDIN EN.CITE </w:instrText>
      </w:r>
      <w:r w:rsidR="00E67771">
        <w:fldChar w:fldCharType="begin">
          <w:fldData xml:space="preserve">PEVuZE5vdGU+PENpdGU+PEF1dGhvcj5HYW1pdG8gUDwvQXV0aG9yPjxZZWFyPjIwMTA8L1llYXI+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==
</w:fldData>
        </w:fldChar>
      </w:r>
      <w:r w:rsidR="00E67771">
        <w:instrText xml:space="preserve"> ADDIN EN.CITE.DATA </w:instrText>
      </w:r>
      <w:r w:rsidR="00E67771">
        <w:fldChar w:fldCharType="end"/>
      </w:r>
      <w:r w:rsidR="00FF5960">
        <w:fldChar w:fldCharType="separate"/>
      </w:r>
      <w:r w:rsidR="00E67771">
        <w:rPr>
          <w:noProof/>
        </w:rPr>
        <w:t>[103-109]</w:t>
      </w:r>
      <w:r w:rsidR="00FF5960">
        <w:fldChar w:fldCharType="end"/>
      </w:r>
      <w:r w:rsidR="00FF5960">
        <w:t xml:space="preserve">, five were conducted in refugee camps </w:t>
      </w:r>
      <w:r w:rsidR="00FF5960">
        <w:fldChar w:fldCharType="begin">
          <w:fldData xml:space="preserve">PEVuZE5vdGU+PENpdGU+PEF1dGhvcj5BY2FydHVyazwvQXV0aG9yPjxZZWFyPjIwMTU8L1llYXI+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</w:fldData>
        </w:fldChar>
      </w:r>
      <w:r w:rsidR="00E67771">
        <w:instrText xml:space="preserve"> ADDIN EN.CITE </w:instrText>
      </w:r>
      <w:r w:rsidR="00E67771">
        <w:fldChar w:fldCharType="begin">
          <w:fldData xml:space="preserve">PEVuZE5vdGU+PENpdGU+PEF1dGhvcj5BY2FydHVyazwvQXV0aG9yPjxZZWFyPjIwMTU8L1llYXI+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</w:fldData>
        </w:fldChar>
      </w:r>
      <w:r w:rsidR="00E67771">
        <w:instrText xml:space="preserve"> ADDIN EN.CITE.DATA </w:instrText>
      </w:r>
      <w:r w:rsidR="00E67771">
        <w:fldChar w:fldCharType="end"/>
      </w:r>
      <w:r w:rsidR="00FF5960">
        <w:fldChar w:fldCharType="separate"/>
      </w:r>
      <w:r w:rsidR="00E67771">
        <w:rPr>
          <w:noProof/>
        </w:rPr>
        <w:t>[110-114]</w:t>
      </w:r>
      <w:r w:rsidR="00FF5960">
        <w:fldChar w:fldCharType="end"/>
      </w:r>
      <w:r w:rsidR="00FF5960">
        <w:t xml:space="preserve">, four used remote delivery via web based or telephone platforms </w:t>
      </w:r>
      <w:r w:rsidR="00FF5960">
        <w:fldChar w:fldCharType="begin">
          <w:fldData xml:space="preserve">PEVuZE5vdGU+PENpdGU+PEF1dGhvcj5FbmdlbDwvQXV0aG9yPjxZZWFyPjIwMTU8L1llYXI+PFJl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==
</w:fldData>
        </w:fldChar>
      </w:r>
      <w:r w:rsidR="006A3D74">
        <w:instrText xml:space="preserve"> ADDIN EN.CITE </w:instrText>
      </w:r>
      <w:r w:rsidR="006A3D74">
        <w:fldChar w:fldCharType="begin">
          <w:fldData xml:space="preserve">PEVuZE5vdGU+PENpdGU+PEF1dGhvcj5FbmdlbDwvQXV0aG9yPjxZZWFyPjIwMTU8L1llYXI+PFJl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==
</w:fldData>
        </w:fldChar>
      </w:r>
      <w:r w:rsidR="006A3D74">
        <w:instrText xml:space="preserve"> ADDIN EN.CITE.DATA </w:instrText>
      </w:r>
      <w:r w:rsidR="006A3D74">
        <w:fldChar w:fldCharType="end"/>
      </w:r>
      <w:r w:rsidR="00FF5960">
        <w:fldChar w:fldCharType="separate"/>
      </w:r>
      <w:r w:rsidR="006A3D74">
        <w:rPr>
          <w:noProof/>
        </w:rPr>
        <w:t>[115-118]</w:t>
      </w:r>
      <w:r w:rsidR="00FF5960">
        <w:fldChar w:fldCharType="end"/>
      </w:r>
      <w:r w:rsidR="00FF5960">
        <w:t xml:space="preserve">, </w:t>
      </w:r>
      <w:r w:rsidR="001D64B6">
        <w:t xml:space="preserve">four </w:t>
      </w:r>
      <w:r w:rsidR="00FF5960">
        <w:t xml:space="preserve">were conducted in specialist trauma clinics </w:t>
      </w:r>
      <w:r w:rsidR="00FF5960">
        <w:fldChar w:fldCharType="begin">
          <w:fldData xml:space="preserve">PEVuZE5vdGU+PENpdGU+PEF1dGhvcj5UZXIgSGVpZGU8L0F1dGhvcj48WWVhcj4yMDExPC9ZZWFy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</w:fldData>
        </w:fldChar>
      </w:r>
      <w:r w:rsidR="004569A9">
        <w:instrText xml:space="preserve"> ADDIN EN.CITE </w:instrText>
      </w:r>
      <w:r w:rsidR="004569A9">
        <w:fldChar w:fldCharType="begin">
          <w:fldData xml:space="preserve">PEVuZE5vdGU+PENpdGU+PEF1dGhvcj5UZXIgSGVpZGU8L0F1dGhvcj48WWVhcj4yMDExPC9ZZWFy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</w:fldData>
        </w:fldChar>
      </w:r>
      <w:r w:rsidR="004569A9">
        <w:instrText xml:space="preserve"> ADDIN EN.CITE.DATA </w:instrText>
      </w:r>
      <w:r w:rsidR="004569A9">
        <w:fldChar w:fldCharType="end"/>
      </w:r>
      <w:r w:rsidR="00FF5960">
        <w:fldChar w:fldCharType="separate"/>
      </w:r>
      <w:r w:rsidR="006A3D74">
        <w:rPr>
          <w:noProof/>
        </w:rPr>
        <w:t>[119-122]</w:t>
      </w:r>
      <w:r w:rsidR="00FF5960">
        <w:fldChar w:fldCharType="end"/>
      </w:r>
      <w:r w:rsidR="004F4C23">
        <w:t xml:space="preserve">, two were delivered in home settings </w:t>
      </w:r>
      <w:r w:rsidR="004F4C23">
        <w:fldChar w:fldCharType="begin">
          <w:fldData xml:space="preserve">PEVuZE5vdGU+PENpdGU+PEF1dGhvcj5OaWxlcyBCTDwvQXV0aG9yPjxZZWFyPjIwMTI8L1llYXI+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</w:fldData>
        </w:fldChar>
      </w:r>
      <w:r w:rsidR="006A3D74">
        <w:instrText xml:space="preserve"> ADDIN EN.CITE </w:instrText>
      </w:r>
      <w:r w:rsidR="006A3D74">
        <w:fldChar w:fldCharType="begin">
          <w:fldData xml:space="preserve">PEVuZE5vdGU+PENpdGU+PEF1dGhvcj5OaWxlcyBCTDwvQXV0aG9yPjxZZWFyPjIwMTI8L1llYXI+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</w:fldData>
        </w:fldChar>
      </w:r>
      <w:r w:rsidR="006A3D74">
        <w:instrText xml:space="preserve"> ADDIN EN.CITE.DATA </w:instrText>
      </w:r>
      <w:r w:rsidR="006A3D74">
        <w:fldChar w:fldCharType="end"/>
      </w:r>
      <w:r w:rsidR="004F4C23">
        <w:fldChar w:fldCharType="separate"/>
      </w:r>
      <w:r w:rsidR="006A3D74">
        <w:rPr>
          <w:noProof/>
        </w:rPr>
        <w:t>[123, 124]</w:t>
      </w:r>
      <w:r w:rsidR="004F4C23">
        <w:fldChar w:fldCharType="end"/>
      </w:r>
      <w:r w:rsidR="006D6E6D">
        <w:t xml:space="preserve">, and two were delivered in primary care clinics </w:t>
      </w:r>
      <w:r w:rsidR="006D6E6D">
        <w:fldChar w:fldCharType="begin">
          <w:fldData xml:space="preserve">PEVuZE5vdGU+PENpdGU+PEF1dGhvcj5CYXNzPC9BdXRob3I+PFllYXI+MjAxNjwvWWVhcj48UmVj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=
</w:fldData>
        </w:fldChar>
      </w:r>
      <w:r w:rsidR="006A3D74">
        <w:instrText xml:space="preserve"> ADDIN EN.CITE </w:instrText>
      </w:r>
      <w:r w:rsidR="006A3D74">
        <w:fldChar w:fldCharType="begin">
          <w:fldData xml:space="preserve">PEVuZE5vdGU+PENpdGU+PEF1dGhvcj5CYXNzPC9BdXRob3I+PFllYXI+MjAxNjwvWWVhcj48UmVj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=
</w:fldData>
        </w:fldChar>
      </w:r>
      <w:r w:rsidR="006A3D74">
        <w:instrText xml:space="preserve"> ADDIN EN.CITE.DATA </w:instrText>
      </w:r>
      <w:r w:rsidR="006A3D74">
        <w:fldChar w:fldCharType="end"/>
      </w:r>
      <w:r w:rsidR="006D6E6D">
        <w:fldChar w:fldCharType="separate"/>
      </w:r>
      <w:r w:rsidR="006A3D74">
        <w:rPr>
          <w:noProof/>
        </w:rPr>
        <w:t>[125, 126]</w:t>
      </w:r>
      <w:r w:rsidR="006D6E6D">
        <w:fldChar w:fldCharType="end"/>
      </w:r>
      <w:r w:rsidR="004812C4">
        <w:t>; clinical setting was not reported in 1</w:t>
      </w:r>
      <w:r w:rsidR="000876A9">
        <w:t>7</w:t>
      </w:r>
      <w:r w:rsidR="004812C4">
        <w:t xml:space="preserve"> studies</w:t>
      </w:r>
      <w:r w:rsidR="00B74022">
        <w:t xml:space="preserve"> </w:t>
      </w:r>
      <w:r w:rsidR="00B74022">
        <w:fldChar w:fldCharType="begin">
          <w:fldData xml:space="preserve">bmNlIGZvbGxvd2luZyBhIGJyaWVmIGdyb3VwIGludGVydmVudGlvbjwvdGl0bGU+PHNlY29uZGFy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</w:fldData>
        </w:fldChar>
      </w:r>
      <w:r w:rsidR="006A3D74">
        <w:instrText xml:space="preserve"> ADDIN EN.CITE </w:instrText>
      </w:r>
      <w:r w:rsidR="006A3D74">
        <w:fldChar w:fldCharType="begin">
          <w:fldData xml:space="preserve">PEVuZE5vdGU+PENpdGU+PEF1dGhvcj5BcmRhbmk8L0F1dGhvcj48WWVhcj4yMDE3PC9ZZWFyPjxS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==
</w:fldData>
        </w:fldChar>
      </w:r>
      <w:r w:rsidR="006A3D74">
        <w:instrText xml:space="preserve"> ADDIN EN.CITE.DATA </w:instrText>
      </w:r>
      <w:r w:rsidR="006A3D74">
        <w:fldChar w:fldCharType="end"/>
      </w:r>
      <w:r w:rsidR="006A3D74">
        <w:fldChar w:fldCharType="begin">
          <w:fldData xml:space="preserve">bmNlIGZvbGxvd2luZyBhIGJyaWVmIGdyb3VwIGludGVydmVudGlvbjwvdGl0bGU+PHNlY29uZGFy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</w:fldData>
        </w:fldChar>
      </w:r>
      <w:r w:rsidR="006A3D74">
        <w:instrText xml:space="preserve"> ADDIN EN.CITE.DATA </w:instrText>
      </w:r>
      <w:r w:rsidR="006A3D74">
        <w:fldChar w:fldCharType="end"/>
      </w:r>
      <w:r w:rsidR="00B74022">
        <w:fldChar w:fldCharType="separate"/>
      </w:r>
      <w:r w:rsidR="006A3D74">
        <w:rPr>
          <w:noProof/>
        </w:rPr>
        <w:t>[127-143]</w:t>
      </w:r>
      <w:r w:rsidR="00B74022">
        <w:fldChar w:fldCharType="end"/>
      </w:r>
      <w:r w:rsidR="00013CDA">
        <w:t xml:space="preserve">. </w:t>
      </w:r>
    </w:p>
    <w:p w14:paraId="5AEE1671" w14:textId="7ADFE528" w:rsidR="00406BB6" w:rsidRDefault="00406BB6" w:rsidP="00365628">
      <w:pPr>
        <w:spacing w:line="360" w:lineRule="auto"/>
      </w:pPr>
    </w:p>
    <w:p w14:paraId="649925DE" w14:textId="77777777" w:rsidR="00406BB6" w:rsidRPr="00B67884" w:rsidRDefault="00406BB6" w:rsidP="00406BB6">
      <w:pPr>
        <w:pStyle w:val="Caption"/>
        <w:rPr>
          <w:rFonts w:ascii="Times New Roman" w:eastAsia="Times New Roman" w:hAnsi="Times New Roman" w:cs="Times New Roman"/>
          <w:i w:val="0"/>
          <w:iCs w:val="0"/>
          <w:color w:val="000000" w:themeColor="text1"/>
          <w:kern w:val="28"/>
          <w:sz w:val="22"/>
          <w:szCs w:val="22"/>
          <w:lang w:val="en-CA" w:eastAsia="en-CA"/>
        </w:rPr>
      </w:pPr>
      <w:r w:rsidRPr="00B67884">
        <w:rPr>
          <w:i w:val="0"/>
          <w:iCs w:val="0"/>
          <w:color w:val="000000" w:themeColor="text1"/>
          <w:sz w:val="22"/>
          <w:szCs w:val="22"/>
        </w:rPr>
        <w:t xml:space="preserve">Figure </w:t>
      </w:r>
      <w:r w:rsidRPr="00B67884">
        <w:rPr>
          <w:i w:val="0"/>
          <w:iCs w:val="0"/>
          <w:color w:val="000000" w:themeColor="text1"/>
          <w:sz w:val="22"/>
          <w:szCs w:val="22"/>
        </w:rPr>
        <w:fldChar w:fldCharType="begin"/>
      </w:r>
      <w:r w:rsidRPr="00B67884">
        <w:rPr>
          <w:i w:val="0"/>
          <w:iCs w:val="0"/>
          <w:color w:val="000000" w:themeColor="text1"/>
          <w:sz w:val="22"/>
          <w:szCs w:val="22"/>
        </w:rPr>
        <w:instrText xml:space="preserve"> SEQ Figure \* ARABIC </w:instrText>
      </w:r>
      <w:r w:rsidRPr="00B67884">
        <w:rPr>
          <w:i w:val="0"/>
          <w:iCs w:val="0"/>
          <w:color w:val="000000" w:themeColor="text1"/>
          <w:sz w:val="22"/>
          <w:szCs w:val="22"/>
        </w:rPr>
        <w:fldChar w:fldCharType="separate"/>
      </w:r>
      <w:r w:rsidRPr="00B67884">
        <w:rPr>
          <w:i w:val="0"/>
          <w:iCs w:val="0"/>
          <w:noProof/>
          <w:color w:val="000000" w:themeColor="text1"/>
          <w:sz w:val="22"/>
          <w:szCs w:val="22"/>
        </w:rPr>
        <w:t>1</w:t>
      </w:r>
      <w:r w:rsidRPr="00B67884">
        <w:rPr>
          <w:i w:val="0"/>
          <w:iCs w:val="0"/>
          <w:color w:val="000000" w:themeColor="text1"/>
          <w:sz w:val="22"/>
          <w:szCs w:val="22"/>
        </w:rPr>
        <w:fldChar w:fldCharType="end"/>
      </w:r>
      <w:r w:rsidRPr="00B67884">
        <w:rPr>
          <w:i w:val="0"/>
          <w:iCs w:val="0"/>
          <w:color w:val="000000" w:themeColor="text1"/>
          <w:sz w:val="22"/>
          <w:szCs w:val="22"/>
        </w:rPr>
        <w:t xml:space="preserve"> PRISMA flow diagram</w:t>
      </w:r>
    </w:p>
    <w:p w14:paraId="7A673640" w14:textId="77777777" w:rsidR="00406BB6" w:rsidRDefault="00406BB6" w:rsidP="00365628">
      <w:pPr>
        <w:spacing w:line="360" w:lineRule="auto"/>
      </w:pPr>
    </w:p>
    <w:p w14:paraId="442F9A76" w14:textId="0623B7D9" w:rsidR="0010597D" w:rsidRPr="000B2891" w:rsidRDefault="00013CDA" w:rsidP="00365628">
      <w:pPr>
        <w:spacing w:line="360" w:lineRule="auto"/>
      </w:pPr>
      <w:r>
        <w:t>Ninety-four</w:t>
      </w:r>
      <w:r w:rsidR="006E5FD3">
        <w:t xml:space="preserve"> (n=6158 participants) </w:t>
      </w:r>
      <w:r w:rsidR="00834FB9">
        <w:t>RCTs</w:t>
      </w:r>
      <w:r w:rsidR="005A7642">
        <w:t xml:space="preserve"> </w:t>
      </w:r>
      <w:r w:rsidR="006E5FD3">
        <w:t xml:space="preserve">were included in meta-analyses across the primary and secondary outcomes. </w:t>
      </w:r>
      <w:r w:rsidR="00C7449A">
        <w:t>Nineteen RCTs (n=933 participants) of psychological interventions that measured the primary outcome with CAPS were included in the network meta-analysis</w:t>
      </w:r>
      <w:r w:rsidR="0059200D">
        <w:t xml:space="preserve"> </w:t>
      </w:r>
      <w:r w:rsidR="00185F38">
        <w:fldChar w:fldCharType="begin">
          <w:fldData xml:space="preserve">dCIgdGltZXN0YW1wPSIxNTkzNzAwNTQxIj4zNzU5PC9rZXk+PC9mb3JlaWduLWtleXM+PHJlZi10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m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</w:fldData>
        </w:fldChar>
      </w:r>
      <w:r w:rsidR="004569A9">
        <w:instrText xml:space="preserve"> ADDIN EN.CITE </w:instrText>
      </w:r>
      <w:r w:rsidR="004569A9">
        <w:fldChar w:fldCharType="begin">
          <w:fldData xml:space="preserve">PEVuZE5vdGU+PENpdGU+PEF1dGhvcj5BZGVuYXVlcjwvQXV0aG9yPjxZZWFyPjIwMTE8L1llYXI+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==
</w:fldData>
        </w:fldChar>
      </w:r>
      <w:r w:rsidR="004569A9">
        <w:instrText xml:space="preserve"> ADDIN EN.CITE.DATA </w:instrText>
      </w:r>
      <w:r w:rsidR="004569A9">
        <w:fldChar w:fldCharType="end"/>
      </w:r>
      <w:r w:rsidR="004569A9">
        <w:fldChar w:fldCharType="begin">
          <w:fldData xml:space="preserve">dCIgdGltZXN0YW1wPSIxNTkzNzAwNTQxIj4zNzU5PC9rZXk+PC9mb3JlaWduLWtleXM+PHJlZi10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m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</w:fldData>
        </w:fldChar>
      </w:r>
      <w:r w:rsidR="004569A9">
        <w:instrText xml:space="preserve"> ADDIN EN.CITE.DATA </w:instrText>
      </w:r>
      <w:r w:rsidR="004569A9">
        <w:fldChar w:fldCharType="end"/>
      </w:r>
      <w:r w:rsidR="00185F38">
        <w:fldChar w:fldCharType="separate"/>
      </w:r>
      <w:r w:rsidR="004569A9">
        <w:rPr>
          <w:noProof/>
        </w:rPr>
        <w:t>[29, 36, 44, 59, 68, 84, 88, 91-93, 100, 106, 107, 109, 116, 120, 123]</w:t>
      </w:r>
      <w:r w:rsidR="00185F38">
        <w:fldChar w:fldCharType="end"/>
      </w:r>
      <w:r w:rsidR="00C7449A">
        <w:t>. The complex trauma sub-groups of the included studies were categorised as follows: post-combat deployment veterans (</w:t>
      </w:r>
      <w:r w:rsidR="005D1B2F">
        <w:t>5</w:t>
      </w:r>
      <w:r w:rsidR="00DC5C1B">
        <w:t>5</w:t>
      </w:r>
      <w:r w:rsidR="00C7449A">
        <w:t xml:space="preserve"> studies</w:t>
      </w:r>
      <w:r w:rsidR="00B0642E">
        <w:t>)</w:t>
      </w:r>
      <w:r w:rsidR="0059200D">
        <w:t xml:space="preserve"> </w:t>
      </w:r>
      <w:r w:rsidR="008F0C40">
        <w:fldChar w:fldCharType="begin">
          <w:fldData xml:space="preserve">IGFuZCBCZWhhdmlvcmFsIFNjaWVuY2VzLCBCYXlsb3IgQ29sbGVnZSBvZiBNZWRpY2luZSwgSG91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</w:fldData>
        </w:fldChar>
      </w:r>
      <w:r w:rsidR="004569A9">
        <w:instrText xml:space="preserve"> ADDIN EN.CITE </w:instrText>
      </w:r>
      <w:r w:rsidR="004569A9">
        <w:fldChar w:fldCharType="begin">
          <w:fldData xml:space="preserve">PEVuZE5vdGU+PENpdGU+PEF1dGhvcj5BcmRhbmk8L0F1dGhvcj48WWVhcj4yMDE3PC9ZZWFyPjxS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==
</w:fldData>
        </w:fldChar>
      </w:r>
      <w:r w:rsidR="004569A9">
        <w:instrText xml:space="preserve"> ADDIN EN.CITE.DATA </w:instrText>
      </w:r>
      <w:r w:rsidR="004569A9">
        <w:fldChar w:fldCharType="end"/>
      </w:r>
      <w:r w:rsidR="004569A9">
        <w:fldChar w:fldCharType="begin">
          <w:fldData xml:space="preserve">dHRzLiYjeEQ7UGV0ZXJzb24sIEFsYW4gTC4gRGVwYXJ0bWVudCBvZiBQc3ljaGlhdHJ5LCBTY2hv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==
</w:fldData>
        </w:fldChar>
      </w:r>
      <w:r w:rsidR="004569A9">
        <w:instrText xml:space="preserve"> ADDIN EN.CITE.DATA </w:instrText>
      </w:r>
      <w:r w:rsidR="004569A9">
        <w:fldChar w:fldCharType="end"/>
      </w:r>
      <w:r w:rsidR="004569A9">
        <w:fldChar w:fldCharType="begin">
          <w:fldData xml:space="preserve">dGhvcnM+PGF1dGhvcj5LcnVzZSwgSi48L2F1dGhvcj48YXV0aG9yPkpva3NpbW92aWMsIEwuPC9h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==
</w:fldData>
        </w:fldChar>
      </w:r>
      <w:r w:rsidR="004569A9">
        <w:instrText xml:space="preserve"> ADDIN EN.CITE.DATA </w:instrText>
      </w:r>
      <w:r w:rsidR="004569A9">
        <w:fldChar w:fldCharType="end"/>
      </w:r>
      <w:r w:rsidR="004569A9">
        <w:fldChar w:fldCharType="begin">
          <w:fldData xml:space="preserve">ZT0iMTAwJSI+aHR0cHM6Ly9keC5kb2kub3JnLzEwLjEwMTcvUzAwMzMyOTE3MTEwMDAyMDEgPC9z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==
</w:fldData>
        </w:fldChar>
      </w:r>
      <w:r w:rsidR="004569A9">
        <w:instrText xml:space="preserve"> ADDIN EN.CITE.DATA </w:instrText>
      </w:r>
      <w:r w:rsidR="004569A9">
        <w:fldChar w:fldCharType="end"/>
      </w:r>
      <w:r w:rsidR="004569A9">
        <w:fldChar w:fldCharType="begin">
          <w:fldData xml:space="preserve">IGFuZCBCZWhhdmlvcmFsIFNjaWVuY2VzLCBCYXlsb3IgQ29sbGVnZSBvZiBNZWRpY2luZSwgSG91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</w:fldData>
        </w:fldChar>
      </w:r>
      <w:r w:rsidR="004569A9">
        <w:instrText xml:space="preserve"> ADDIN EN.CITE.DATA </w:instrText>
      </w:r>
      <w:r w:rsidR="004569A9">
        <w:fldChar w:fldCharType="end"/>
      </w:r>
      <w:r w:rsidR="008F0C40">
        <w:fldChar w:fldCharType="separate"/>
      </w:r>
      <w:r w:rsidR="004569A9">
        <w:rPr>
          <w:noProof/>
        </w:rPr>
        <w:t>[32-35, 37, 39-41, 43-48, 50-54, 56, 58, 60-63, 66-71, 73, 74, 76, 77, 82, 90, 100, 103, 104, 106-108, 115, 116, 121, 123, 124, 127, 128, 132, 133, 136, 143]</w:t>
      </w:r>
      <w:r w:rsidR="008F0C40">
        <w:fldChar w:fldCharType="end"/>
      </w:r>
      <w:r w:rsidR="00B0642E">
        <w:t>; war-related</w:t>
      </w:r>
      <w:r w:rsidR="00965E3F">
        <w:t xml:space="preserve"> (</w:t>
      </w:r>
      <w:r w:rsidR="00C7449A">
        <w:t>1</w:t>
      </w:r>
      <w:r w:rsidR="005D1B2F">
        <w:t>6</w:t>
      </w:r>
      <w:r w:rsidR="00C7449A">
        <w:t xml:space="preserve"> studies</w:t>
      </w:r>
      <w:r w:rsidR="00747382">
        <w:t>; 15 papers</w:t>
      </w:r>
      <w:r w:rsidR="00C7449A">
        <w:t>)</w:t>
      </w:r>
      <w:r w:rsidR="0059200D">
        <w:t xml:space="preserve"> </w:t>
      </w:r>
      <w:r w:rsidR="007D55BD">
        <w:fldChar w:fldCharType="begin">
          <w:fldData xml:space="preserve">dW1iZXI+PGtleXdvcmRzPjxrZXl3b3JkPkVNRFIsIGVhcmx5IEVNRFIgaW50ZXJ2ZW50aW9uLCBy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=
</w:fldData>
        </w:fldChar>
      </w:r>
      <w:r w:rsidR="004569A9">
        <w:instrText xml:space="preserve"> ADDIN EN.CITE </w:instrText>
      </w:r>
      <w:r w:rsidR="004569A9">
        <w:fldChar w:fldCharType="begin">
          <w:fldData xml:space="preserve">PEVuZE5vdGU+PENpdGU+PEF1dGhvcj5BemFkIE1hcnphYmFkaTwvQXV0aG9yPjxZZWFyPjIwMTQ8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==
</w:fldData>
        </w:fldChar>
      </w:r>
      <w:r w:rsidR="004569A9">
        <w:instrText xml:space="preserve"> ADDIN EN.CITE.DATA </w:instrText>
      </w:r>
      <w:r w:rsidR="004569A9">
        <w:fldChar w:fldCharType="end"/>
      </w:r>
      <w:r w:rsidR="004569A9">
        <w:fldChar w:fldCharType="begin">
          <w:fldData xml:space="preserve">dW1iZXI+PGtleXdvcmRzPjxrZXl3b3JkPkVNRFIsIGVhcmx5IEVNRFIgaW50ZXJ2ZW50aW9uLCBy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=
</w:fldData>
        </w:fldChar>
      </w:r>
      <w:r w:rsidR="004569A9">
        <w:instrText xml:space="preserve"> ADDIN EN.CITE.DATA </w:instrText>
      </w:r>
      <w:r w:rsidR="004569A9">
        <w:fldChar w:fldCharType="end"/>
      </w:r>
      <w:r w:rsidR="007D55BD">
        <w:fldChar w:fldCharType="separate"/>
      </w:r>
      <w:r w:rsidR="004569A9">
        <w:rPr>
          <w:noProof/>
        </w:rPr>
        <w:t>[30, 79, 80, 86, 96, 101, 102, 109, 117, 118, 122, 125, 126, 134, 139]</w:t>
      </w:r>
      <w:r w:rsidR="007D55BD">
        <w:fldChar w:fldCharType="end"/>
      </w:r>
      <w:r w:rsidR="00C7449A">
        <w:t>; childho</w:t>
      </w:r>
      <w:r w:rsidR="00965E3F">
        <w:t>od sexual a</w:t>
      </w:r>
      <w:r w:rsidR="00590495">
        <w:t>buse (17</w:t>
      </w:r>
      <w:r w:rsidR="00C7449A">
        <w:t xml:space="preserve"> studies)</w:t>
      </w:r>
      <w:r w:rsidR="0059200D">
        <w:t xml:space="preserve"> </w:t>
      </w:r>
      <w:r w:rsidR="00993706">
        <w:fldChar w:fldCharType="begin">
          <w:fldData xml:space="preserve">ZT5Kb3VybmFsIG9mIFRyYXVtYXRpYyBTdHJlc3M8L3NlY29uZGFyeS10aXRsZT48YWx0LXRpdGxl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</w:fldData>
        </w:fldChar>
      </w:r>
      <w:r w:rsidR="006A3D74">
        <w:instrText xml:space="preserve"> ADDIN EN.CITE </w:instrText>
      </w:r>
      <w:r w:rsidR="006A3D74">
        <w:fldChar w:fldCharType="begin">
          <w:fldData xml:space="preserve">PEVuZE5vdGU+PENpdGU+PEF1dGhvcj5DaGFyZDwvQXV0aG9yPjxZZWFyPjIwMDU8L1llYXI+PFJl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==
</w:fldData>
        </w:fldChar>
      </w:r>
      <w:r w:rsidR="006A3D74">
        <w:instrText xml:space="preserve"> ADDIN EN.CITE.DATA </w:instrText>
      </w:r>
      <w:r w:rsidR="006A3D74">
        <w:fldChar w:fldCharType="end"/>
      </w:r>
      <w:r w:rsidR="006A3D74">
        <w:fldChar w:fldCharType="begin">
          <w:fldData xml:space="preserve">ZT5Kb3VybmFsIG9mIFRyYXVtYXRpYyBTdHJlc3M8L3NlY29uZGFyeS10aXRsZT48YWx0LXRpdGxl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</w:fldData>
        </w:fldChar>
      </w:r>
      <w:r w:rsidR="006A3D74">
        <w:instrText xml:space="preserve"> ADDIN EN.CITE.DATA </w:instrText>
      </w:r>
      <w:r w:rsidR="006A3D74">
        <w:fldChar w:fldCharType="end"/>
      </w:r>
      <w:r w:rsidR="00993706">
        <w:fldChar w:fldCharType="separate"/>
      </w:r>
      <w:r w:rsidR="006A3D74">
        <w:rPr>
          <w:noProof/>
        </w:rPr>
        <w:t>[36, 38, 49, 55, 57, 59, 72, 84, 91, 95, 97, 98, 129, 135, 141, 142]</w:t>
      </w:r>
      <w:r w:rsidR="00993706">
        <w:fldChar w:fldCharType="end"/>
      </w:r>
      <w:r w:rsidR="00C7449A">
        <w:t>; refugees (</w:t>
      </w:r>
      <w:r w:rsidR="00965E3F">
        <w:t>1</w:t>
      </w:r>
      <w:r w:rsidR="00834FB9">
        <w:t>9</w:t>
      </w:r>
      <w:r w:rsidR="00C7449A">
        <w:t xml:space="preserve"> studies</w:t>
      </w:r>
      <w:r w:rsidR="00965E3F">
        <w:t>)</w:t>
      </w:r>
      <w:r w:rsidR="0059200D">
        <w:t xml:space="preserve"> </w:t>
      </w:r>
      <w:r w:rsidR="00834FB9">
        <w:fldChar w:fldCharType="begin">
          <w:fldData xml:space="preserve">MzEwNzIwMTc8L2N1c3RvbTE+PGN1c3RvbTM+WTwvY3VzdG9tMz48Y3VzdG9tND5NRURMSU5FPC9j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8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</w:fldData>
        </w:fldChar>
      </w:r>
      <w:r w:rsidR="004569A9">
        <w:instrText xml:space="preserve"> ADDIN EN.CITE </w:instrText>
      </w:r>
      <w:r w:rsidR="004569A9">
        <w:fldChar w:fldCharType="begin">
          <w:fldData xml:space="preserve">PEVuZE5vdGU+PENpdGU+PEF1dGhvcj5BY2FydHVyazwvQXV0aG9yPjxZZWFyPjIwMTU8L1llYXI+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==
</w:fldData>
        </w:fldChar>
      </w:r>
      <w:r w:rsidR="004569A9">
        <w:instrText xml:space="preserve"> ADDIN EN.CITE.DATA </w:instrText>
      </w:r>
      <w:r w:rsidR="004569A9">
        <w:fldChar w:fldCharType="end"/>
      </w:r>
      <w:r w:rsidR="004569A9">
        <w:fldChar w:fldCharType="begin">
          <w:fldData xml:space="preserve">MzEwNzIwMTc8L2N1c3RvbTE+PGN1c3RvbTM+WTwvY3VzdG9tMz48Y3VzdG9tND5NRURMSU5FPC9j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8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</w:fldData>
        </w:fldChar>
      </w:r>
      <w:r w:rsidR="004569A9">
        <w:instrText xml:space="preserve"> ADDIN EN.CITE.DATA </w:instrText>
      </w:r>
      <w:r w:rsidR="004569A9">
        <w:fldChar w:fldCharType="end"/>
      </w:r>
      <w:r w:rsidR="00834FB9">
        <w:fldChar w:fldCharType="separate"/>
      </w:r>
      <w:r w:rsidR="004569A9">
        <w:rPr>
          <w:noProof/>
        </w:rPr>
        <w:t>[29, 64, 65, 75, 81, 83, 87-89, 94, 99, 110-114, 119, 120, 140]</w:t>
      </w:r>
      <w:r w:rsidR="00834FB9">
        <w:fldChar w:fldCharType="end"/>
      </w:r>
      <w:r w:rsidR="00965E3F">
        <w:t>; domestic violence (5</w:t>
      </w:r>
      <w:r w:rsidR="00C7449A">
        <w:t xml:space="preserve"> studies)</w:t>
      </w:r>
      <w:r w:rsidR="0059200D">
        <w:t xml:space="preserve"> </w:t>
      </w:r>
      <w:r w:rsidR="00834FB9">
        <w:fldChar w:fldCharType="begin">
          <w:fldData xml:space="preserve">PEVuZE5vdGU+PENpdGU+PEF1dGhvcj5CYWhhZGlyLVlpbG1hejwvQXV0aG9yPjxZZWFyPjIwMTg8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</w:fldData>
        </w:fldChar>
      </w:r>
      <w:r w:rsidR="006A3D74">
        <w:instrText xml:space="preserve"> ADDIN EN.CITE </w:instrText>
      </w:r>
      <w:r w:rsidR="006A3D74">
        <w:fldChar w:fldCharType="begin">
          <w:fldData xml:space="preserve">PEVuZE5vdGU+PENpdGU+PEF1dGhvcj5CYWhhZGlyLVlpbG1hejwvQXV0aG9yPjxZZWFyPjIwMTg8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</w:fldData>
        </w:fldChar>
      </w:r>
      <w:r w:rsidR="006A3D74">
        <w:instrText xml:space="preserve"> ADDIN EN.CITE.DATA </w:instrText>
      </w:r>
      <w:r w:rsidR="006A3D74">
        <w:fldChar w:fldCharType="end"/>
      </w:r>
      <w:r w:rsidR="00834FB9">
        <w:fldChar w:fldCharType="separate"/>
      </w:r>
      <w:r w:rsidR="006A3D74">
        <w:rPr>
          <w:noProof/>
        </w:rPr>
        <w:t>[31, 92, 93, 131, 137]</w:t>
      </w:r>
      <w:r w:rsidR="00834FB9">
        <w:fldChar w:fldCharType="end"/>
      </w:r>
      <w:r w:rsidR="00965E3F">
        <w:t>; and mixed presentation (</w:t>
      </w:r>
      <w:r w:rsidR="00935533">
        <w:t>4</w:t>
      </w:r>
      <w:r w:rsidR="00965E3F">
        <w:t xml:space="preserve"> studies)</w:t>
      </w:r>
      <w:r w:rsidR="0059200D">
        <w:t xml:space="preserve"> </w:t>
      </w:r>
      <w:r w:rsidR="00834FB9">
        <w:fldChar w:fldCharType="begin">
          <w:fldData xml:space="preserve">PEVuZE5vdGU+PENpdGU+PEF1dGhvcj5GZXNrZTwvQXV0aG9yPjxZZWFyPjIwMDg8L1llYXI+PFJl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</w:fldData>
        </w:fldChar>
      </w:r>
      <w:r w:rsidR="006A3D74">
        <w:instrText xml:space="preserve"> ADDIN EN.CITE </w:instrText>
      </w:r>
      <w:r w:rsidR="006A3D74">
        <w:fldChar w:fldCharType="begin">
          <w:fldData xml:space="preserve">PEVuZE5vdGU+PENpdGU+PEF1dGhvcj5GZXNrZTwvQXV0aG9yPjxZZWFyPjIwMDg8L1llYXI+PFJl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</w:fldData>
        </w:fldChar>
      </w:r>
      <w:r w:rsidR="006A3D74">
        <w:instrText xml:space="preserve"> ADDIN EN.CITE.DATA </w:instrText>
      </w:r>
      <w:r w:rsidR="006A3D74">
        <w:fldChar w:fldCharType="end"/>
      </w:r>
      <w:r w:rsidR="00834FB9">
        <w:fldChar w:fldCharType="separate"/>
      </w:r>
      <w:r w:rsidR="006A3D74">
        <w:rPr>
          <w:noProof/>
        </w:rPr>
        <w:t>[78, 85, 105, 130]</w:t>
      </w:r>
      <w:r w:rsidR="00834FB9">
        <w:fldChar w:fldCharType="end"/>
      </w:r>
      <w:r w:rsidR="00C7449A">
        <w:t>.</w:t>
      </w:r>
      <w:r w:rsidR="003731A5">
        <w:t xml:space="preserve"> </w:t>
      </w:r>
      <w:r w:rsidR="0081732F">
        <w:t xml:space="preserve">The mean age of participants in the included </w:t>
      </w:r>
      <w:r w:rsidR="00C7449A">
        <w:t>RCTs</w:t>
      </w:r>
      <w:r w:rsidR="0081732F">
        <w:t xml:space="preserve"> was 42.6 </w:t>
      </w:r>
      <w:r w:rsidR="0081732F">
        <w:rPr>
          <w:rFonts w:ascii="Calibri" w:hAnsi="Calibri"/>
        </w:rPr>
        <w:t>±9.3 y</w:t>
      </w:r>
      <w:r w:rsidR="005C015E">
        <w:rPr>
          <w:rFonts w:ascii="Calibri" w:hAnsi="Calibri"/>
        </w:rPr>
        <w:t>ears, and 42% were male (S1 Table</w:t>
      </w:r>
      <w:r w:rsidR="0081732F">
        <w:rPr>
          <w:rFonts w:ascii="Calibri" w:hAnsi="Calibri"/>
        </w:rPr>
        <w:t xml:space="preserve">). </w:t>
      </w:r>
    </w:p>
    <w:p w14:paraId="29E41195" w14:textId="5AAB84E3" w:rsidR="009E547F" w:rsidRDefault="00BF7DFA" w:rsidP="00365628">
      <w:pPr>
        <w:spacing w:line="360" w:lineRule="auto"/>
      </w:pPr>
      <w:r>
        <w:t xml:space="preserve">Across the </w:t>
      </w:r>
      <w:r w:rsidR="003C27A5">
        <w:t>51</w:t>
      </w:r>
      <w:r w:rsidR="006E5FD3">
        <w:t xml:space="preserve"> (n=4018 participants) </w:t>
      </w:r>
      <w:r w:rsidR="00C7449A">
        <w:t xml:space="preserve">RCTs </w:t>
      </w:r>
      <w:r w:rsidR="00586E1A">
        <w:t xml:space="preserve">of psychological interventions </w:t>
      </w:r>
      <w:r w:rsidR="00C7449A">
        <w:t>included</w:t>
      </w:r>
      <w:r w:rsidR="006E5FD3">
        <w:t xml:space="preserve"> in the meta-analyses of the primary outcome</w:t>
      </w:r>
      <w:r>
        <w:t xml:space="preserve"> there were 27 comparisons of TF-CBT, nine comparisons of EMDR, two comparisons of </w:t>
      </w:r>
      <w:r w:rsidR="00F546BA">
        <w:t>IPT</w:t>
      </w:r>
      <w:r>
        <w:t>, three comparisons of mindfulness, three comparisons of non-trauma focused CBT, and seven comparisons of dialectical behaviour therapy.</w:t>
      </w:r>
      <w:r w:rsidR="00902617">
        <w:t xml:space="preserve"> </w:t>
      </w:r>
      <w:r w:rsidR="000411BC">
        <w:t xml:space="preserve">TF-CBT was </w:t>
      </w:r>
      <w:r w:rsidR="00BA45D1">
        <w:t>delivered</w:t>
      </w:r>
      <w:r w:rsidR="000411BC">
        <w:t xml:space="preserve"> over a mean of 10.3 weeks with an average of 1.2 sessions a week lasting on average 59.4 minutes. </w:t>
      </w:r>
      <w:r w:rsidR="009E547F">
        <w:t xml:space="preserve">Non-trauma focused CBT was delivered over a mean of 12 weeks with an average of 1.5 sessions a week for an average of 68.6 minutes. </w:t>
      </w:r>
      <w:r w:rsidR="00BA45D1">
        <w:t xml:space="preserve">The duration of EMDR was shorter, delivered over a mean of 5.2 weeks, with an average of 1.1 sessions a week for an average of 61 minutes each. </w:t>
      </w:r>
      <w:r w:rsidR="009E547F">
        <w:t xml:space="preserve">Mindfulness was delivered over a mean of 6.6. weeks, with an average of 1.1 sessions a week lasting an average of 121.6 minutes per session. There was insufficient data to report mean duration, frequency and length of sessions for IPT and </w:t>
      </w:r>
      <w:r w:rsidR="00F2261D">
        <w:t>dialectical</w:t>
      </w:r>
      <w:r w:rsidR="009E547F">
        <w:t xml:space="preserve"> behavioural therapy.</w:t>
      </w:r>
    </w:p>
    <w:p w14:paraId="59AFA40B" w14:textId="214304B2" w:rsidR="003731A5" w:rsidRDefault="003731A5" w:rsidP="00365628">
      <w:pPr>
        <w:spacing w:line="360" w:lineRule="auto"/>
      </w:pPr>
      <w:r>
        <w:t xml:space="preserve">Sixteen </w:t>
      </w:r>
      <w:r w:rsidR="00586E1A">
        <w:t xml:space="preserve">(n=1233 participants) </w:t>
      </w:r>
      <w:r>
        <w:t xml:space="preserve">of 19 </w:t>
      </w:r>
      <w:r w:rsidR="00965E3F">
        <w:t>RCTs</w:t>
      </w:r>
      <w:r>
        <w:t xml:space="preserve"> </w:t>
      </w:r>
      <w:r w:rsidR="00586E1A">
        <w:t>contributed data to meta-analyses of pharmacological interventions versus placebo</w:t>
      </w:r>
      <w:r w:rsidR="00F546BA">
        <w:t>. These studies included</w:t>
      </w:r>
      <w:r>
        <w:t xml:space="preserve"> six comparisons of </w:t>
      </w:r>
      <w:r w:rsidR="0081732F">
        <w:t>antidepressants</w:t>
      </w:r>
      <w:r w:rsidR="000411BC">
        <w:t xml:space="preserve"> </w:t>
      </w:r>
      <w:r w:rsidR="0078670A">
        <w:t xml:space="preserve">(of these, </w:t>
      </w:r>
      <w:r w:rsidR="0081732F">
        <w:t xml:space="preserve">four comparisons </w:t>
      </w:r>
      <w:r w:rsidR="0078670A">
        <w:t xml:space="preserve">were </w:t>
      </w:r>
      <w:r w:rsidR="0081732F">
        <w:t>of SSRIs</w:t>
      </w:r>
      <w:r w:rsidR="0078670A">
        <w:t>)</w:t>
      </w:r>
      <w:r w:rsidR="0081732F">
        <w:t>, five comparisons of anti-psychotics, two comparisons of</w:t>
      </w:r>
      <w:r w:rsidR="00D315C9">
        <w:t xml:space="preserve"> </w:t>
      </w:r>
      <w:r w:rsidR="0081732F">
        <w:t xml:space="preserve">anti-convulsants, and three comparisons of </w:t>
      </w:r>
      <w:r>
        <w:t xml:space="preserve">Prazosin. </w:t>
      </w:r>
      <w:r w:rsidR="00F2261D">
        <w:t xml:space="preserve">Of those studies that compared SSRIs with a placebo control there was only sufficient data from trials that tested sertraline </w:t>
      </w:r>
      <w:r w:rsidR="00B90D08">
        <w:t xml:space="preserve">and paroxetine </w:t>
      </w:r>
      <w:r w:rsidR="00F2261D">
        <w:t xml:space="preserve">to report mean duration, frequency and dosing. Sertraline was prescribed for a mean of 9.5 weeks, </w:t>
      </w:r>
      <w:r w:rsidR="00B90D08">
        <w:t xml:space="preserve">to be taken </w:t>
      </w:r>
      <w:r w:rsidR="00F2261D">
        <w:t>daily</w:t>
      </w:r>
      <w:r w:rsidR="00B90D08">
        <w:t>,</w:t>
      </w:r>
      <w:r w:rsidR="00F2261D">
        <w:t xml:space="preserve"> with a mean dose of 50mg. </w:t>
      </w:r>
      <w:r w:rsidR="00B90D08">
        <w:t xml:space="preserve">Paroxetine was prescribed for a mean of 8.6 weeks, to be taken daily, with a mean dose of 30mg. </w:t>
      </w:r>
    </w:p>
    <w:p w14:paraId="40375CE4" w14:textId="77777777" w:rsidR="00313A43" w:rsidRDefault="00313A43" w:rsidP="00365628">
      <w:pPr>
        <w:spacing w:line="360" w:lineRule="auto"/>
      </w:pPr>
    </w:p>
    <w:p w14:paraId="5149612F" w14:textId="06D31741" w:rsidR="00D408CC" w:rsidRDefault="00CA3565" w:rsidP="00365628">
      <w:pPr>
        <w:spacing w:line="360" w:lineRule="auto"/>
      </w:pPr>
      <w:r>
        <w:t>Nine non-randomised controlled trials were included and of these six reported data for the primary outcome</w:t>
      </w:r>
      <w:r w:rsidR="0059200D">
        <w:t xml:space="preserve"> </w:t>
      </w:r>
      <w:r w:rsidR="00BB45F8">
        <w:fldChar w:fldCharType="begin">
          <w:fldData xml:space="preserve">PEVuZE5vdGU+PENpdGU+PEF1dGhvcj5LaW5nPC9BdXRob3I+PFllYXI+MjAxMzwvWWVhcj48UmVj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</w:fldData>
        </w:fldChar>
      </w:r>
      <w:r w:rsidR="006A3D74">
        <w:instrText xml:space="preserve"> ADDIN EN.CITE </w:instrText>
      </w:r>
      <w:r w:rsidR="006A3D74">
        <w:fldChar w:fldCharType="begin">
          <w:fldData xml:space="preserve">PEVuZE5vdGU+PENpdGU+PEF1dGhvcj5LaW5nPC9BdXRob3I+PFllYXI+MjAxMzwvWWVhcj48UmVj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</w:fldData>
        </w:fldChar>
      </w:r>
      <w:r w:rsidR="006A3D74">
        <w:instrText xml:space="preserve"> ADDIN EN.CITE.DATA </w:instrText>
      </w:r>
      <w:r w:rsidR="006A3D74">
        <w:fldChar w:fldCharType="end"/>
      </w:r>
      <w:r w:rsidR="00BB45F8">
        <w:fldChar w:fldCharType="separate"/>
      </w:r>
      <w:r w:rsidR="006A3D74">
        <w:rPr>
          <w:noProof/>
        </w:rPr>
        <w:t>[52, 57, 66, 95, 96, 132-134, 138]</w:t>
      </w:r>
      <w:r w:rsidR="00BB45F8">
        <w:fldChar w:fldCharType="end"/>
      </w:r>
      <w:r>
        <w:t xml:space="preserve">. The mean age of participants in the non-randomised controlled trials was 40.6 </w:t>
      </w:r>
      <w:r>
        <w:rPr>
          <w:rFonts w:ascii="Calibri" w:hAnsi="Calibri"/>
        </w:rPr>
        <w:t>±</w:t>
      </w:r>
      <w:r>
        <w:t xml:space="preserve">9.4 years, and 47% were male. </w:t>
      </w:r>
      <w:r w:rsidR="00A8545A">
        <w:t>Effect sizes were calculated for four of these studies (representing five interventions) as they used inactive control comparators. All comparisons were of TF</w:t>
      </w:r>
      <w:r w:rsidR="00D127F1">
        <w:t>-</w:t>
      </w:r>
      <w:r w:rsidR="00A8545A">
        <w:t>CBT.</w:t>
      </w:r>
    </w:p>
    <w:p w14:paraId="24BF7377" w14:textId="3995DED5" w:rsidR="000E1643" w:rsidRDefault="003B3AF4" w:rsidP="00365628">
      <w:pPr>
        <w:spacing w:line="360" w:lineRule="auto"/>
      </w:pPr>
      <w:r>
        <w:t xml:space="preserve">Of the 22 RCTs not included in the meta-analyses </w:t>
      </w:r>
      <w:r w:rsidR="00584C15">
        <w:t>five studies compared psychological interventions in veterans. Of these two studies compared TF</w:t>
      </w:r>
      <w:r w:rsidR="00766FDC">
        <w:t>-</w:t>
      </w:r>
      <w:r w:rsidR="00584C15">
        <w:t>CBT with present centred therapy and one study compared mindfulness with present centred therapy</w:t>
      </w:r>
      <w:r w:rsidR="007F5458">
        <w:t xml:space="preserve"> </w:t>
      </w:r>
      <w:r w:rsidR="007F5458">
        <w:fldChar w:fldCharType="begin">
          <w:fldData xml:space="preserve">PEVuZE5vdGU+PENpdGU+PEF1dGhvcj5Qb2x1c255PC9BdXRob3I+PFllYXI+MjAxNTwvWWVhcj48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==
</w:fldData>
        </w:fldChar>
      </w:r>
      <w:r w:rsidR="00E67771">
        <w:instrText xml:space="preserve"> ADDIN EN.CITE </w:instrText>
      </w:r>
      <w:r w:rsidR="00E67771">
        <w:fldChar w:fldCharType="begin">
          <w:fldData xml:space="preserve">PEVuZE5vdGU+PENpdGU+PEF1dGhvcj5Qb2x1c255PC9BdXRob3I+PFllYXI+MjAxNTwvWWVhcj48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==
</w:fldData>
        </w:fldChar>
      </w:r>
      <w:r w:rsidR="00E67771">
        <w:instrText xml:space="preserve"> ADDIN EN.CITE.DATA </w:instrText>
      </w:r>
      <w:r w:rsidR="00E67771">
        <w:fldChar w:fldCharType="end"/>
      </w:r>
      <w:r w:rsidR="007F5458">
        <w:fldChar w:fldCharType="separate"/>
      </w:r>
      <w:r w:rsidR="00E67771">
        <w:rPr>
          <w:noProof/>
        </w:rPr>
        <w:t>[67, 108]</w:t>
      </w:r>
      <w:r w:rsidR="007F5458">
        <w:fldChar w:fldCharType="end"/>
      </w:r>
      <w:r w:rsidR="00584C15">
        <w:t>. Additionally one study compared TF</w:t>
      </w:r>
      <w:r w:rsidR="00766FDC">
        <w:t>-</w:t>
      </w:r>
      <w:r w:rsidR="00584C15">
        <w:t>CBT with exposure alone and another study did not include extractable data</w:t>
      </w:r>
      <w:r w:rsidR="007F5458">
        <w:t xml:space="preserve"> </w:t>
      </w:r>
      <w:r w:rsidR="007D561A">
        <w:fldChar w:fldCharType="begin"/>
      </w:r>
      <w:r w:rsidR="00E67771">
        <w:instrText xml:space="preserve"> ADDIN EN.CITE &lt;EndNote&gt;&lt;Cite&gt;&lt;Author&gt;Gamito P&lt;/Author&gt;&lt;Year&gt;2010&lt;/Year&gt;&lt;RecNum&gt;3755&lt;/RecNum&gt;&lt;DisplayText&gt;[103]&lt;/DisplayText&gt;&lt;record&gt;&lt;rec-number&gt;3755&lt;/rec-number&gt;&lt;foreign-keys&gt;&lt;key app="EN" db-id="0xsd2dawc00ptqe5t0avt22xpax5erewezzt" timestamp="1593697181"&gt;3755&lt;/key&gt;&lt;/foreign-keys&gt;&lt;ref-type name="Journal Article"&gt;17&lt;/ref-type&gt;&lt;contributors&gt;&lt;authors&gt;&lt;author&gt;Gamito P,&lt;/author&gt;&lt;author&gt;Oliveira J,&lt;/author&gt;&lt;author&gt;Rosa P,&lt;/author&gt;&lt;author&gt;Morais D,&lt;/author&gt;&lt;author&gt;Duarte N,&lt;/author&gt;&lt;author&gt;OLiverira S,&lt;/author&gt;&lt;author&gt;Saraiva T.&lt;/author&gt;&lt;/authors&gt;&lt;/contributors&gt;&lt;titles&gt;&lt;title&gt;PTSD Elderly War Veterans: A Clinical Controlled Pilot Study&lt;/title&gt;&lt;secondary-title&gt;Cyberpsychology, Behavior, and Social Networking&lt;/secondary-title&gt;&lt;/titles&gt;&lt;periodical&gt;&lt;full-title&gt;Cyberpsychology, Behavior, and Social Networking&lt;/full-title&gt;&lt;/periodical&gt;&lt;pages&gt;43-48&lt;/pages&gt;&lt;volume&gt;13&lt;/volume&gt;&lt;number&gt;1&lt;/number&gt;&lt;dates&gt;&lt;year&gt;2010&lt;/year&gt;&lt;/dates&gt;&lt;accession-num&gt;20528292&lt;/accession-num&gt;&lt;urls&gt;&lt;related-urls&gt;&lt;url&gt;https://www.liebertpub.com/doi/abs/10.1089/cyber.2009.0237&lt;/url&gt;&lt;/related-urls&gt;&lt;/urls&gt;&lt;electronic-resource-num&gt;10.1089/cyber.2009.0237&lt;/electronic-resource-num&gt;&lt;/record&gt;&lt;/Cite&gt;&lt;/EndNote&gt;</w:instrText>
      </w:r>
      <w:r w:rsidR="007D561A">
        <w:fldChar w:fldCharType="separate"/>
      </w:r>
      <w:r w:rsidR="00E67771">
        <w:rPr>
          <w:noProof/>
        </w:rPr>
        <w:t>[103]</w:t>
      </w:r>
      <w:r w:rsidR="007D561A">
        <w:fldChar w:fldCharType="end"/>
      </w:r>
      <w:r w:rsidR="00584C15">
        <w:t xml:space="preserve">. Two RCTs were identified </w:t>
      </w:r>
      <w:r>
        <w:t xml:space="preserve">that compared combined psychological and pharmacological interventions but included different classes of drugs. </w:t>
      </w:r>
      <w:r w:rsidR="000E1643">
        <w:t xml:space="preserve">Of these one study was in veterans and </w:t>
      </w:r>
      <w:r>
        <w:t xml:space="preserve">compared </w:t>
      </w:r>
      <w:r w:rsidRPr="003B3AF4">
        <w:t xml:space="preserve">phenelzine </w:t>
      </w:r>
      <w:r>
        <w:t xml:space="preserve">and </w:t>
      </w:r>
      <w:r w:rsidRPr="003B3AF4">
        <w:t xml:space="preserve">psychotherapy </w:t>
      </w:r>
      <w:r>
        <w:t xml:space="preserve">with </w:t>
      </w:r>
      <w:r w:rsidRPr="003B3AF4">
        <w:t xml:space="preserve">imipramine </w:t>
      </w:r>
      <w:r>
        <w:t xml:space="preserve">and </w:t>
      </w:r>
      <w:r w:rsidRPr="003B3AF4">
        <w:t xml:space="preserve">psychotherapy </w:t>
      </w:r>
      <w:r>
        <w:t xml:space="preserve">and </w:t>
      </w:r>
      <w:r w:rsidR="0054764C">
        <w:t xml:space="preserve">with </w:t>
      </w:r>
      <w:r w:rsidRPr="003B3AF4">
        <w:t>psychotherapy</w:t>
      </w:r>
      <w:r>
        <w:t xml:space="preserve"> alone</w:t>
      </w:r>
      <w:r w:rsidR="007F5458">
        <w:t xml:space="preserve"> </w:t>
      </w:r>
      <w:r w:rsidR="0054764C">
        <w:fldChar w:fldCharType="begin"/>
      </w:r>
      <w:r w:rsidR="00E67771">
        <w:instrText xml:space="preserve"> ADDIN EN.CITE &lt;EndNote&gt;&lt;Cite&gt;&lt;Author&gt;Kosten&lt;/Author&gt;&lt;Year&gt;1992&lt;/Year&gt;&lt;RecNum&gt;3084&lt;/RecNum&gt;&lt;DisplayText&gt;[90]&lt;/DisplayText&gt;&lt;record&gt;&lt;rec-number&gt;3084&lt;/rec-number&gt;&lt;foreign-keys&gt;&lt;key app="EN" db-id="0xsd2dawc00ptqe5t0avt22xpax5erewezzt" timestamp="1578749917"&gt;3084&lt;/key&gt;&lt;/foreign-keys&gt;&lt;ref-type name="Journal Article"&gt;17&lt;/ref-type&gt;&lt;contributors&gt;&lt;authors&gt;&lt;author&gt;Kosten, Thomas R.&lt;/author&gt;&lt;author&gt;Krystal, John H.&lt;/author&gt;&lt;author&gt;Giller, Earl L.&lt;/author&gt;&lt;author&gt;Frank, Julia&lt;/author&gt;&lt;author&gt;Dan, Elisheva&lt;/author&gt;&lt;/authors&gt;&lt;/contributors&gt;&lt;titles&gt;&lt;title&gt;Alexithymia as a predictor of treatment response in post-traumatic stress disorder&lt;/title&gt;&lt;secondary-title&gt;Journal of Traumatic Stress&lt;/secondary-title&gt;&lt;/titles&gt;&lt;periodical&gt;&lt;full-title&gt;Journal of traumatic stress&lt;/full-title&gt;&lt;/periodical&gt;&lt;pages&gt;563-573&lt;/pages&gt;&lt;volume&gt;5&lt;/volume&gt;&lt;number&gt;4&lt;/number&gt;&lt;keywords&gt;&lt;keyword&gt;alexithymia, prediction of response to psychotherapy with imipramine vs phenelzine vs placebo, male Vietnam veterans with PTSD, conference presentation&lt;/keyword&gt;&lt;keyword&gt;*Alexithymia&lt;/keyword&gt;&lt;keyword&gt;*Drug Therapy&lt;/keyword&gt;&lt;keyword&gt;*Military Veterans&lt;/keyword&gt;&lt;keyword&gt;*Posttraumatic Stress Disorder&lt;/keyword&gt;&lt;keyword&gt;*Psychotherapy&lt;/keyword&gt;&lt;keyword&gt;Imipramine&lt;/keyword&gt;&lt;keyword&gt;Phenelzine&lt;/keyword&gt;&lt;keyword&gt;Health &amp;amp; Mental Health Treatment &amp;amp; Prevention [3300]&lt;/keyword&gt;&lt;keyword&gt;Military Psychology [3800]&lt;/keyword&gt;&lt;/keywords&gt;&lt;dates&gt;&lt;year&gt;1992&lt;/year&gt;&lt;pub-dates&gt;&lt;date&gt;Oct&lt;/date&gt;&lt;/pub-dates&gt;&lt;/dates&gt;&lt;accession-num&gt;1993-18480-001&lt;/accession-num&gt;&lt;urls&gt;&lt;/urls&gt;&lt;custom1&gt;Received BL ORDERED16082017&lt;/custom1&gt;&lt;custom3&gt;Y&lt;/custom3&gt;&lt;custom4&gt;PSYCINFO&lt;/custom4&gt;&lt;custom5&gt;U&lt;/custom5&gt;&lt;custom7&gt;I&lt;/custom7&gt;&lt;electronic-resource-num&gt;&lt;style face="underline" font="default" size="100%"&gt;10.1016/j.biopsych.2013.05.017&lt;/style&gt;&lt;/electronic-resource-num&gt;&lt;modified-date&gt;I&lt;/modified-date&gt;&lt;/record&gt;&lt;/Cite&gt;&lt;/EndNote&gt;</w:instrText>
      </w:r>
      <w:r w:rsidR="0054764C">
        <w:fldChar w:fldCharType="separate"/>
      </w:r>
      <w:r w:rsidR="00E67771">
        <w:rPr>
          <w:noProof/>
        </w:rPr>
        <w:t>[90]</w:t>
      </w:r>
      <w:r w:rsidR="0054764C">
        <w:fldChar w:fldCharType="end"/>
      </w:r>
      <w:r>
        <w:t>. A</w:t>
      </w:r>
      <w:r w:rsidR="000E1643">
        <w:t xml:space="preserve"> further</w:t>
      </w:r>
      <w:r>
        <w:t xml:space="preserve"> study </w:t>
      </w:r>
      <w:r w:rsidR="000E1643">
        <w:t xml:space="preserve">was </w:t>
      </w:r>
      <w:r>
        <w:t xml:space="preserve">in a mixed population </w:t>
      </w:r>
      <w:r w:rsidR="000E1643">
        <w:t xml:space="preserve">and </w:t>
      </w:r>
      <w:r>
        <w:t xml:space="preserve">compared </w:t>
      </w:r>
      <w:r w:rsidRPr="003B3AF4">
        <w:t xml:space="preserve">tianeptine </w:t>
      </w:r>
      <w:r>
        <w:t xml:space="preserve">and </w:t>
      </w:r>
      <w:r w:rsidRPr="003B3AF4">
        <w:t xml:space="preserve">group therapy </w:t>
      </w:r>
      <w:r>
        <w:t xml:space="preserve">with </w:t>
      </w:r>
      <w:r w:rsidRPr="003B3AF4">
        <w:t xml:space="preserve">fluoxetine </w:t>
      </w:r>
      <w:r>
        <w:t xml:space="preserve">and </w:t>
      </w:r>
      <w:r w:rsidRPr="003B3AF4">
        <w:t>group therapy</w:t>
      </w:r>
      <w:r w:rsidR="0054764C">
        <w:t xml:space="preserve"> </w:t>
      </w:r>
      <w:r w:rsidR="0054764C">
        <w:fldChar w:fldCharType="begin"/>
      </w:r>
      <w:r w:rsidR="006A3D74">
        <w:instrText xml:space="preserve"> ADDIN EN.CITE &lt;EndNote&gt;&lt;Cite&gt;&lt;Author&gt;Franciskovic&lt;/Author&gt;&lt;Year&gt;2011&lt;/Year&gt;&lt;RecNum&gt;3065&lt;/RecNum&gt;&lt;DisplayText&gt;[130]&lt;/DisplayText&gt;&lt;record&gt;&lt;rec-number&gt;3065&lt;/rec-number&gt;&lt;foreign-keys&gt;&lt;key app="EN" db-id="0xsd2dawc00ptqe5t0avt22xpax5erewezzt" timestamp="1578749916"&gt;3065&lt;/key&gt;&lt;/foreign-keys&gt;&lt;ref-type name="Journal Article"&gt;17&lt;/ref-type&gt;&lt;contributors&gt;&lt;authors&gt;&lt;author&gt;Franciskovic, Tanja&lt;/author&gt;&lt;author&gt;Sukovic, Zoran&lt;/author&gt;&lt;author&gt;Janovic, Sanja&lt;/author&gt;&lt;author&gt;Stevanovic, Aleksandra&lt;/author&gt;&lt;author&gt;Nemcic-Moro, Iva&lt;/author&gt;&lt;author&gt;Roncevic-Grzeta, Ika&lt;/author&gt;&lt;author&gt;Letica-Crepulja, Marina&lt;/author&gt;&lt;/authors&gt;&lt;/contributors&gt;&lt;auth-address&gt;Sukovic, Zoran: sukovic@net.hr&lt;/auth-address&gt;&lt;titles&gt;&lt;title&gt;Tianeptine in the combined treatment of combat related poasttraumatic stress disorder&lt;/title&gt;&lt;secondary-title&gt;Psychiatria Danubina&lt;/secondary-title&gt;&lt;/titles&gt;&lt;periodical&gt;&lt;full-title&gt;Psychiatria Danubina&lt;/full-title&gt;&lt;/periodical&gt;&lt;pages&gt;257-263&lt;/pages&gt;&lt;volume&gt;23&lt;/volume&gt;&lt;number&gt;3&lt;/number&gt;&lt;keywords&gt;&lt;keyword&gt;combat related posttraumatic stress disorder, tianeptine, fluoxetine&lt;/keyword&gt;&lt;keyword&gt;*Antidepressant Drugs&lt;/keyword&gt;&lt;keyword&gt;*Combat Experience&lt;/keyword&gt;&lt;keyword&gt;*Drug Therapy&lt;/keyword&gt;&lt;keyword&gt;*Fluoxetine&lt;/keyword&gt;&lt;keyword&gt;*Posttraumatic Stress Disorder&lt;/keyword&gt;&lt;keyword&gt;Trauma&lt;/keyword&gt;&lt;keyword&gt;Clinical Psychopharmacology [3340]&lt;/keyword&gt;&lt;keyword&gt;Military Psychology [3800]&lt;/keyword&gt;&lt;/keywords&gt;&lt;dates&gt;&lt;year&gt;2011&lt;/year&gt;&lt;/dates&gt;&lt;accession-num&gt;2011-23671-010&lt;/accession-num&gt;&lt;urls&gt;&lt;/urls&gt;&lt;custom1&gt;FINDFULLTEXT&lt;/custom1&gt;&lt;custom3&gt;Y&lt;/custom3&gt;&lt;custom4&gt;PSYCINFO&lt;/custom4&gt;&lt;custom5&gt;I&lt;/custom5&gt;&lt;custom7&gt;I&lt;/custom7&gt;&lt;modified-date&gt;I&lt;/modified-date&gt;&lt;/record&gt;&lt;/Cite&gt;&lt;/EndNote&gt;</w:instrText>
      </w:r>
      <w:r w:rsidR="0054764C">
        <w:fldChar w:fldCharType="separate"/>
      </w:r>
      <w:r w:rsidR="006A3D74">
        <w:rPr>
          <w:noProof/>
        </w:rPr>
        <w:t>[130]</w:t>
      </w:r>
      <w:r w:rsidR="0054764C">
        <w:fldChar w:fldCharType="end"/>
      </w:r>
      <w:r>
        <w:t xml:space="preserve">. Three RCTs </w:t>
      </w:r>
      <w:r w:rsidR="000E1643">
        <w:t xml:space="preserve">in veterans </w:t>
      </w:r>
      <w:r>
        <w:t>that compared pharmacological interventions were not included in the meta-analyses. Of these one study compared r</w:t>
      </w:r>
      <w:r w:rsidRPr="003B3AF4">
        <w:t>ivastigmine augmented therapy</w:t>
      </w:r>
      <w:r>
        <w:t xml:space="preserve"> with placebo</w:t>
      </w:r>
      <w:r w:rsidR="00F079C6">
        <w:t>,</w:t>
      </w:r>
      <w:r>
        <w:t xml:space="preserve"> but there were no other comparable interventions to combine these data with</w:t>
      </w:r>
      <w:r w:rsidR="0054764C">
        <w:t xml:space="preserve"> </w:t>
      </w:r>
      <w:r w:rsidR="0054764C">
        <w:fldChar w:fldCharType="begin">
          <w:fldData xml:space="preserve">PEVuZE5vdGU+PENpdGU+PEF1dGhvcj5BcmRhbmk8L0F1dGhvcj48WWVhcj4yMDE3PC9ZZWFyPjxS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</w:fldData>
        </w:fldChar>
      </w:r>
      <w:r w:rsidR="006A3D74">
        <w:instrText xml:space="preserve"> ADDIN EN.CITE </w:instrText>
      </w:r>
      <w:r w:rsidR="006A3D74">
        <w:fldChar w:fldCharType="begin">
          <w:fldData xml:space="preserve">PEVuZE5vdGU+PENpdGU+PEF1dGhvcj5BcmRhbmk8L0F1dGhvcj48WWVhcj4yMDE3PC9ZZWFyPjxS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</w:fldData>
        </w:fldChar>
      </w:r>
      <w:r w:rsidR="006A3D74">
        <w:instrText xml:space="preserve"> ADDIN EN.CITE.DATA </w:instrText>
      </w:r>
      <w:r w:rsidR="006A3D74">
        <w:fldChar w:fldCharType="end"/>
      </w:r>
      <w:r w:rsidR="0054764C">
        <w:fldChar w:fldCharType="separate"/>
      </w:r>
      <w:r w:rsidR="006A3D74">
        <w:rPr>
          <w:noProof/>
        </w:rPr>
        <w:t>[127]</w:t>
      </w:r>
      <w:r w:rsidR="0054764C">
        <w:fldChar w:fldCharType="end"/>
      </w:r>
      <w:r>
        <w:t xml:space="preserve">. Two other studies were head-to-head comparisons of </w:t>
      </w:r>
      <w:r w:rsidRPr="003B3AF4">
        <w:t xml:space="preserve">paroxetine </w:t>
      </w:r>
      <w:r>
        <w:t xml:space="preserve">with </w:t>
      </w:r>
      <w:r w:rsidRPr="003B3AF4">
        <w:t>amitriptyline</w:t>
      </w:r>
      <w:r w:rsidR="0054764C">
        <w:t xml:space="preserve"> </w:t>
      </w:r>
      <w:r w:rsidR="0023276A">
        <w:fldChar w:fldCharType="begin"/>
      </w:r>
      <w:r w:rsidR="00D30E18">
        <w:instrText xml:space="preserve"> ADDIN EN.CITE &lt;EndNote&gt;&lt;Cite&gt;&lt;Author&gt;Celik&lt;/Author&gt;&lt;Year&gt;2011&lt;/Year&gt;&lt;RecNum&gt;3743&lt;/RecNum&gt;&lt;DisplayText&gt;[35]&lt;/DisplayText&gt;&lt;record&gt;&lt;rec-number&gt;3743&lt;/rec-number&gt;&lt;foreign-keys&gt;&lt;key app="EN" db-id="0xsd2dawc00ptqe5t0avt22xpax5erewezzt" timestamp="1593683683"&gt;3743&lt;/key&gt;&lt;/foreign-keys&gt;&lt;ref-type name="Journal Article"&gt;17&lt;/ref-type&gt;&lt;contributors&gt;&lt;authors&gt;&lt;author&gt;Celik, Cemil&lt;/author&gt;&lt;author&gt;Ozdemir, Barbaros&lt;/author&gt;&lt;author&gt;Ozmenler, Kamil Nahit&lt;/author&gt;&lt;author&gt;Yelboga, Zekeriya&lt;/author&gt;&lt;author&gt;Balikci, Adem&lt;/author&gt;&lt;author&gt;Oznur, Taner&lt;/author&gt;&lt;author&gt;Doruk, Ali&lt;/author&gt;&lt;author&gt;Bozkurt, Ali&lt;/author&gt;&lt;/authors&gt;&lt;/contributors&gt;&lt;titles&gt;&lt;title&gt;Efficacy of Paroxetine and Amitriptyline in Posttraumatic Stress Disorder: An Open-label Comparative Study&lt;/title&gt;&lt;secondary-title&gt;Klinik Psikofarmakoloji Bülteni-Bulletin of Clinical Psychopharmacology&lt;/secondary-title&gt;&lt;/titles&gt;&lt;periodical&gt;&lt;full-title&gt;Klinik Psikofarmakoloji Bülteni-Bulletin of Clinical Psychopharmacology&lt;/full-title&gt;&lt;/periodical&gt;&lt;pages&gt;179-185&lt;/pages&gt;&lt;volume&gt;21&lt;/volume&gt;&lt;number&gt;3&lt;/number&gt;&lt;dates&gt;&lt;year&gt;2011&lt;/year&gt;&lt;pub-dates&gt;&lt;date&gt;2011/09/01&lt;/date&gt;&lt;/pub-dates&gt;&lt;/dates&gt;&lt;publisher&gt;Taylor &amp;amp; Francis&lt;/publisher&gt;&lt;isbn&gt;1017-7833&lt;/isbn&gt;&lt;urls&gt;&lt;related-urls&gt;&lt;url&gt;https://doi.org/10.5455/bcp.20110627111141&lt;/url&gt;&lt;/related-urls&gt;&lt;/urls&gt;&lt;electronic-resource-num&gt;10.5455/bcp.20110627111141&lt;/electronic-resource-num&gt;&lt;/record&gt;&lt;/Cite&gt;&lt;/EndNote&gt;</w:instrText>
      </w:r>
      <w:r w:rsidR="0023276A">
        <w:fldChar w:fldCharType="separate"/>
      </w:r>
      <w:r w:rsidR="00D30E18">
        <w:rPr>
          <w:noProof/>
        </w:rPr>
        <w:t>[35]</w:t>
      </w:r>
      <w:r w:rsidR="0023276A">
        <w:fldChar w:fldCharType="end"/>
      </w:r>
      <w:r>
        <w:t xml:space="preserve"> and of </w:t>
      </w:r>
      <w:r w:rsidRPr="003B3AF4">
        <w:t xml:space="preserve">mirtazapine </w:t>
      </w:r>
      <w:r>
        <w:t xml:space="preserve">with </w:t>
      </w:r>
      <w:r w:rsidRPr="003B3AF4">
        <w:t>sertraline</w:t>
      </w:r>
      <w:r w:rsidR="0054764C">
        <w:t xml:space="preserve"> </w:t>
      </w:r>
      <w:r w:rsidR="0054764C">
        <w:fldChar w:fldCharType="begin">
          <w:fldData xml:space="preserve">PEVuZE5vdGU+PENpdGU+PEF1dGhvcj5DaHVuZzwvQXV0aG9yPjxZZWFyPjIwMDQ8L1llYXI+PFJl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</w:fldData>
        </w:fldChar>
      </w:r>
      <w:r w:rsidR="00D30E18">
        <w:instrText xml:space="preserve"> ADDIN EN.CITE </w:instrText>
      </w:r>
      <w:r w:rsidR="00D30E18">
        <w:fldChar w:fldCharType="begin">
          <w:fldData xml:space="preserve">PEVuZE5vdGU+PENpdGU+PEF1dGhvcj5DaHVuZzwvQXV0aG9yPjxZZWFyPjIwMDQ8L1llYXI+PFJl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</w:fldData>
        </w:fldChar>
      </w:r>
      <w:r w:rsidR="00D30E18">
        <w:instrText xml:space="preserve"> ADDIN EN.CITE.DATA </w:instrText>
      </w:r>
      <w:r w:rsidR="00D30E18">
        <w:fldChar w:fldCharType="end"/>
      </w:r>
      <w:r w:rsidR="0054764C">
        <w:fldChar w:fldCharType="separate"/>
      </w:r>
      <w:r w:rsidR="00D30E18">
        <w:rPr>
          <w:noProof/>
        </w:rPr>
        <w:t>[37]</w:t>
      </w:r>
      <w:r w:rsidR="0054764C">
        <w:fldChar w:fldCharType="end"/>
      </w:r>
      <w:r>
        <w:t>.</w:t>
      </w:r>
    </w:p>
    <w:p w14:paraId="09DE1CA5" w14:textId="26EF70A6" w:rsidR="00313A43" w:rsidRDefault="000E2BD1" w:rsidP="00365628">
      <w:pPr>
        <w:spacing w:line="360" w:lineRule="auto"/>
      </w:pPr>
      <w:r>
        <w:t xml:space="preserve">Three RCTs in refugees were not meta-analysed. One study </w:t>
      </w:r>
      <w:r w:rsidRPr="000E2BD1">
        <w:t xml:space="preserve">compared </w:t>
      </w:r>
      <w:r>
        <w:t>TF</w:t>
      </w:r>
      <w:r w:rsidR="00766FDC">
        <w:t>-</w:t>
      </w:r>
      <w:r w:rsidRPr="000E2BD1">
        <w:t>CBT</w:t>
      </w:r>
      <w:r>
        <w:t xml:space="preserve">, </w:t>
      </w:r>
      <w:r w:rsidRPr="000E2BD1">
        <w:t>supportive counselling</w:t>
      </w:r>
      <w:r>
        <w:t xml:space="preserve">, and </w:t>
      </w:r>
      <w:r w:rsidRPr="000E2BD1">
        <w:t xml:space="preserve">psychoeducation </w:t>
      </w:r>
      <w:r>
        <w:t>and did not include a comparison with a control group</w:t>
      </w:r>
      <w:r w:rsidR="0054764C">
        <w:t xml:space="preserve"> </w:t>
      </w:r>
      <w:r w:rsidR="0054764C">
        <w:fldChar w:fldCharType="begin">
          <w:fldData xml:space="preserve">PEVuZE5vdGU+PENpdGU+PEF1dGhvcj5OZXVuZXI8L0F1dGhvcj48WWVhcj4yMDA0PC9ZZWFyPjxS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</w:fldData>
        </w:fldChar>
      </w:r>
      <w:r w:rsidR="00E67771">
        <w:instrText xml:space="preserve"> ADDIN EN.CITE </w:instrText>
      </w:r>
      <w:r w:rsidR="00E67771">
        <w:fldChar w:fldCharType="begin">
          <w:fldData xml:space="preserve">PEVuZE5vdGU+PENpdGU+PEF1dGhvcj5OZXVuZXI8L0F1dGhvcj48WWVhcj4yMDA0PC9ZZWFyPjxS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</w:fldData>
        </w:fldChar>
      </w:r>
      <w:r w:rsidR="00E67771">
        <w:instrText xml:space="preserve"> ADDIN EN.CITE.DATA </w:instrText>
      </w:r>
      <w:r w:rsidR="00E67771">
        <w:fldChar w:fldCharType="end"/>
      </w:r>
      <w:r w:rsidR="0054764C">
        <w:fldChar w:fldCharType="separate"/>
      </w:r>
      <w:r w:rsidR="00E67771">
        <w:rPr>
          <w:noProof/>
        </w:rPr>
        <w:t>[112]</w:t>
      </w:r>
      <w:r w:rsidR="0054764C">
        <w:fldChar w:fldCharType="end"/>
      </w:r>
      <w:r>
        <w:t>. Another study compared TF</w:t>
      </w:r>
      <w:r w:rsidR="00766FDC">
        <w:t>-</w:t>
      </w:r>
      <w:r>
        <w:t xml:space="preserve">CBT with an exposure only intervention </w:t>
      </w:r>
      <w:r w:rsidR="00156E69">
        <w:fldChar w:fldCharType="begin">
          <w:fldData xml:space="preserve">PEVuZE5vdGU+PENpdGU+PEF1dGhvcj5QYXVub3ZpYzwvQXV0aG9yPjxZZWFyPjIwMDE8L1llYXI+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==
</w:fldData>
        </w:fldChar>
      </w:r>
      <w:r w:rsidR="00B2366B">
        <w:instrText xml:space="preserve"> ADDIN EN.CITE </w:instrText>
      </w:r>
      <w:r w:rsidR="00B2366B">
        <w:fldChar w:fldCharType="begin">
          <w:fldData xml:space="preserve">PEVuZE5vdGU+PENpdGU+PEF1dGhvcj5QYXVub3ZpYzwvQXV0aG9yPjxZZWFyPjIwMDE8L1llYXI+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==
</w:fldData>
        </w:fldChar>
      </w:r>
      <w:r w:rsidR="00B2366B">
        <w:instrText xml:space="preserve"> ADDIN EN.CITE.DATA </w:instrText>
      </w:r>
      <w:r w:rsidR="00B2366B">
        <w:fldChar w:fldCharType="end"/>
      </w:r>
      <w:r w:rsidR="00156E69">
        <w:fldChar w:fldCharType="separate"/>
      </w:r>
      <w:r w:rsidR="00B2366B">
        <w:rPr>
          <w:noProof/>
        </w:rPr>
        <w:t>[65]</w:t>
      </w:r>
      <w:r w:rsidR="00156E69">
        <w:fldChar w:fldCharType="end"/>
      </w:r>
      <w:r w:rsidR="00F079C6">
        <w:t>,</w:t>
      </w:r>
      <w:r w:rsidR="0054764C">
        <w:t xml:space="preserve"> </w:t>
      </w:r>
      <w:r>
        <w:t>and one comparison of TF</w:t>
      </w:r>
      <w:r w:rsidR="00766FDC">
        <w:t>-</w:t>
      </w:r>
      <w:r>
        <w:t>CBT with treatment as usual did not include extractable data</w:t>
      </w:r>
      <w:r w:rsidR="0054764C">
        <w:t xml:space="preserve"> </w:t>
      </w:r>
      <w:r w:rsidR="0054764C">
        <w:fldChar w:fldCharType="begin">
          <w:fldData xml:space="preserve">PEVuZE5vdGU+PENpdGU+PEF1dGhvcj5TdGVubWFyazwvQXV0aG9yPjxZZWFyPjIwMTM8L1llYXI+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</w:fldData>
        </w:fldChar>
      </w:r>
      <w:r w:rsidR="00E67771">
        <w:instrText xml:space="preserve"> ADDIN EN.CITE </w:instrText>
      </w:r>
      <w:r w:rsidR="00E67771">
        <w:fldChar w:fldCharType="begin">
          <w:fldData xml:space="preserve">PEVuZE5vdGU+PENpdGU+PEF1dGhvcj5TdGVubWFyazwvQXV0aG9yPjxZZWFyPjIwMTM8L1llYXI+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</w:fldData>
        </w:fldChar>
      </w:r>
      <w:r w:rsidR="00E67771">
        <w:instrText xml:space="preserve"> ADDIN EN.CITE.DATA </w:instrText>
      </w:r>
      <w:r w:rsidR="00E67771">
        <w:fldChar w:fldCharType="end"/>
      </w:r>
      <w:r w:rsidR="0054764C">
        <w:fldChar w:fldCharType="separate"/>
      </w:r>
      <w:r w:rsidR="00E67771">
        <w:rPr>
          <w:noProof/>
        </w:rPr>
        <w:t>[75]</w:t>
      </w:r>
      <w:r w:rsidR="0054764C">
        <w:fldChar w:fldCharType="end"/>
      </w:r>
      <w:r>
        <w:t xml:space="preserve">. </w:t>
      </w:r>
      <w:r w:rsidR="000E1643">
        <w:t xml:space="preserve">Among RCTs that assessed anxiety in refugees </w:t>
      </w:r>
      <w:r w:rsidR="005E7ED8">
        <w:t>three studies compared combined psychological and pharmacological interventions but no meta-analyses were possible</w:t>
      </w:r>
      <w:r w:rsidR="0054764C">
        <w:t xml:space="preserve"> </w:t>
      </w:r>
      <w:r w:rsidR="0054764C">
        <w:fldChar w:fldCharType="begin">
          <w:fldData xml:space="preserve">PEVuZE5vdGU+PENpdGU+PEF1dGhvcj5CdWhtYW5uPC9BdXRob3I+PFllYXI+MjAxNjwvWWVhcj48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</w:fldData>
        </w:fldChar>
      </w:r>
      <w:r w:rsidR="00E67771">
        <w:instrText xml:space="preserve"> ADDIN EN.CITE </w:instrText>
      </w:r>
      <w:r w:rsidR="00E67771">
        <w:fldChar w:fldCharType="begin">
          <w:fldData xml:space="preserve">PEVuZE5vdGU+PENpdGU+PEF1dGhvcj5CdWhtYW5uPC9BdXRob3I+PFllYXI+MjAxNjwvWWVhcj48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</w:fldData>
        </w:fldChar>
      </w:r>
      <w:r w:rsidR="00E67771">
        <w:instrText xml:space="preserve"> ADDIN EN.CITE.DATA </w:instrText>
      </w:r>
      <w:r w:rsidR="00E67771">
        <w:fldChar w:fldCharType="end"/>
      </w:r>
      <w:r w:rsidR="0054764C">
        <w:fldChar w:fldCharType="separate"/>
      </w:r>
      <w:r w:rsidR="00E67771">
        <w:rPr>
          <w:noProof/>
        </w:rPr>
        <w:t>[64, 81, 99]</w:t>
      </w:r>
      <w:r w:rsidR="0054764C">
        <w:fldChar w:fldCharType="end"/>
      </w:r>
      <w:r w:rsidR="005E7ED8">
        <w:t>. Additionally one RCT in refugees compared p</w:t>
      </w:r>
      <w:r w:rsidR="005E7ED8" w:rsidRPr="005E7ED8">
        <w:t xml:space="preserve">aroxetine </w:t>
      </w:r>
      <w:r w:rsidR="005E7ED8">
        <w:t>with</w:t>
      </w:r>
      <w:r w:rsidR="005E7ED8" w:rsidRPr="005E7ED8">
        <w:t xml:space="preserve"> </w:t>
      </w:r>
      <w:r w:rsidR="005E7ED8">
        <w:t>s</w:t>
      </w:r>
      <w:r w:rsidR="005E7ED8" w:rsidRPr="005E7ED8">
        <w:t>ertraline</w:t>
      </w:r>
      <w:r w:rsidR="00477EAA">
        <w:t>,</w:t>
      </w:r>
      <w:r w:rsidR="005E7ED8" w:rsidRPr="005E7ED8">
        <w:t xml:space="preserve"> </w:t>
      </w:r>
      <w:r w:rsidR="005E7ED8">
        <w:t>but this was the only study in this sub-group that used this comparison and no meta-analysis was possible</w:t>
      </w:r>
      <w:r w:rsidR="00477EAA">
        <w:t xml:space="preserve"> </w:t>
      </w:r>
      <w:r w:rsidR="00CF10B2">
        <w:fldChar w:fldCharType="begin">
          <w:fldData xml:space="preserve">PEVuZE5vdGU+PENpdGU+PEF1dGhvcj5TbWFqa2ljPC9BdXRob3I+PFllYXI+MjAwMTwvWWVhcj48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</w:fldData>
        </w:fldChar>
      </w:r>
      <w:r w:rsidR="006A3D74">
        <w:instrText xml:space="preserve"> ADDIN EN.CITE </w:instrText>
      </w:r>
      <w:r w:rsidR="006A3D74">
        <w:fldChar w:fldCharType="begin">
          <w:fldData xml:space="preserve">PEVuZE5vdGU+PENpdGU+PEF1dGhvcj5TbWFqa2ljPC9BdXRob3I+PFllYXI+MjAwMTwvWWVhcj48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</w:fldData>
        </w:fldChar>
      </w:r>
      <w:r w:rsidR="006A3D74">
        <w:instrText xml:space="preserve"> ADDIN EN.CITE.DATA </w:instrText>
      </w:r>
      <w:r w:rsidR="006A3D74">
        <w:fldChar w:fldCharType="end"/>
      </w:r>
      <w:r w:rsidR="00CF10B2">
        <w:fldChar w:fldCharType="separate"/>
      </w:r>
      <w:r w:rsidR="006A3D74">
        <w:rPr>
          <w:noProof/>
        </w:rPr>
        <w:t>[140]</w:t>
      </w:r>
      <w:r w:rsidR="00CF10B2">
        <w:fldChar w:fldCharType="end"/>
      </w:r>
      <w:r w:rsidR="005E7ED8">
        <w:t xml:space="preserve">. </w:t>
      </w:r>
    </w:p>
    <w:p w14:paraId="742F14D0" w14:textId="63E94EDB" w:rsidR="005E7ED8" w:rsidRDefault="005E7ED8" w:rsidP="00365628">
      <w:pPr>
        <w:spacing w:line="360" w:lineRule="auto"/>
      </w:pPr>
      <w:r>
        <w:t xml:space="preserve">In RCTs among war-affected populations one study did not report outcomes that were similar enough with other studies </w:t>
      </w:r>
      <w:r w:rsidR="00477EAA">
        <w:fldChar w:fldCharType="begin"/>
      </w:r>
      <w:r w:rsidR="000D392C">
        <w:instrText xml:space="preserve"> ADDIN EN.CITE &lt;EndNote&gt;&lt;Cite&gt;&lt;Author&gt;Azad Marzabadi&lt;/Author&gt;&lt;Year&gt;2014&lt;/Year&gt;&lt;RecNum&gt;3038&lt;/RecNum&gt;&lt;DisplayText&gt;[30]&lt;/DisplayText&gt;&lt;record&gt;&lt;rec-number&gt;3038&lt;/rec-number&gt;&lt;foreign-keys&gt;&lt;key app="EN" db-id="0xsd2dawc00ptqe5t0avt22xpax5erewezzt" timestamp="1578749915"&gt;3038&lt;/key&gt;&lt;/foreign-keys&gt;&lt;ref-type name="Journal Article"&gt;17&lt;/ref-type&gt;&lt;contributors&gt;&lt;authors&gt;&lt;author&gt;Azad Marzabadi, E.&lt;/author&gt;&lt;author&gt;Hashemi Zadeh, S. M.&lt;/author&gt;&lt;/authors&gt;&lt;/contributors&gt;&lt;auth-address&gt;Azad Marzabadi, Esfandiar. Behavioral Sciences Research Center, Baqiyatallah University of medical sciences, Tehran. Iran.&amp;#xD;Hashemi Zadeh, Seyyed Morteza. Behavioral Sciences Research Center, Baqiyatallah University of medical sciences, Tehran. Iran.&lt;/auth-address&gt;&lt;titles&gt;&lt;title&gt;The effectiveness of mindfulness training in improving the quality of life of the war victims with post traumatic stress disorder (PTSD)&lt;/title&gt;&lt;secondary-title&gt;Iranian Journal of Psychiatry&lt;/secondary-title&gt;&lt;alt-title&gt;Iran&lt;/alt-title&gt;&lt;/titles&gt;&lt;periodical&gt;&lt;full-title&gt;Iranian Journal of Psychiatry&lt;/full-title&gt;&lt;abbr-1&gt;Iran&lt;/abbr-1&gt;&lt;/periodical&gt;&lt;alt-periodical&gt;&lt;full-title&gt;Iranian Journal of Psychiatry&lt;/full-title&gt;&lt;abbr-1&gt;Iran&lt;/abbr-1&gt;&lt;/alt-periodical&gt;&lt;pages&gt;228-36&lt;/pages&gt;&lt;volume&gt;9&lt;/volume&gt;&lt;number&gt;4&lt;/number&gt;&lt;dates&gt;&lt;year&gt;2014&lt;/year&gt;&lt;pub-dates&gt;&lt;date&gt;Oct&lt;/date&gt;&lt;/pub-dates&gt;&lt;/dates&gt;&lt;isbn&gt;1735-4587&lt;/isbn&gt;&lt;accession-num&gt;25792991&lt;/accession-num&gt;&lt;urls&gt;&lt;related-urls&gt;&lt;url&gt;&lt;style face="underline" font="default" size="100%"&gt;https://www.ncbi.nlm.nih.gov/pmc/articles/PMC4361826/pdf/IJPS-9-228.pdf&lt;/style&gt;&lt;/url&gt;&lt;/related-urls&gt;&lt;/urls&gt;&lt;custom1&gt;FINDFULLTEXT&lt;/custom1&gt;&lt;custom3&gt;Y&lt;/custom3&gt;&lt;custom4&gt;MEDLINE&lt;/custom4&gt;&lt;custom5&gt;I&lt;/custom5&gt;&lt;custom7&gt;I&lt;/custom7&gt;&lt;language&gt;English&lt;/language&gt;&lt;modified-date&gt;I&lt;/modified-date&gt;&lt;/record&gt;&lt;/Cite&gt;&lt;/EndNote&gt;</w:instrText>
      </w:r>
      <w:r w:rsidR="00477EAA">
        <w:fldChar w:fldCharType="separate"/>
      </w:r>
      <w:r w:rsidR="000D392C">
        <w:rPr>
          <w:noProof/>
        </w:rPr>
        <w:t>[30]</w:t>
      </w:r>
      <w:r w:rsidR="00477EAA">
        <w:fldChar w:fldCharType="end"/>
      </w:r>
      <w:r w:rsidR="00F079C6">
        <w:t>,</w:t>
      </w:r>
      <w:r w:rsidR="00167611">
        <w:t xml:space="preserve"> </w:t>
      </w:r>
      <w:r>
        <w:t>and another study used a head-to-head design that compared TF</w:t>
      </w:r>
      <w:r w:rsidR="00766FDC">
        <w:t>-</w:t>
      </w:r>
      <w:r>
        <w:t xml:space="preserve">CBT with psychoeducation </w:t>
      </w:r>
      <w:r w:rsidR="00167611">
        <w:fldChar w:fldCharType="begin">
          <w:fldData xml:space="preserve">PEVuZE5vdGU+PENpdGU+PEF1dGhvcj5CaWNoZXNjdTwvQXV0aG9yPjxZZWFyPjIwMDc8L1llYXI+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</w:fldData>
        </w:fldChar>
      </w:r>
      <w:r w:rsidR="00E67771">
        <w:instrText xml:space="preserve"> ADDIN EN.CITE </w:instrText>
      </w:r>
      <w:r w:rsidR="00E67771">
        <w:fldChar w:fldCharType="begin">
          <w:fldData xml:space="preserve">PEVuZE5vdGU+PENpdGU+PEF1dGhvcj5CaWNoZXNjdTwvQXV0aG9yPjxZZWFyPjIwMDc8L1llYXI+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</w:fldData>
        </w:fldChar>
      </w:r>
      <w:r w:rsidR="00E67771">
        <w:instrText xml:space="preserve"> ADDIN EN.CITE.DATA </w:instrText>
      </w:r>
      <w:r w:rsidR="00E67771">
        <w:fldChar w:fldCharType="end"/>
      </w:r>
      <w:r w:rsidR="00167611">
        <w:fldChar w:fldCharType="separate"/>
      </w:r>
      <w:r w:rsidR="00E67771">
        <w:rPr>
          <w:noProof/>
        </w:rPr>
        <w:t>[79]</w:t>
      </w:r>
      <w:r w:rsidR="00167611">
        <w:fldChar w:fldCharType="end"/>
      </w:r>
      <w:r>
        <w:t xml:space="preserve">. </w:t>
      </w:r>
    </w:p>
    <w:p w14:paraId="32B1580B" w14:textId="66F83B42" w:rsidR="005E7ED8" w:rsidRDefault="005E7ED8" w:rsidP="00365628">
      <w:pPr>
        <w:spacing w:line="360" w:lineRule="auto"/>
      </w:pPr>
      <w:r>
        <w:t xml:space="preserve">Four RCTs in populations with a history of childhood sexual abuse were not included in meta-analyses. </w:t>
      </w:r>
      <w:r w:rsidR="00B43377">
        <w:t xml:space="preserve">One study attempted to deconstruct how </w:t>
      </w:r>
      <w:r w:rsidR="00B43377" w:rsidRPr="00B43377">
        <w:t xml:space="preserve">skills training </w:t>
      </w:r>
      <w:r w:rsidR="00B43377">
        <w:t xml:space="preserve">drove the </w:t>
      </w:r>
      <w:r w:rsidR="00B43377" w:rsidRPr="00B43377">
        <w:t xml:space="preserve">effectiveness </w:t>
      </w:r>
      <w:r w:rsidR="00B43377">
        <w:t>and</w:t>
      </w:r>
      <w:r w:rsidR="00B43377" w:rsidRPr="00B43377">
        <w:t xml:space="preserve"> interacted with </w:t>
      </w:r>
      <w:r w:rsidR="00B43377">
        <w:t xml:space="preserve">counselling and exposure respectively and did not offer opportunities to formally compare outcomes with an inactive or active control group </w:t>
      </w:r>
      <w:r w:rsidR="00B43377">
        <w:fldChar w:fldCharType="begin">
          <w:fldData xml:space="preserve">PEVuZE5vdGU+PENpdGU+PEF1dGhvcj5DbG9pdHJlPC9BdXRob3I+PFllYXI+MjAxMDwvWWVhcj48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</w:fldData>
        </w:fldChar>
      </w:r>
      <w:r w:rsidR="00E67771">
        <w:instrText xml:space="preserve"> ADDIN EN.CITE </w:instrText>
      </w:r>
      <w:r w:rsidR="00E67771">
        <w:fldChar w:fldCharType="begin">
          <w:fldData xml:space="preserve">PEVuZE5vdGU+PENpdGU+PEF1dGhvcj5DbG9pdHJlPC9BdXRob3I+PFllYXI+MjAxMDwvWWVhcj48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</w:fldData>
        </w:fldChar>
      </w:r>
      <w:r w:rsidR="00E67771">
        <w:instrText xml:space="preserve"> ADDIN EN.CITE.DATA </w:instrText>
      </w:r>
      <w:r w:rsidR="00E67771">
        <w:fldChar w:fldCharType="end"/>
      </w:r>
      <w:r w:rsidR="00B43377">
        <w:fldChar w:fldCharType="separate"/>
      </w:r>
      <w:r w:rsidR="00E67771">
        <w:rPr>
          <w:noProof/>
        </w:rPr>
        <w:t>[84]</w:t>
      </w:r>
      <w:r w:rsidR="00B43377">
        <w:fldChar w:fldCharType="end"/>
      </w:r>
      <w:r w:rsidR="00B43377" w:rsidRPr="00B43377">
        <w:t xml:space="preserve">. </w:t>
      </w:r>
      <w:r w:rsidR="00B43377">
        <w:t>A head-to-head design was used by</w:t>
      </w:r>
      <w:r w:rsidR="007F5458">
        <w:t xml:space="preserve"> </w:t>
      </w:r>
      <w:r w:rsidR="00B43377">
        <w:t>o</w:t>
      </w:r>
      <w:r>
        <w:t xml:space="preserve">ne study </w:t>
      </w:r>
      <w:r w:rsidR="00B43377">
        <w:t xml:space="preserve">to </w:t>
      </w:r>
      <w:r w:rsidR="00B63472">
        <w:t>compar</w:t>
      </w:r>
      <w:r w:rsidR="00B43377">
        <w:t>e</w:t>
      </w:r>
      <w:r w:rsidR="00B63472">
        <w:t xml:space="preserve"> analytic group psychotherapy with systemic group psychotherapy</w:t>
      </w:r>
      <w:r w:rsidR="00167611">
        <w:t xml:space="preserve"> </w:t>
      </w:r>
      <w:r w:rsidR="00167611">
        <w:fldChar w:fldCharType="begin"/>
      </w:r>
      <w:r w:rsidR="00B2366B">
        <w:instrText xml:space="preserve"> ADDIN EN.CITE &lt;EndNote&gt;&lt;Cite&gt;&lt;Author&gt;Lau&lt;/Author&gt;&lt;Year&gt;2007&lt;/Year&gt;&lt;RecNum&gt;3091&lt;/RecNum&gt;&lt;DisplayText&gt;[55]&lt;/DisplayText&gt;&lt;record&gt;&lt;rec-number&gt;3091&lt;/rec-number&gt;&lt;foreign-keys&gt;&lt;key app="EN" db-id="0xsd2dawc00ptqe5t0avt22xpax5erewezzt" timestamp="1578749917"&gt;3091&lt;/key&gt;&lt;/foreign-keys&gt;&lt;ref-type name="Journal Article"&gt;17&lt;/ref-type&gt;&lt;contributors&gt;&lt;authors&gt;&lt;author&gt;Lau, M.&lt;/author&gt;&lt;author&gt;Kristensen, E.&lt;/author&gt;&lt;/authors&gt;&lt;/contributors&gt;&lt;titles&gt;&lt;title&gt;Outcome of systemic and analytic group psychotherapy for adult women with history of intrafamilial childhood sexual abuse: a randomized controlled study&lt;/title&gt;&lt;secondary-title&gt;Acta Psychiatrica Scandinavica&lt;/secondary-title&gt;&lt;/titles&gt;&lt;periodical&gt;&lt;full-title&gt;Acta Psychiatrica Scandinavica&lt;/full-title&gt;&lt;/periodical&gt;&lt;pages&gt;96-104&lt;/pages&gt;&lt;volume&gt;116&lt;/volume&gt;&lt;number&gt;2&lt;/number&gt;&lt;dates&gt;&lt;year&gt;2007&lt;/year&gt;&lt;pub-dates&gt;&lt;date&gt;Aug&lt;/date&gt;&lt;/pub-dates&gt;&lt;/dates&gt;&lt;isbn&gt;0001-690X&lt;/isbn&gt;&lt;accession-num&gt;WOS:000248087900003&lt;/accession-num&gt;&lt;urls&gt;&lt;related-urls&gt;&lt;url&gt;&lt;style face="underline" font="default" size="100%"&gt;http://onlinelibrary.wiley.com/store/10.1111/j.1600-0447.2006.00977.x/asset/j.1600-0447.2006.00977.x.pdf?v=1&amp;amp;t=j5rzabar&amp;amp;s=174a07dc24a5c8ce12e09ed9d512dd4c3bd320b9&lt;/style&gt;&lt;/url&gt;&lt;/related-urls&gt;&lt;/urls&gt;&lt;custom1&gt;FINDFULLTEXT&lt;/custom1&gt;&lt;custom3&gt;Y&lt;/custom3&gt;&lt;custom4&gt;SCIENCE CITATION INDEX&lt;/custom4&gt;&lt;custom5&gt;I -7694&lt;/custom5&gt;&lt;custom7&gt;E (population)&lt;/custom7&gt;&lt;electronic-resource-num&gt;10.1111/j.1600-0447.2006.00977.x&lt;/electronic-resource-num&gt;&lt;research-notes&gt;10.1111/j.1600-0447.2006.00977.x&lt;/research-notes&gt;&lt;modified-date&gt;I&lt;/modified-date&gt;&lt;/record&gt;&lt;/Cite&gt;&lt;/EndNote&gt;</w:instrText>
      </w:r>
      <w:r w:rsidR="00167611">
        <w:fldChar w:fldCharType="separate"/>
      </w:r>
      <w:r w:rsidR="00B2366B">
        <w:rPr>
          <w:noProof/>
        </w:rPr>
        <w:t>[55]</w:t>
      </w:r>
      <w:r w:rsidR="00167611">
        <w:fldChar w:fldCharType="end"/>
      </w:r>
      <w:r w:rsidR="00167611">
        <w:t>,</w:t>
      </w:r>
      <w:r w:rsidR="00B63472">
        <w:t xml:space="preserve"> wh</w:t>
      </w:r>
      <w:r w:rsidR="00167611">
        <w:t>i</w:t>
      </w:r>
      <w:r w:rsidR="00B63472">
        <w:t>le another study combined data from TF</w:t>
      </w:r>
      <w:r w:rsidR="00766FDC">
        <w:t>-</w:t>
      </w:r>
      <w:r w:rsidR="00B63472">
        <w:t>CBT an</w:t>
      </w:r>
      <w:r w:rsidR="00F079C6">
        <w:t>d</w:t>
      </w:r>
      <w:r w:rsidR="00B63472">
        <w:t xml:space="preserve"> present centred therapy making it </w:t>
      </w:r>
      <w:r w:rsidR="007F5458">
        <w:t>difficult to extract relevant data</w:t>
      </w:r>
      <w:r w:rsidR="00167611">
        <w:t xml:space="preserve"> </w:t>
      </w:r>
      <w:r w:rsidR="00C67CAC">
        <w:fldChar w:fldCharType="begin"/>
      </w:r>
      <w:r w:rsidR="00D30E18">
        <w:instrText xml:space="preserve"> ADDIN EN.CITE &lt;EndNote&gt;&lt;Cite&gt;&lt;Author&gt;Classen&lt;/Author&gt;&lt;Year&gt;2001&lt;/Year&gt;&lt;RecNum&gt;3744&lt;/RecNum&gt;&lt;DisplayText&gt;[38]&lt;/DisplayText&gt;&lt;record&gt;&lt;rec-number&gt;3744&lt;/rec-number&gt;&lt;foreign-keys&gt;&lt;key app="EN" db-id="0xsd2dawc00ptqe5t0avt22xpax5erewezzt" timestamp="1593683853"&gt;3744&lt;/key&gt;&lt;/foreign-keys&gt;&lt;ref-type name="Journal Article"&gt;17&lt;/ref-type&gt;&lt;contributors&gt;&lt;authors&gt;&lt;author&gt;Classen, Catherine&lt;/author&gt;&lt;author&gt;Koopman, Cheryl&lt;/author&gt;&lt;author&gt;Nevillmanning, Kirsten&lt;/author&gt;&lt;author&gt;Spiegel, David&lt;/author&gt;&lt;/authors&gt;&lt;/contributors&gt;&lt;titles&gt;&lt;title&gt;A Preliminary Report Comparing Trauma-Focused and Present-Focused Group Therapy Against a Wait-Listed Condition Among Childhood Sexual Abuse Survivors with PTSD&lt;/title&gt;&lt;secondary-title&gt;Journal of Aggression, Maltreatment &amp;amp; Trauma&lt;/secondary-title&gt;&lt;/titles&gt;&lt;periodical&gt;&lt;full-title&gt;Journal of Aggression, Maltreatment &amp;amp; Trauma&lt;/full-title&gt;&lt;/periodical&gt;&lt;pages&gt;265-288&lt;/pages&gt;&lt;volume&gt;4&lt;/volume&gt;&lt;number&gt;2&lt;/number&gt;&lt;dates&gt;&lt;year&gt;2001&lt;/year&gt;&lt;pub-dates&gt;&lt;date&gt;2001/06/12&lt;/date&gt;&lt;/pub-dates&gt;&lt;/dates&gt;&lt;publisher&gt;Routledge&lt;/publisher&gt;&lt;isbn&gt;1092-6771&lt;/isbn&gt;&lt;urls&gt;&lt;related-urls&gt;&lt;url&gt;https://doi.org/10.1300/J146v04n02_12&lt;/url&gt;&lt;/related-urls&gt;&lt;/urls&gt;&lt;electronic-resource-num&gt;10.1300/J146v04n02_12&lt;/electronic-resource-num&gt;&lt;/record&gt;&lt;/Cite&gt;&lt;/EndNote&gt;</w:instrText>
      </w:r>
      <w:r w:rsidR="00C67CAC">
        <w:fldChar w:fldCharType="separate"/>
      </w:r>
      <w:r w:rsidR="00D30E18">
        <w:rPr>
          <w:noProof/>
        </w:rPr>
        <w:t>[38]</w:t>
      </w:r>
      <w:r w:rsidR="00C67CAC">
        <w:fldChar w:fldCharType="end"/>
      </w:r>
      <w:r w:rsidR="007F5458">
        <w:t>. A further study that compared TF</w:t>
      </w:r>
      <w:r w:rsidR="00766FDC">
        <w:t>-</w:t>
      </w:r>
      <w:r w:rsidR="007F5458">
        <w:t>CBT with a minimal attention control group did not include data that could be compared with other studies</w:t>
      </w:r>
      <w:r w:rsidR="00D715C9">
        <w:t xml:space="preserve"> </w:t>
      </w:r>
      <w:r w:rsidR="00D715C9">
        <w:fldChar w:fldCharType="begin"/>
      </w:r>
      <w:r w:rsidR="006A3D74">
        <w:instrText xml:space="preserve"> ADDIN EN.CITE &lt;EndNote&gt;&lt;Cite&gt;&lt;Author&gt;Owens&lt;/Author&gt;&lt;Year&gt;2001&lt;/Year&gt;&lt;RecNum&gt;3110&lt;/RecNum&gt;&lt;DisplayText&gt;[135]&lt;/DisplayText&gt;&lt;record&gt;&lt;rec-number&gt;3110&lt;/rec-number&gt;&lt;foreign-keys&gt;&lt;key app="EN" db-id="0xsd2dawc00ptqe5t0avt22xpax5erewezzt" timestamp="1578749917"&gt;3110&lt;/key&gt;&lt;/foreign-keys&gt;&lt;ref-type name="Journal Article"&gt;17&lt;/ref-type&gt;&lt;contributors&gt;&lt;authors&gt;&lt;author&gt;Owens, Gina P.&lt;/author&gt;&lt;author&gt;Pike, Julie L.&lt;/author&gt;&lt;author&gt;Chard, Kathleen M.&lt;/author&gt;&lt;/authors&gt;&lt;/contributors&gt;&lt;auth-address&gt;Chard, Kathleen M.: kchar0@pop.uky.edu&lt;/auth-address&gt;&lt;titles&gt;&lt;title&gt;Treatment effects of cognitive processing therapy on cognitive distortions of female child sexual abuse survivors&lt;/title&gt;&lt;secondary-title&gt;Behavior Therapy&lt;/secondary-title&gt;&lt;/titles&gt;&lt;periodical&gt;&lt;full-title&gt;Behavior Therapy&lt;/full-title&gt;&lt;/periodical&gt;&lt;pages&gt;413-424&lt;/pages&gt;&lt;volume&gt;32&lt;/volume&gt;&lt;number&gt;3&lt;/number&gt;&lt;keywords&gt;&lt;keyword&gt;females, Cognitive Processing Therapy, cognitive distortions, child sexual abuse, PTSD, symptoms, depression, personal beliefs, world assumptions&lt;/keyword&gt;&lt;keyword&gt;*Child Abuse&lt;/keyword&gt;&lt;keyword&gt;*Cognitive Therapy&lt;/keyword&gt;&lt;keyword&gt;*Female Attitudes&lt;/keyword&gt;&lt;keyword&gt;*Posttraumatic Stress Disorder&lt;/keyword&gt;&lt;keyword&gt;*Sexual Abuse&lt;/keyword&gt;&lt;keyword&gt;Attitudes&lt;/keyword&gt;&lt;keyword&gt;Cognitive Processes&lt;/keyword&gt;&lt;keyword&gt;Human Females&lt;/keyword&gt;&lt;keyword&gt;Major Depression&lt;/keyword&gt;&lt;keyword&gt;Survivors&lt;/keyword&gt;&lt;keyword&gt;Symptoms&lt;/keyword&gt;&lt;keyword&gt;World View&lt;/keyword&gt;&lt;keyword&gt;Cognitive Therapy [3311]&lt;/keyword&gt;&lt;/keywords&gt;&lt;dates&gt;&lt;year&gt;2001&lt;/year&gt;&lt;pub-dates&gt;&lt;date&gt;Sum&lt;/date&gt;&lt;/pub-dates&gt;&lt;/dates&gt;&lt;accession-num&gt;2002-12369-001&lt;/accession-num&gt;&lt;urls&gt;&lt;/urls&gt;&lt;custom1&gt;Received Online&lt;/custom1&gt;&lt;custom3&gt;Y&lt;/custom3&gt;&lt;custom4&gt;PSYCINFO&lt;/custom4&gt;&lt;custom5&gt;I&lt;/custom5&gt;&lt;custom7&gt;I&lt;/custom7&gt;&lt;electronic-resource-num&gt;https://doi.org/10.1016/S0005-7894(01)80028-9&lt;/electronic-resource-num&gt;&lt;modified-date&gt;I&lt;/modified-date&gt;&lt;/record&gt;&lt;/Cite&gt;&lt;/EndNote&gt;</w:instrText>
      </w:r>
      <w:r w:rsidR="00D715C9">
        <w:fldChar w:fldCharType="separate"/>
      </w:r>
      <w:r w:rsidR="006A3D74">
        <w:rPr>
          <w:noProof/>
        </w:rPr>
        <w:t>[135]</w:t>
      </w:r>
      <w:r w:rsidR="00D715C9">
        <w:fldChar w:fldCharType="end"/>
      </w:r>
      <w:r w:rsidR="007F5458">
        <w:t xml:space="preserve">. </w:t>
      </w:r>
    </w:p>
    <w:p w14:paraId="673806B4" w14:textId="77777777" w:rsidR="005F24E2" w:rsidRDefault="005F24E2" w:rsidP="00365628">
      <w:pPr>
        <w:spacing w:line="360" w:lineRule="auto"/>
      </w:pPr>
    </w:p>
    <w:p w14:paraId="70A62B00" w14:textId="77777777" w:rsidR="00B65749" w:rsidRPr="00DA3A97" w:rsidRDefault="00B65749" w:rsidP="00365628">
      <w:pPr>
        <w:spacing w:line="360" w:lineRule="auto"/>
        <w:rPr>
          <w:b/>
          <w:sz w:val="24"/>
          <w:szCs w:val="24"/>
        </w:rPr>
      </w:pPr>
      <w:r w:rsidRPr="00DA3A97">
        <w:rPr>
          <w:b/>
          <w:sz w:val="24"/>
          <w:szCs w:val="24"/>
        </w:rPr>
        <w:t>Risk of bias assessment</w:t>
      </w:r>
    </w:p>
    <w:p w14:paraId="75F67445" w14:textId="3E79B4CE" w:rsidR="007A5C76" w:rsidRDefault="002B61E7" w:rsidP="00365628">
      <w:pPr>
        <w:spacing w:line="360" w:lineRule="auto"/>
      </w:pPr>
      <w:r>
        <w:t>Forty</w:t>
      </w:r>
      <w:r w:rsidR="00AD538E">
        <w:t>, 25 and 4</w:t>
      </w:r>
      <w:r w:rsidR="005D1B2F">
        <w:t>2</w:t>
      </w:r>
      <w:r w:rsidR="00DA5F02">
        <w:t xml:space="preserve"> RCTs were categorised as being of low, moderate, and high risk of bias respectively. </w:t>
      </w:r>
      <w:r w:rsidR="00C23749">
        <w:t>For RCTs the risk of bias from random sequence generation was low in</w:t>
      </w:r>
      <w:r w:rsidR="00B7130D">
        <w:t xml:space="preserve"> 35 (32%)</w:t>
      </w:r>
      <w:r w:rsidR="00F546BA">
        <w:t xml:space="preserve"> studies</w:t>
      </w:r>
      <w:r w:rsidR="00C23749">
        <w:t xml:space="preserve">; and low for allocation concealment in 12 </w:t>
      </w:r>
      <w:r w:rsidR="00F546BA">
        <w:t>(11%)</w:t>
      </w:r>
      <w:r w:rsidR="00C23749">
        <w:t xml:space="preserve">. </w:t>
      </w:r>
      <w:r w:rsidR="00C3620F">
        <w:t>Two, four and three</w:t>
      </w:r>
      <w:r w:rsidR="00DA5F02">
        <w:t xml:space="preserve"> non-RCTs were categorised as being of low, moderate and high risk of bias. </w:t>
      </w:r>
      <w:r w:rsidR="00C23749">
        <w:t xml:space="preserve">For </w:t>
      </w:r>
      <w:r w:rsidR="00F546BA">
        <w:t xml:space="preserve">non-RCTs </w:t>
      </w:r>
      <w:r w:rsidR="00DA5F02">
        <w:t xml:space="preserve">risk of bias associated with selection bias was low in </w:t>
      </w:r>
      <w:r w:rsidR="0054434F">
        <w:t xml:space="preserve">only </w:t>
      </w:r>
      <w:r w:rsidR="00DA5F02">
        <w:t>two studies (11%).</w:t>
      </w:r>
      <w:r w:rsidR="00F16E9D">
        <w:t xml:space="preserve"> </w:t>
      </w:r>
      <w:r w:rsidR="00B212DA">
        <w:t xml:space="preserve">A breakdown of risk of bias by individual domains for RCTs is shown in </w:t>
      </w:r>
      <w:r w:rsidR="00D578D7">
        <w:t xml:space="preserve">the in </w:t>
      </w:r>
      <w:r w:rsidR="002850C1">
        <w:t xml:space="preserve">the </w:t>
      </w:r>
      <w:r w:rsidR="00B212DA">
        <w:t xml:space="preserve">Table </w:t>
      </w:r>
      <w:r w:rsidR="002850C1">
        <w:t xml:space="preserve">in </w:t>
      </w:r>
      <w:r w:rsidR="00B212DA">
        <w:t>S</w:t>
      </w:r>
      <w:r w:rsidR="002534B8">
        <w:t>2</w:t>
      </w:r>
      <w:r w:rsidR="00B212DA">
        <w:t xml:space="preserve"> </w:t>
      </w:r>
      <w:r w:rsidR="002850C1">
        <w:t xml:space="preserve">Table </w:t>
      </w:r>
      <w:r w:rsidR="00B212DA">
        <w:t>and for non-randomised controlled trials in the</w:t>
      </w:r>
      <w:r w:rsidR="00D578D7">
        <w:t xml:space="preserve"> Table in</w:t>
      </w:r>
      <w:r w:rsidR="00B212DA">
        <w:t xml:space="preserve"> S</w:t>
      </w:r>
      <w:r w:rsidR="002534B8">
        <w:t>3</w:t>
      </w:r>
      <w:r w:rsidR="002850C1">
        <w:t xml:space="preserve"> Table</w:t>
      </w:r>
      <w:r w:rsidR="00B212DA">
        <w:t xml:space="preserve">. </w:t>
      </w:r>
    </w:p>
    <w:p w14:paraId="17198B83" w14:textId="77777777" w:rsidR="00B212DA" w:rsidRDefault="00B212DA" w:rsidP="00365628">
      <w:pPr>
        <w:spacing w:line="360" w:lineRule="auto"/>
      </w:pPr>
    </w:p>
    <w:p w14:paraId="37B8F421" w14:textId="77777777" w:rsidR="004E131D" w:rsidRPr="00DA3A97" w:rsidRDefault="004E131D" w:rsidP="00365628">
      <w:pPr>
        <w:spacing w:line="360" w:lineRule="auto"/>
        <w:rPr>
          <w:b/>
          <w:bCs/>
          <w:sz w:val="24"/>
          <w:szCs w:val="24"/>
        </w:rPr>
      </w:pPr>
      <w:r w:rsidRPr="00DA3A97">
        <w:rPr>
          <w:b/>
          <w:bCs/>
          <w:sz w:val="24"/>
          <w:szCs w:val="24"/>
        </w:rPr>
        <w:t>Acceptability</w:t>
      </w:r>
    </w:p>
    <w:p w14:paraId="4D7A58F9" w14:textId="4349C285" w:rsidR="004E131D" w:rsidRDefault="004E131D" w:rsidP="00365628">
      <w:pPr>
        <w:spacing w:line="360" w:lineRule="auto"/>
      </w:pPr>
      <w:r>
        <w:t xml:space="preserve">The acceptability sensitivity analysis showed that participants across all populations allocated to psychological interventions in studies judged to be at low risk of attrition bias were still less likely to drop out compared with controls (odds ratio= 0.39; 0.21 to 0.73) than in all studies (OR=0.56; 0.40 to </w:t>
      </w:r>
      <w:r w:rsidRPr="000A51E7">
        <w:t>0.80)</w:t>
      </w:r>
      <w:r>
        <w:t xml:space="preserve">. </w:t>
      </w:r>
    </w:p>
    <w:p w14:paraId="7FB83903" w14:textId="77777777" w:rsidR="00313A43" w:rsidRDefault="00313A43" w:rsidP="00365628">
      <w:pPr>
        <w:spacing w:line="360" w:lineRule="auto"/>
      </w:pPr>
    </w:p>
    <w:p w14:paraId="7FF33994" w14:textId="6939E836" w:rsidR="009863A5" w:rsidRPr="00DA3A97" w:rsidRDefault="009863A5" w:rsidP="00365628">
      <w:pPr>
        <w:spacing w:line="360" w:lineRule="auto"/>
        <w:rPr>
          <w:b/>
          <w:sz w:val="24"/>
          <w:szCs w:val="24"/>
        </w:rPr>
      </w:pPr>
      <w:r w:rsidRPr="00DA3A97">
        <w:rPr>
          <w:b/>
          <w:sz w:val="24"/>
          <w:szCs w:val="24"/>
        </w:rPr>
        <w:t>Primary outcome: PTSD symptoms</w:t>
      </w:r>
    </w:p>
    <w:p w14:paraId="14FF8C6D" w14:textId="2688F1E3" w:rsidR="007A5F0C" w:rsidRDefault="007A5F0C" w:rsidP="00365628">
      <w:pPr>
        <w:spacing w:line="360" w:lineRule="auto"/>
      </w:pPr>
      <w:r>
        <w:t>Effectiveness a</w:t>
      </w:r>
      <w:r w:rsidR="00E47224">
        <w:t>t</w:t>
      </w:r>
      <w:r>
        <w:t xml:space="preserve"> post-treatment</w:t>
      </w:r>
    </w:p>
    <w:p w14:paraId="3F662263" w14:textId="0A7A5961" w:rsidR="009863A5" w:rsidRDefault="00657E6A" w:rsidP="00365628">
      <w:pPr>
        <w:spacing w:line="360" w:lineRule="auto"/>
      </w:pPr>
      <w:r>
        <w:t xml:space="preserve">The pair-wise meta-analysis results </w:t>
      </w:r>
      <w:r w:rsidR="005C7A03">
        <w:t xml:space="preserve">for primary and secondary outcomes across all populations at post-treatment and follow-up versus control </w:t>
      </w:r>
      <w:r w:rsidR="000F3A29">
        <w:t>are shown i</w:t>
      </w:r>
      <w:r>
        <w:t xml:space="preserve">n </w:t>
      </w:r>
      <w:r w:rsidR="008325CA">
        <w:t>the</w:t>
      </w:r>
      <w:r w:rsidR="00EC1ED3">
        <w:t xml:space="preserve"> T</w:t>
      </w:r>
      <w:r>
        <w:t>able</w:t>
      </w:r>
      <w:r w:rsidR="008325CA">
        <w:t xml:space="preserve"> in </w:t>
      </w:r>
      <w:r w:rsidR="002850C1">
        <w:t xml:space="preserve">S4 </w:t>
      </w:r>
      <w:r w:rsidR="008325CA">
        <w:t>Table</w:t>
      </w:r>
      <w:r w:rsidR="000F3A29">
        <w:t>. Across</w:t>
      </w:r>
      <w:r w:rsidR="00ED333D">
        <w:t xml:space="preserve"> 46 trials </w:t>
      </w:r>
      <w:r w:rsidR="000F3A29">
        <w:t xml:space="preserve">in all </w:t>
      </w:r>
      <w:r>
        <w:t>populations, psychological</w:t>
      </w:r>
      <w:r w:rsidR="00F65B9A">
        <w:t xml:space="preserve"> treatments</w:t>
      </w:r>
      <w:r>
        <w:t xml:space="preserve"> </w:t>
      </w:r>
      <w:r w:rsidR="005C5550">
        <w:t>were</w:t>
      </w:r>
      <w:r>
        <w:t xml:space="preserve"> effective </w:t>
      </w:r>
      <w:r w:rsidR="000F3A29">
        <w:t xml:space="preserve">at post-treatment in </w:t>
      </w:r>
      <w:r>
        <w:t>reducing PTSD symptoms in people with a history of complex traumatic events</w:t>
      </w:r>
      <w:r w:rsidR="00EC1ED3">
        <w:t xml:space="preserve"> (Fig 2)</w:t>
      </w:r>
      <w:r>
        <w:t xml:space="preserve">. </w:t>
      </w:r>
      <w:r w:rsidR="000F3A29">
        <w:t xml:space="preserve">Across all populations </w:t>
      </w:r>
      <w:r>
        <w:t>TF-CBT, IPT, and EMDR were associated with large treatment effects in favour of the interventions at post-treatment</w:t>
      </w:r>
      <w:r w:rsidR="005C7A03">
        <w:t xml:space="preserve"> when compared with control</w:t>
      </w:r>
      <w:r w:rsidR="00EC1ED3">
        <w:t xml:space="preserve"> (Fig 3)</w:t>
      </w:r>
      <w:r w:rsidR="005C7A03">
        <w:t>. T</w:t>
      </w:r>
      <w:r>
        <w:t>he 95% C</w:t>
      </w:r>
      <w:r w:rsidR="00D85E5E">
        <w:t>I</w:t>
      </w:r>
      <w:r>
        <w:t xml:space="preserve">s for IPT were large, suggesting substantial imprecision. </w:t>
      </w:r>
      <w:r w:rsidR="009A461F">
        <w:t>Smaller but still significant effects were observed at post-treatment when TF-CBT was compared with an active control (k=3; n=447; SMD=-0.30; -0.50 to -0.10; I</w:t>
      </w:r>
      <w:r w:rsidR="009A461F">
        <w:rPr>
          <w:vertAlign w:val="superscript"/>
        </w:rPr>
        <w:t>2</w:t>
      </w:r>
      <w:r w:rsidR="009A461F">
        <w:t xml:space="preserve">=13.2%, p=0.32). </w:t>
      </w:r>
      <w:r w:rsidR="00FA2F0A">
        <w:t xml:space="preserve">There was also evidence </w:t>
      </w:r>
      <w:r w:rsidR="00300E99">
        <w:t xml:space="preserve">from six trials </w:t>
      </w:r>
      <w:r w:rsidR="00FA2F0A">
        <w:t>that phase-based interventions that included components to improve daily functioning as well as trauma-focused therapy were effective at reducing PTSD symptoms at post-treatment compared with control.</w:t>
      </w:r>
      <w:r w:rsidR="00B87DE4">
        <w:t xml:space="preserve"> </w:t>
      </w:r>
      <w:r w:rsidR="00AE0994">
        <w:t xml:space="preserve">Treatment effects associated with non-trauma focused interventions were small </w:t>
      </w:r>
      <w:r w:rsidR="00300E99">
        <w:t>and not significant.</w:t>
      </w:r>
    </w:p>
    <w:p w14:paraId="5D5F26A2" w14:textId="265A0206" w:rsidR="00406BB6" w:rsidRDefault="00406BB6" w:rsidP="00365628">
      <w:pPr>
        <w:spacing w:line="360" w:lineRule="auto"/>
      </w:pPr>
    </w:p>
    <w:p w14:paraId="13827168" w14:textId="6E71CB93" w:rsidR="00406BB6" w:rsidRDefault="00406BB6" w:rsidP="00406BB6">
      <w:r>
        <w:t>Figure 2 Any psychological treatment for PTSD symptoms versus control at post-treatment across all populations</w:t>
      </w:r>
    </w:p>
    <w:p w14:paraId="1E9BCB7A" w14:textId="375C249D" w:rsidR="00CE363F" w:rsidRDefault="00CE363F" w:rsidP="00C374C7">
      <w:pPr>
        <w:autoSpaceDE w:val="0"/>
        <w:autoSpaceDN w:val="0"/>
        <w:adjustRightInd w:val="0"/>
        <w:spacing w:after="0" w:line="360" w:lineRule="auto"/>
      </w:pPr>
      <w:r>
        <w:t xml:space="preserve">ES: effect size. </w:t>
      </w:r>
      <w:r w:rsidRPr="00CE363F">
        <w:t>The size of the grey box reflects how much weight each study received in the meta-analysis (i.e. the larger the box the more this study contributed to the pooled effect represented by the blue diamond). Black bars represent the 95% confidence interval for the</w:t>
      </w:r>
      <w:r>
        <w:t xml:space="preserve"> effect size </w:t>
      </w:r>
      <w:r w:rsidRPr="00CE363F">
        <w:t>in each study</w:t>
      </w:r>
      <w:r>
        <w:t xml:space="preserve"> </w:t>
      </w:r>
    </w:p>
    <w:p w14:paraId="47F22050" w14:textId="77777777" w:rsidR="00237BC8" w:rsidRDefault="00237BC8" w:rsidP="00406BB6"/>
    <w:p w14:paraId="1569CF62" w14:textId="2450B9BC" w:rsidR="00406BB6" w:rsidRDefault="00406BB6" w:rsidP="00406BB6">
      <w:r>
        <w:t>Figure 3 Psychological treatments for PTSD symptoms by intervention category versus control at post-treatment across all populations</w:t>
      </w:r>
    </w:p>
    <w:p w14:paraId="743A5EE3" w14:textId="61C25168" w:rsidR="00CE363F" w:rsidRDefault="00CE363F" w:rsidP="00C374C7">
      <w:pPr>
        <w:autoSpaceDE w:val="0"/>
        <w:autoSpaceDN w:val="0"/>
        <w:adjustRightInd w:val="0"/>
        <w:spacing w:after="0" w:line="360" w:lineRule="auto"/>
      </w:pPr>
      <w:r>
        <w:t xml:space="preserve">CBT: cognitive behavioural therapy, EMDR: eye movement desensitisation and reprocessing therapy, ES: effect size, IPT: interpersonal therapy. </w:t>
      </w:r>
      <w:r w:rsidRPr="00CE363F">
        <w:t>The size of the grey box reflects how much weight each study received in the meta-analysis (i.e. the larger the box the more this study contributed to the pooled effect represented by the blue diamond). Black bars represent the 95% confidence interval for the</w:t>
      </w:r>
      <w:r>
        <w:t xml:space="preserve"> effect size </w:t>
      </w:r>
      <w:r w:rsidRPr="00CE363F">
        <w:t>in each study</w:t>
      </w:r>
    </w:p>
    <w:p w14:paraId="325C62A0" w14:textId="77777777" w:rsidR="00D578D7" w:rsidRDefault="00D578D7" w:rsidP="00014B1E">
      <w:pPr>
        <w:autoSpaceDE w:val="0"/>
        <w:autoSpaceDN w:val="0"/>
        <w:adjustRightInd w:val="0"/>
        <w:spacing w:after="0" w:line="360" w:lineRule="auto"/>
      </w:pPr>
    </w:p>
    <w:p w14:paraId="38ABC9A0" w14:textId="60A13A84" w:rsidR="00014B1E" w:rsidRDefault="004D5179" w:rsidP="00014B1E">
      <w:pPr>
        <w:autoSpaceDE w:val="0"/>
        <w:autoSpaceDN w:val="0"/>
        <w:adjustRightInd w:val="0"/>
        <w:spacing w:after="0" w:line="360" w:lineRule="auto"/>
      </w:pPr>
      <w:r>
        <w:t>Eight</w:t>
      </w:r>
      <w:r w:rsidRPr="00466891">
        <w:t xml:space="preserve"> </w:t>
      </w:r>
      <w:r w:rsidR="00014B1E" w:rsidRPr="00466891">
        <w:t xml:space="preserve">trials compared pharmacological interventions with placebo </w:t>
      </w:r>
      <w:r w:rsidR="00014B1E">
        <w:t>for reducing PTSD symptoms</w:t>
      </w:r>
      <w:r w:rsidR="00014B1E" w:rsidRPr="00466891">
        <w:t>. Overall, antipsychotic medicine (</w:t>
      </w:r>
      <w:r>
        <w:t xml:space="preserve">k=5; n=364; </w:t>
      </w:r>
      <w:r w:rsidR="00014B1E">
        <w:t>SMD=</w:t>
      </w:r>
      <w:r w:rsidR="00014B1E" w:rsidRPr="00466891">
        <w:t>–</w:t>
      </w:r>
      <w:r w:rsidR="00014B1E">
        <w:t>0.45;</w:t>
      </w:r>
      <w:r w:rsidR="00014B1E" w:rsidRPr="00466891">
        <w:t xml:space="preserve"> –</w:t>
      </w:r>
      <w:r w:rsidR="00014B1E">
        <w:t xml:space="preserve">0.85 to </w:t>
      </w:r>
      <w:r w:rsidR="00014B1E" w:rsidRPr="00466891">
        <w:t>–</w:t>
      </w:r>
      <w:r w:rsidR="00014B1E">
        <w:t>0.05; I</w:t>
      </w:r>
      <w:r w:rsidR="00014B1E">
        <w:rPr>
          <w:vertAlign w:val="superscript"/>
        </w:rPr>
        <w:t>2</w:t>
      </w:r>
      <w:r w:rsidR="00014B1E">
        <w:t>=</w:t>
      </w:r>
      <w:r>
        <w:t>51.2</w:t>
      </w:r>
      <w:r w:rsidR="00014B1E">
        <w:t>%, p=0</w:t>
      </w:r>
      <w:r>
        <w:t>.085</w:t>
      </w:r>
      <w:r w:rsidR="00014B1E" w:rsidRPr="00466891">
        <w:t>)</w:t>
      </w:r>
      <w:r w:rsidR="00014B1E">
        <w:t xml:space="preserve"> </w:t>
      </w:r>
      <w:r w:rsidR="00D06993">
        <w:t xml:space="preserve">(Fig 4) </w:t>
      </w:r>
      <w:r w:rsidR="00014B1E">
        <w:t>and Prazosin (</w:t>
      </w:r>
      <w:r>
        <w:t xml:space="preserve">k=3; n=110; </w:t>
      </w:r>
      <w:r w:rsidR="00014B1E">
        <w:t>SMD=-0.52; -1.03 to -0.02; I</w:t>
      </w:r>
      <w:r w:rsidR="00014B1E">
        <w:rPr>
          <w:vertAlign w:val="superscript"/>
        </w:rPr>
        <w:t>2</w:t>
      </w:r>
      <w:r w:rsidR="00014B1E">
        <w:t xml:space="preserve">=41.4%, p=0.182) </w:t>
      </w:r>
      <w:r w:rsidR="00D06993">
        <w:t xml:space="preserve">(Fig 5) </w:t>
      </w:r>
      <w:r w:rsidR="00014B1E" w:rsidRPr="00466891">
        <w:t>w</w:t>
      </w:r>
      <w:r w:rsidR="00014B1E">
        <w:t>ere</w:t>
      </w:r>
      <w:r w:rsidR="00014B1E" w:rsidRPr="00466891">
        <w:t xml:space="preserve"> effective in</w:t>
      </w:r>
      <w:r w:rsidR="00014B1E">
        <w:t xml:space="preserve"> reducing PTSD symptoms.</w:t>
      </w:r>
    </w:p>
    <w:p w14:paraId="2DA3CEC1" w14:textId="5B865339" w:rsidR="00313A43" w:rsidRDefault="00313A43" w:rsidP="00365628">
      <w:pPr>
        <w:spacing w:line="360" w:lineRule="auto"/>
      </w:pPr>
    </w:p>
    <w:p w14:paraId="4B339ECD" w14:textId="492EFE71" w:rsidR="00D578D7" w:rsidRDefault="00D578D7" w:rsidP="00365628">
      <w:pPr>
        <w:spacing w:line="360" w:lineRule="auto"/>
      </w:pPr>
      <w:r>
        <w:t>Figure 4 Antipsychotics versus placebo for PTSD symptoms at post-treatment</w:t>
      </w:r>
    </w:p>
    <w:p w14:paraId="6C8BF22A" w14:textId="76E3FC7B" w:rsidR="00D578D7" w:rsidRDefault="00CE363F" w:rsidP="00365628">
      <w:pPr>
        <w:spacing w:line="360" w:lineRule="auto"/>
      </w:pPr>
      <w:r>
        <w:t xml:space="preserve">SMD: standardised mean difference. </w:t>
      </w:r>
      <w:r w:rsidRPr="00CE363F">
        <w:t>The size of the grey box reflects how much weight each study received in the meta-analysis (i.e. the larger the box the more this study contributed to the pooled effect represented by the blue diamond). Black bars represent the 95% confidence interval for the</w:t>
      </w:r>
      <w:r>
        <w:t xml:space="preserve"> effect size </w:t>
      </w:r>
      <w:r w:rsidRPr="00CE363F">
        <w:t>in each study</w:t>
      </w:r>
    </w:p>
    <w:p w14:paraId="56FDE212" w14:textId="7C273491" w:rsidR="00D578D7" w:rsidRDefault="00D578D7" w:rsidP="00365628">
      <w:pPr>
        <w:spacing w:line="360" w:lineRule="auto"/>
      </w:pPr>
      <w:r>
        <w:t>Figure 5 Prazosin versus placebo for PTSD symptoms at post-treatment</w:t>
      </w:r>
    </w:p>
    <w:p w14:paraId="071894D7" w14:textId="5680A820" w:rsidR="00CE363F" w:rsidRDefault="00CE363F" w:rsidP="00365628">
      <w:pPr>
        <w:spacing w:line="360" w:lineRule="auto"/>
      </w:pPr>
      <w:r>
        <w:t xml:space="preserve">SMD: standardised mean difference. </w:t>
      </w:r>
      <w:r w:rsidRPr="00CE363F">
        <w:t>The size of the grey box reflects how much weight each study received in the meta-analysis (i.e. the larger the box the more this study contributed to the pooled effect represented by the blue diamond). Black bars represent the 95% confidence interval for the</w:t>
      </w:r>
      <w:r>
        <w:t xml:space="preserve"> effect size </w:t>
      </w:r>
      <w:r w:rsidRPr="00CE363F">
        <w:t>in each study</w:t>
      </w:r>
    </w:p>
    <w:p w14:paraId="4808FD72" w14:textId="77777777" w:rsidR="00D578D7" w:rsidRDefault="00D578D7" w:rsidP="00365628">
      <w:pPr>
        <w:spacing w:line="360" w:lineRule="auto"/>
      </w:pPr>
    </w:p>
    <w:p w14:paraId="690FF401" w14:textId="160B956A" w:rsidR="007A5F0C" w:rsidRDefault="007A5F0C" w:rsidP="00365628">
      <w:pPr>
        <w:spacing w:line="360" w:lineRule="auto"/>
      </w:pPr>
      <w:r>
        <w:t>Effectiveness at six-month follow-up</w:t>
      </w:r>
    </w:p>
    <w:p w14:paraId="17D685D3" w14:textId="44C74110" w:rsidR="007A5F0C" w:rsidRDefault="00014B1E" w:rsidP="00365628">
      <w:pPr>
        <w:spacing w:line="360" w:lineRule="auto"/>
      </w:pPr>
      <w:r>
        <w:t>All p</w:t>
      </w:r>
      <w:r w:rsidR="007A5F0C">
        <w:t>sychological</w:t>
      </w:r>
      <w:r>
        <w:t xml:space="preserve"> treatments</w:t>
      </w:r>
      <w:r w:rsidR="007A5F0C">
        <w:t xml:space="preserve"> were </w:t>
      </w:r>
      <w:r>
        <w:t xml:space="preserve">effective compared with control </w:t>
      </w:r>
      <w:r w:rsidR="007A5F0C">
        <w:t>at 6-month follow-up</w:t>
      </w:r>
      <w:r>
        <w:t xml:space="preserve"> </w:t>
      </w:r>
      <w:r w:rsidR="007A5F0C">
        <w:t>(</w:t>
      </w:r>
      <w:r>
        <w:t xml:space="preserve">k=10; n=738; </w:t>
      </w:r>
      <w:r w:rsidR="007A5F0C">
        <w:t>SMD=-0.45; -0.82 to -0.08;</w:t>
      </w:r>
      <w:r w:rsidR="007A5F0C" w:rsidRPr="000F3A29">
        <w:t xml:space="preserve"> </w:t>
      </w:r>
      <w:r w:rsidR="007A5F0C">
        <w:t>I</w:t>
      </w:r>
      <w:r w:rsidR="007A5F0C">
        <w:rPr>
          <w:vertAlign w:val="superscript"/>
        </w:rPr>
        <w:t>2</w:t>
      </w:r>
      <w:r w:rsidR="007A5F0C">
        <w:t>=79.4%; p&lt;.001). There was further evidence from four trials that TF-CBT conferred most benefit, with large treatment effects reported at 6-month follow-up</w:t>
      </w:r>
      <w:r>
        <w:t xml:space="preserve"> (</w:t>
      </w:r>
      <w:r w:rsidR="009A461F">
        <w:t>k</w:t>
      </w:r>
      <w:r w:rsidR="00C77856">
        <w:t xml:space="preserve">=4; </w:t>
      </w:r>
      <w:r w:rsidR="009A461F">
        <w:t>n</w:t>
      </w:r>
      <w:r w:rsidR="00C77856">
        <w:t xml:space="preserve">=206; SMD=-0.64; -1.10 </w:t>
      </w:r>
      <w:r w:rsidR="009A461F">
        <w:t>to</w:t>
      </w:r>
      <w:r w:rsidR="00C77856">
        <w:t>-0.18; I</w:t>
      </w:r>
      <w:r w:rsidR="00C77856">
        <w:rPr>
          <w:vertAlign w:val="superscript"/>
        </w:rPr>
        <w:t>2</w:t>
      </w:r>
      <w:r w:rsidR="00C77856">
        <w:t xml:space="preserve">; </w:t>
      </w:r>
      <w:r w:rsidR="009A461F">
        <w:t>p</w:t>
      </w:r>
      <w:r w:rsidR="00C77856">
        <w:t>=0.14)</w:t>
      </w:r>
      <w:r>
        <w:t xml:space="preserve">. </w:t>
      </w:r>
    </w:p>
    <w:p w14:paraId="50105412" w14:textId="77777777" w:rsidR="00D06993" w:rsidRDefault="00D06993" w:rsidP="00365628">
      <w:pPr>
        <w:spacing w:line="360" w:lineRule="auto"/>
        <w:rPr>
          <w:b/>
          <w:sz w:val="24"/>
          <w:szCs w:val="24"/>
        </w:rPr>
      </w:pPr>
    </w:p>
    <w:p w14:paraId="142B160C" w14:textId="59709BA8" w:rsidR="00DF090C" w:rsidRPr="00DA3A97" w:rsidRDefault="00DF090C" w:rsidP="00365628">
      <w:pPr>
        <w:spacing w:line="360" w:lineRule="auto"/>
        <w:rPr>
          <w:b/>
          <w:sz w:val="24"/>
          <w:szCs w:val="24"/>
        </w:rPr>
      </w:pPr>
      <w:r w:rsidRPr="00DA3A97">
        <w:rPr>
          <w:b/>
          <w:sz w:val="24"/>
          <w:szCs w:val="24"/>
        </w:rPr>
        <w:t>Sub-group analyses</w:t>
      </w:r>
    </w:p>
    <w:p w14:paraId="2BCBCBDB" w14:textId="4A1D746B" w:rsidR="00DF090C" w:rsidRDefault="00DF090C" w:rsidP="00365628">
      <w:pPr>
        <w:spacing w:line="360" w:lineRule="auto"/>
      </w:pPr>
      <w:r>
        <w:t xml:space="preserve">The pair-wise meta-analyses results </w:t>
      </w:r>
      <w:r w:rsidR="00647ACD">
        <w:t xml:space="preserve">for the primary </w:t>
      </w:r>
      <w:r w:rsidR="007239AD">
        <w:t>outcome</w:t>
      </w:r>
      <w:r w:rsidR="00647ACD">
        <w:t xml:space="preserve"> </w:t>
      </w:r>
      <w:r>
        <w:t xml:space="preserve">by </w:t>
      </w:r>
      <w:r w:rsidR="008E394D">
        <w:t>sub-group are presented in</w:t>
      </w:r>
      <w:r>
        <w:t xml:space="preserve"> </w:t>
      </w:r>
      <w:r w:rsidR="00320136">
        <w:t xml:space="preserve">the Table in </w:t>
      </w:r>
      <w:r w:rsidR="002534B8">
        <w:t>S5</w:t>
      </w:r>
      <w:r w:rsidR="00D578D7">
        <w:t xml:space="preserve"> </w:t>
      </w:r>
      <w:r w:rsidR="008E394D">
        <w:t>Table</w:t>
      </w:r>
      <w:r>
        <w:t>. It was not possible to conduct meta-analyses for pharmacological interventions by population as all but one of these studies were conducted in veterans.</w:t>
      </w:r>
    </w:p>
    <w:p w14:paraId="4E2350A1" w14:textId="77777777" w:rsidR="00DA3A97" w:rsidRDefault="00DA3A97" w:rsidP="00365628">
      <w:pPr>
        <w:spacing w:line="360" w:lineRule="auto"/>
      </w:pPr>
    </w:p>
    <w:p w14:paraId="7A8B814C" w14:textId="55FFB72E" w:rsidR="00300E99" w:rsidRPr="00DA3A97" w:rsidRDefault="00300E99" w:rsidP="00365628">
      <w:pPr>
        <w:spacing w:line="360" w:lineRule="auto"/>
        <w:rPr>
          <w:sz w:val="24"/>
          <w:szCs w:val="24"/>
        </w:rPr>
      </w:pPr>
      <w:r w:rsidRPr="00DA3A97">
        <w:rPr>
          <w:sz w:val="24"/>
          <w:szCs w:val="24"/>
        </w:rPr>
        <w:t>Veterans</w:t>
      </w:r>
    </w:p>
    <w:p w14:paraId="3473E0B9" w14:textId="6707F806" w:rsidR="00270619" w:rsidRDefault="003325F5" w:rsidP="00365628">
      <w:pPr>
        <w:spacing w:line="360" w:lineRule="auto"/>
      </w:pPr>
      <w:r w:rsidRPr="003325F5">
        <w:t xml:space="preserve">Among veterans, </w:t>
      </w:r>
      <w:r w:rsidR="00DB57A0">
        <w:t xml:space="preserve">evidence from 15 trials showed that </w:t>
      </w:r>
      <w:r w:rsidRPr="003325F5">
        <w:t xml:space="preserve">psychological interventions </w:t>
      </w:r>
      <w:r w:rsidR="00342C62">
        <w:t xml:space="preserve">compared with control </w:t>
      </w:r>
      <w:r w:rsidRPr="003325F5">
        <w:t xml:space="preserve">were effective </w:t>
      </w:r>
      <w:r w:rsidR="006B1B9C">
        <w:t xml:space="preserve">at post-treatment </w:t>
      </w:r>
      <w:r w:rsidRPr="003325F5">
        <w:t>for reducing</w:t>
      </w:r>
      <w:r>
        <w:t xml:space="preserve"> PTSD </w:t>
      </w:r>
      <w:r w:rsidRPr="003325F5">
        <w:t>symptoms, but the size o</w:t>
      </w:r>
      <w:r w:rsidR="006B1B9C">
        <w:t xml:space="preserve">f the treatment effect was </w:t>
      </w:r>
      <w:r w:rsidRPr="003325F5">
        <w:t xml:space="preserve">smaller than in </w:t>
      </w:r>
      <w:r w:rsidR="00342C62">
        <w:t xml:space="preserve">the </w:t>
      </w:r>
      <w:r w:rsidRPr="003325F5">
        <w:t xml:space="preserve">pooled </w:t>
      </w:r>
      <w:r w:rsidR="00DB57A0">
        <w:t xml:space="preserve">analysis </w:t>
      </w:r>
      <w:r w:rsidR="006B1B9C">
        <w:t xml:space="preserve">across all populations. Additionally, unlike the pooled analysis across all populations these positive effects were not maintained at 6-month follow-up. </w:t>
      </w:r>
      <w:r w:rsidR="00342C62">
        <w:t>However</w:t>
      </w:r>
      <w:r w:rsidR="00F83F9D">
        <w:t>,</w:t>
      </w:r>
      <w:r w:rsidR="00342C62">
        <w:t xml:space="preserve"> when compared with an active control </w:t>
      </w:r>
      <w:r w:rsidR="00F83F9D">
        <w:t xml:space="preserve">in six trials </w:t>
      </w:r>
      <w:r w:rsidR="00342C62">
        <w:t xml:space="preserve">psychological interventions were associated with a moderate and significant effect size at post-treatment </w:t>
      </w:r>
      <w:r w:rsidRPr="003325F5">
        <w:t>(</w:t>
      </w:r>
      <w:r w:rsidR="009A45A5">
        <w:t xml:space="preserve">k=6; n=260; </w:t>
      </w:r>
      <w:r w:rsidR="008E5853">
        <w:t>SMD=</w:t>
      </w:r>
      <w:r w:rsidRPr="003325F5">
        <w:t>–</w:t>
      </w:r>
      <w:r w:rsidR="00343DFA">
        <w:t>0.40</w:t>
      </w:r>
      <w:r w:rsidR="008E5853">
        <w:t xml:space="preserve">; </w:t>
      </w:r>
      <w:r w:rsidRPr="003325F5">
        <w:t>–</w:t>
      </w:r>
      <w:r w:rsidR="00343DFA">
        <w:t xml:space="preserve">0.77 to </w:t>
      </w:r>
      <w:r w:rsidR="00270619">
        <w:t>-</w:t>
      </w:r>
      <w:r w:rsidR="00343DFA">
        <w:t>0.02</w:t>
      </w:r>
      <w:r w:rsidR="0081563F">
        <w:t>; I</w:t>
      </w:r>
      <w:r w:rsidR="0081563F">
        <w:rPr>
          <w:vertAlign w:val="superscript"/>
        </w:rPr>
        <w:t>2</w:t>
      </w:r>
      <w:r w:rsidR="0081563F">
        <w:t>=48.7%, p=0.08</w:t>
      </w:r>
      <w:r w:rsidRPr="003325F5">
        <w:t>).</w:t>
      </w:r>
      <w:r w:rsidR="00342C62">
        <w:t xml:space="preserve"> </w:t>
      </w:r>
      <w:r w:rsidR="00EC1ED3">
        <w:t xml:space="preserve">Results by intervention category are shown in Figure </w:t>
      </w:r>
      <w:r w:rsidR="00D06993">
        <w:t>6</w:t>
      </w:r>
      <w:r w:rsidR="00EC1ED3">
        <w:t xml:space="preserve">. </w:t>
      </w:r>
      <w:r w:rsidR="00ED333D">
        <w:t xml:space="preserve">In seven trials </w:t>
      </w:r>
      <w:r w:rsidR="00CD58BB">
        <w:t xml:space="preserve">and four trials respectively </w:t>
      </w:r>
      <w:r w:rsidR="00D40BAE">
        <w:t xml:space="preserve">TF-CBT </w:t>
      </w:r>
      <w:r w:rsidR="00CD58BB">
        <w:t>and EMDR were</w:t>
      </w:r>
      <w:r w:rsidR="00D40BAE">
        <w:t xml:space="preserve"> associated with the largest treatment effect at post-treatment compared with control</w:t>
      </w:r>
      <w:r w:rsidR="00CD58BB">
        <w:t xml:space="preserve">, </w:t>
      </w:r>
      <w:r w:rsidR="00300E99">
        <w:t xml:space="preserve">but the </w:t>
      </w:r>
      <w:r w:rsidR="00F83F9D">
        <w:t xml:space="preserve">effect size was reduced by a third </w:t>
      </w:r>
      <w:r w:rsidR="00647ACD">
        <w:t xml:space="preserve">when </w:t>
      </w:r>
      <w:r w:rsidR="00F83F9D">
        <w:t>compared with the pooled analysis across all popula</w:t>
      </w:r>
      <w:r w:rsidR="003E0A2C">
        <w:t>tions</w:t>
      </w:r>
      <w:r w:rsidR="00F83F9D">
        <w:t>. Treatment effects associated with mindfulness favoured the intervention at post-treatment and 6-month follow-up compared with control but the difference was not significant i</w:t>
      </w:r>
      <w:r w:rsidR="00466891">
        <w:t>n either comparison.</w:t>
      </w:r>
    </w:p>
    <w:p w14:paraId="7657269F" w14:textId="6627D194" w:rsidR="00DA3A97" w:rsidRDefault="00DA3A97" w:rsidP="00365628">
      <w:pPr>
        <w:spacing w:line="360" w:lineRule="auto"/>
        <w:rPr>
          <w:b/>
          <w:sz w:val="24"/>
          <w:szCs w:val="24"/>
        </w:rPr>
      </w:pPr>
    </w:p>
    <w:p w14:paraId="36EFE805" w14:textId="37C2DF23" w:rsidR="00406BB6" w:rsidRDefault="00406BB6" w:rsidP="00406BB6">
      <w:r>
        <w:t xml:space="preserve">Figure </w:t>
      </w:r>
      <w:r w:rsidR="00D06993">
        <w:t xml:space="preserve">6 </w:t>
      </w:r>
      <w:r>
        <w:t>Psychological treatments for PTSD symptoms by intervention category versus control at post-treatment in veterans</w:t>
      </w:r>
    </w:p>
    <w:p w14:paraId="20A00BC2" w14:textId="29898A4F" w:rsidR="00406BB6" w:rsidRPr="00CE363F" w:rsidRDefault="00CE363F" w:rsidP="00365628">
      <w:pPr>
        <w:spacing w:line="360" w:lineRule="auto"/>
        <w:rPr>
          <w:bCs/>
        </w:rPr>
      </w:pPr>
      <w:r w:rsidRPr="00CE363F">
        <w:rPr>
          <w:bCs/>
        </w:rPr>
        <w:t xml:space="preserve">CBT: cognitive behavioural therapy, EMDR: eye movement </w:t>
      </w:r>
      <w:r w:rsidRPr="00CE363F">
        <w:t>desensitisation</w:t>
      </w:r>
      <w:r w:rsidRPr="00CE363F">
        <w:rPr>
          <w:bCs/>
        </w:rPr>
        <w:t xml:space="preserve"> and reprocessing therapy, SMD: standardised mean difference. </w:t>
      </w:r>
      <w:r w:rsidRPr="00CE363F">
        <w:t xml:space="preserve">The size of the grey box reflects how much weight each study received in the meta-analysis (i.e. the larger the box the more this study contributed to the pooled effect represented by the blue diamond). Black bars represent the 95% confidence interval for </w:t>
      </w:r>
      <w:r w:rsidRPr="00A65E18">
        <w:t xml:space="preserve">the </w:t>
      </w:r>
      <w:r w:rsidRPr="00CE363F">
        <w:t>effect size in each study</w:t>
      </w:r>
    </w:p>
    <w:p w14:paraId="36241765" w14:textId="77777777" w:rsidR="00C34A68" w:rsidRDefault="00C34A68" w:rsidP="00365628">
      <w:pPr>
        <w:spacing w:line="360" w:lineRule="auto"/>
        <w:rPr>
          <w:sz w:val="24"/>
          <w:szCs w:val="24"/>
        </w:rPr>
      </w:pPr>
    </w:p>
    <w:p w14:paraId="4E4E7CCC" w14:textId="366E078A" w:rsidR="00F37FD2" w:rsidRPr="00DA3A97" w:rsidRDefault="00466891" w:rsidP="00365628">
      <w:pPr>
        <w:spacing w:line="360" w:lineRule="auto"/>
        <w:rPr>
          <w:sz w:val="24"/>
          <w:szCs w:val="24"/>
        </w:rPr>
      </w:pPr>
      <w:r w:rsidRPr="00DA3A97">
        <w:rPr>
          <w:sz w:val="24"/>
          <w:szCs w:val="24"/>
        </w:rPr>
        <w:t>Refugee</w:t>
      </w:r>
      <w:r w:rsidR="00821DBD" w:rsidRPr="00DA3A97">
        <w:rPr>
          <w:sz w:val="24"/>
          <w:szCs w:val="24"/>
        </w:rPr>
        <w:t>s</w:t>
      </w:r>
      <w:r w:rsidRPr="00DA3A97">
        <w:rPr>
          <w:sz w:val="24"/>
          <w:szCs w:val="24"/>
        </w:rPr>
        <w:t xml:space="preserve"> </w:t>
      </w:r>
    </w:p>
    <w:p w14:paraId="127A8008" w14:textId="49F71D34" w:rsidR="00466891" w:rsidRDefault="00A6130E" w:rsidP="00365628">
      <w:pPr>
        <w:spacing w:line="360" w:lineRule="auto"/>
      </w:pPr>
      <w:r>
        <w:t>Psychological interventions are effective for reducing PTSD symptoms in refugee populations in seven trials at post-treatment and in three trials at 6-month follow up compared with control. Evidence from two trials showed that TF-CBT conferred the most benefit at post-treatment compared with control, but the large effects were not maintained in two trials at 6-month follow-up. EMDR was also associated with large and significant treatment effects in three trials at post-treatment when compared with control</w:t>
      </w:r>
      <w:r w:rsidR="00EC1ED3">
        <w:t xml:space="preserve"> (Fig </w:t>
      </w:r>
      <w:r w:rsidR="00D06993">
        <w:t>7</w:t>
      </w:r>
      <w:r w:rsidR="00EC1ED3">
        <w:t>)</w:t>
      </w:r>
      <w:r>
        <w:t xml:space="preserve">. </w:t>
      </w:r>
    </w:p>
    <w:p w14:paraId="4019B271" w14:textId="34DF8267" w:rsidR="002C1C5B" w:rsidRDefault="002C1C5B" w:rsidP="00365628">
      <w:pPr>
        <w:spacing w:line="360" w:lineRule="auto"/>
      </w:pPr>
    </w:p>
    <w:p w14:paraId="3C88FC39" w14:textId="2828256A" w:rsidR="002C1C5B" w:rsidRDefault="002C1C5B" w:rsidP="002C1C5B">
      <w:r>
        <w:t xml:space="preserve">Figure </w:t>
      </w:r>
      <w:r w:rsidR="00D06993">
        <w:t xml:space="preserve">7 </w:t>
      </w:r>
      <w:r>
        <w:t>Psychological treatments for PTSD symptoms by intervention category versus control at post-treatment in refugee populations</w:t>
      </w:r>
    </w:p>
    <w:p w14:paraId="7DEEAA01" w14:textId="77777777" w:rsidR="00C34A68" w:rsidRPr="00CE363F" w:rsidRDefault="00C34A68" w:rsidP="00C34A68">
      <w:pPr>
        <w:spacing w:line="360" w:lineRule="auto"/>
        <w:rPr>
          <w:bCs/>
        </w:rPr>
      </w:pPr>
      <w:r w:rsidRPr="00CE363F">
        <w:rPr>
          <w:bCs/>
        </w:rPr>
        <w:t xml:space="preserve">CBT: cognitive behavioural therapy, EMDR: eye movement </w:t>
      </w:r>
      <w:r w:rsidRPr="00CE363F">
        <w:t>desensitisation</w:t>
      </w:r>
      <w:r w:rsidRPr="00CE363F">
        <w:rPr>
          <w:bCs/>
        </w:rPr>
        <w:t xml:space="preserve"> and reprocessing therapy, SMD: standardised mean difference. </w:t>
      </w:r>
      <w:r w:rsidRPr="00CE363F">
        <w:t xml:space="preserve">The size of the grey box reflects how much weight each study received in the meta-analysis (i.e. the larger the box the more this study contributed to the pooled effect represented by the blue diamond). Black bars represent the 95% confidence interval for </w:t>
      </w:r>
      <w:r w:rsidRPr="00E641E7">
        <w:t>the effect size in each study</w:t>
      </w:r>
    </w:p>
    <w:p w14:paraId="7CED7406" w14:textId="77777777" w:rsidR="002C1C5B" w:rsidRDefault="002C1C5B" w:rsidP="00365628">
      <w:pPr>
        <w:spacing w:line="360" w:lineRule="auto"/>
      </w:pPr>
    </w:p>
    <w:p w14:paraId="2B30F445" w14:textId="067C4300" w:rsidR="00606F35" w:rsidRDefault="00606F35" w:rsidP="00365628">
      <w:pPr>
        <w:spacing w:line="360" w:lineRule="auto"/>
      </w:pPr>
      <w:r w:rsidRPr="00606F35">
        <w:t>Non-trauma-focused CB</w:t>
      </w:r>
      <w:r w:rsidR="00E437F5">
        <w:t xml:space="preserve">T was investigated in one non-randomised controlled trial </w:t>
      </w:r>
      <w:r w:rsidRPr="00606F35">
        <w:t>in a refugee population and showed a large</w:t>
      </w:r>
      <w:r w:rsidR="00E437F5">
        <w:t xml:space="preserve"> </w:t>
      </w:r>
      <w:r w:rsidRPr="00606F35">
        <w:t xml:space="preserve">and significant effect favouring group intervention </w:t>
      </w:r>
      <w:r w:rsidR="00A15E68">
        <w:t>for reducing PTSD symptoms (</w:t>
      </w:r>
      <w:r w:rsidR="009A45A5">
        <w:t xml:space="preserve">k=1; n=43; </w:t>
      </w:r>
      <w:r w:rsidR="00A15E68">
        <w:t>SMD=</w:t>
      </w:r>
      <w:r w:rsidRPr="00606F35">
        <w:t>–</w:t>
      </w:r>
      <w:r w:rsidR="00A15E68">
        <w:t xml:space="preserve">2.54, </w:t>
      </w:r>
      <w:r w:rsidRPr="00606F35">
        <w:t>–3.21 to –</w:t>
      </w:r>
      <w:r w:rsidR="00A15E68">
        <w:t>1.88</w:t>
      </w:r>
      <w:r>
        <w:t>).</w:t>
      </w:r>
    </w:p>
    <w:p w14:paraId="4F2DE01C" w14:textId="77777777" w:rsidR="00337E82" w:rsidRDefault="00337E82" w:rsidP="00365628">
      <w:pPr>
        <w:spacing w:line="360" w:lineRule="auto"/>
        <w:rPr>
          <w:sz w:val="24"/>
          <w:szCs w:val="24"/>
        </w:rPr>
      </w:pPr>
    </w:p>
    <w:p w14:paraId="00A1AAC0" w14:textId="7B463360" w:rsidR="00F37FD2" w:rsidRPr="00DA3A97" w:rsidRDefault="00436964" w:rsidP="00365628">
      <w:pPr>
        <w:spacing w:line="360" w:lineRule="auto"/>
        <w:rPr>
          <w:sz w:val="24"/>
          <w:szCs w:val="24"/>
        </w:rPr>
      </w:pPr>
      <w:r w:rsidRPr="00DA3A97">
        <w:rPr>
          <w:sz w:val="24"/>
          <w:szCs w:val="24"/>
        </w:rPr>
        <w:t>Childhood sexual abuse</w:t>
      </w:r>
    </w:p>
    <w:p w14:paraId="72746A30" w14:textId="3F65A29B" w:rsidR="00436964" w:rsidRPr="00F37FD2" w:rsidRDefault="00A973E1" w:rsidP="00365628">
      <w:pPr>
        <w:spacing w:line="360" w:lineRule="auto"/>
      </w:pPr>
      <w:r>
        <w:t xml:space="preserve">Across 10 trials psychological interventions </w:t>
      </w:r>
      <w:r w:rsidR="00935515">
        <w:t>were</w:t>
      </w:r>
      <w:r>
        <w:t xml:space="preserve"> effective in reducing PTSD symptoms in childhood sexual abuse populations when compared with control at post-treatment, but the difference was not significant in three trials that evaluated outcomes at 6-month follow-up. When broken down by treatment type only TF-CBT </w:t>
      </w:r>
      <w:r w:rsidR="00F546BA">
        <w:t>was associated</w:t>
      </w:r>
      <w:r>
        <w:t xml:space="preserve"> positive and significant effects</w:t>
      </w:r>
      <w:r w:rsidR="00613786">
        <w:t xml:space="preserve"> in three trials that compared outcomes at post-treatment with control (</w:t>
      </w:r>
      <w:r w:rsidR="00465569">
        <w:t xml:space="preserve">k=3; n=153; </w:t>
      </w:r>
      <w:r w:rsidR="00613786">
        <w:t>SMD=-1.22; -2.40 to -0.05</w:t>
      </w:r>
      <w:r w:rsidR="00E00406">
        <w:t>; I</w:t>
      </w:r>
      <w:r w:rsidR="00E00406">
        <w:rPr>
          <w:vertAlign w:val="superscript"/>
        </w:rPr>
        <w:t>2</w:t>
      </w:r>
      <w:r w:rsidR="00E00406">
        <w:t>=90.3%, p=0.000</w:t>
      </w:r>
      <w:r w:rsidR="00613786">
        <w:t xml:space="preserve">), but the wide 95% </w:t>
      </w:r>
      <w:r w:rsidR="0072161B">
        <w:t xml:space="preserve">CIs </w:t>
      </w:r>
      <w:r w:rsidR="00613786">
        <w:t xml:space="preserve">suggest significant imprecision in this estimate. </w:t>
      </w:r>
    </w:p>
    <w:p w14:paraId="1DBB4A66" w14:textId="5DC9EE17" w:rsidR="00613786" w:rsidRDefault="00613786" w:rsidP="00365628">
      <w:pPr>
        <w:spacing w:line="360" w:lineRule="auto"/>
      </w:pPr>
      <w:r w:rsidRPr="00613786">
        <w:t xml:space="preserve">Evidence from non-randomised controlled trials revealed a similar </w:t>
      </w:r>
      <w:r>
        <w:t xml:space="preserve">pattern. </w:t>
      </w:r>
      <w:r w:rsidRPr="00613786">
        <w:t xml:space="preserve">One study investigated ‘victim to survivor’ group </w:t>
      </w:r>
      <w:r>
        <w:t xml:space="preserve">TF-CBT </w:t>
      </w:r>
      <w:r w:rsidRPr="00613786">
        <w:t xml:space="preserve">therapy </w:t>
      </w:r>
      <w:r>
        <w:t>and treatment effects were large and favoured the intervention at post-treatment (</w:t>
      </w:r>
      <w:r w:rsidR="009E5500">
        <w:t xml:space="preserve">k=1; n=45; </w:t>
      </w:r>
      <w:r>
        <w:t>SMD=</w:t>
      </w:r>
      <w:r w:rsidRPr="00613786">
        <w:t>–</w:t>
      </w:r>
      <w:r>
        <w:t xml:space="preserve">1.01; </w:t>
      </w:r>
      <w:r w:rsidRPr="00613786">
        <w:t>–1.53 to –</w:t>
      </w:r>
      <w:r>
        <w:t>0.48</w:t>
      </w:r>
      <w:r w:rsidRPr="00613786">
        <w:t>)</w:t>
      </w:r>
      <w:r>
        <w:t xml:space="preserve">. Another </w:t>
      </w:r>
      <w:r w:rsidRPr="00613786">
        <w:t>study examined a multicomponent trauma-focused intervention d</w:t>
      </w:r>
      <w:r>
        <w:t>elivered in a group format; a</w:t>
      </w:r>
      <w:r w:rsidRPr="00613786">
        <w:t xml:space="preserve"> small reduction in PTSD s</w:t>
      </w:r>
      <w:r>
        <w:t xml:space="preserve">ymptoms was found, but this was </w:t>
      </w:r>
      <w:r w:rsidRPr="00613786">
        <w:t>not significant</w:t>
      </w:r>
      <w:r>
        <w:t xml:space="preserve"> (</w:t>
      </w:r>
      <w:r w:rsidR="009E5500">
        <w:t xml:space="preserve">k=1; n=63; </w:t>
      </w:r>
      <w:r>
        <w:t>SMD=</w:t>
      </w:r>
      <w:r w:rsidRPr="00613786">
        <w:t>–0.18; –0.62 to 0.26).</w:t>
      </w:r>
    </w:p>
    <w:p w14:paraId="2308F66C" w14:textId="77777777" w:rsidR="00C34A68" w:rsidRDefault="00C34A68" w:rsidP="00365628">
      <w:pPr>
        <w:spacing w:line="360" w:lineRule="auto"/>
        <w:rPr>
          <w:sz w:val="24"/>
          <w:szCs w:val="24"/>
        </w:rPr>
      </w:pPr>
    </w:p>
    <w:p w14:paraId="4B6F6CF5" w14:textId="1394EFF5" w:rsidR="00613786" w:rsidRPr="00DA3A97" w:rsidRDefault="00613786" w:rsidP="00365628">
      <w:pPr>
        <w:spacing w:line="360" w:lineRule="auto"/>
        <w:rPr>
          <w:sz w:val="24"/>
          <w:szCs w:val="24"/>
        </w:rPr>
      </w:pPr>
      <w:r w:rsidRPr="00DA3A97">
        <w:rPr>
          <w:sz w:val="24"/>
          <w:szCs w:val="24"/>
        </w:rPr>
        <w:t>War-related</w:t>
      </w:r>
    </w:p>
    <w:p w14:paraId="516DB909" w14:textId="27301EF6" w:rsidR="00A12B5B" w:rsidRDefault="00613F50" w:rsidP="00365628">
      <w:pPr>
        <w:spacing w:line="360" w:lineRule="auto"/>
      </w:pPr>
      <w:r>
        <w:t xml:space="preserve">Evidence from six trials shows that TF-CBT is effective </w:t>
      </w:r>
      <w:r w:rsidR="00D114D3">
        <w:t xml:space="preserve">compared with control at post-treatment </w:t>
      </w:r>
      <w:r>
        <w:t>in reducing PTSD symptoms in p</w:t>
      </w:r>
      <w:r w:rsidR="00D114D3">
        <w:t>opulations affected by war. T</w:t>
      </w:r>
      <w:r>
        <w:t xml:space="preserve">he </w:t>
      </w:r>
      <w:r w:rsidR="00D114D3">
        <w:t>size of the treatment effect was approximately half that observed in the comparable analysis that pooled data across all populations (</w:t>
      </w:r>
      <w:r w:rsidR="00C361DD">
        <w:t xml:space="preserve">Fig </w:t>
      </w:r>
      <w:r w:rsidR="00D06993">
        <w:t>8</w:t>
      </w:r>
      <w:r w:rsidR="00D114D3">
        <w:t>).</w:t>
      </w:r>
      <w:r w:rsidR="00A12B5B">
        <w:t xml:space="preserve"> Traum</w:t>
      </w:r>
      <w:r w:rsidR="001677C6">
        <w:t>a-focused approaches were investigated in one non-randomised controlled trial which showed large treatment effects in favour of the intervention at post-treatment compared with control</w:t>
      </w:r>
      <w:r w:rsidR="00A12B5B">
        <w:t xml:space="preserve"> </w:t>
      </w:r>
      <w:r w:rsidR="001677C6">
        <w:t>(</w:t>
      </w:r>
      <w:r w:rsidR="006435D8">
        <w:t xml:space="preserve">k=1; n=115; </w:t>
      </w:r>
      <w:r w:rsidR="001677C6">
        <w:t>SMD=</w:t>
      </w:r>
      <w:r w:rsidR="00A12B5B" w:rsidRPr="00613786">
        <w:t>–1.2</w:t>
      </w:r>
      <w:r w:rsidR="001677C6">
        <w:t>2; –1.75 to –0.69</w:t>
      </w:r>
      <w:r w:rsidR="00A12B5B" w:rsidRPr="00613786">
        <w:t xml:space="preserve">). </w:t>
      </w:r>
    </w:p>
    <w:p w14:paraId="64D7A058" w14:textId="7E82961C" w:rsidR="00DA3A97" w:rsidRDefault="00DA3A97" w:rsidP="00365628">
      <w:pPr>
        <w:spacing w:line="360" w:lineRule="auto"/>
      </w:pPr>
    </w:p>
    <w:p w14:paraId="33AE7DB0" w14:textId="7C2099D5" w:rsidR="002C1C5B" w:rsidRDefault="002C1C5B" w:rsidP="002C1C5B">
      <w:r>
        <w:t xml:space="preserve">Figure </w:t>
      </w:r>
      <w:r w:rsidR="00D06993">
        <w:t xml:space="preserve">8 </w:t>
      </w:r>
      <w:r>
        <w:t>TF-CBT for PTSD symptoms versus control at post-treatment in war-affected populations</w:t>
      </w:r>
    </w:p>
    <w:p w14:paraId="4ED1FB5A" w14:textId="606DFC8F" w:rsidR="00C34A68" w:rsidRPr="00CE363F" w:rsidRDefault="00C34A68" w:rsidP="00C34A68">
      <w:pPr>
        <w:spacing w:line="360" w:lineRule="auto"/>
        <w:rPr>
          <w:bCs/>
        </w:rPr>
      </w:pPr>
      <w:r w:rsidRPr="00CE363F">
        <w:rPr>
          <w:bCs/>
        </w:rPr>
        <w:t>CBT: cognitive behavioural therapy, E</w:t>
      </w:r>
      <w:r>
        <w:rPr>
          <w:bCs/>
        </w:rPr>
        <w:t xml:space="preserve">S: effect size. </w:t>
      </w:r>
      <w:r w:rsidRPr="00CE363F">
        <w:t xml:space="preserve">The size of the grey box reflects how much weight each study received in the meta-analysis (i.e. the larger the box the more this study contributed to the pooled effect represented by the blue diamond). Black bars represent the 95% confidence interval for </w:t>
      </w:r>
      <w:r w:rsidRPr="00E641E7">
        <w:t>the effect size in each study</w:t>
      </w:r>
    </w:p>
    <w:p w14:paraId="173DA9F9" w14:textId="77777777" w:rsidR="002C1C5B" w:rsidRDefault="002C1C5B" w:rsidP="00365628">
      <w:pPr>
        <w:spacing w:line="360" w:lineRule="auto"/>
      </w:pPr>
    </w:p>
    <w:p w14:paraId="1C8FC828" w14:textId="20581074" w:rsidR="00A12B5B" w:rsidRPr="00DA3A97" w:rsidRDefault="00A12B5B" w:rsidP="00365628">
      <w:pPr>
        <w:spacing w:line="360" w:lineRule="auto"/>
        <w:rPr>
          <w:sz w:val="24"/>
          <w:szCs w:val="24"/>
        </w:rPr>
      </w:pPr>
      <w:r w:rsidRPr="00DA3A97">
        <w:rPr>
          <w:sz w:val="24"/>
          <w:szCs w:val="24"/>
        </w:rPr>
        <w:t>Domestic violence</w:t>
      </w:r>
    </w:p>
    <w:p w14:paraId="1CB33A43" w14:textId="7DAF60DC" w:rsidR="00A12B5B" w:rsidRPr="00A12B5B" w:rsidRDefault="00263387" w:rsidP="00365628">
      <w:pPr>
        <w:spacing w:line="360" w:lineRule="auto"/>
      </w:pPr>
      <w:r>
        <w:t>TF-CBT was the most effective intervention for reducing PTSD symptoms in people exposed to domestic violence, with large and significant treatment effects observed across two trials (</w:t>
      </w:r>
      <w:r w:rsidR="00402AC7">
        <w:t>k=2; n=</w:t>
      </w:r>
      <w:r w:rsidR="006706A4">
        <w:t xml:space="preserve">117; </w:t>
      </w:r>
      <w:r>
        <w:t>SMD=-2.92; -3.45 to -2.39</w:t>
      </w:r>
      <w:r w:rsidR="00E00406">
        <w:t>; I</w:t>
      </w:r>
      <w:r w:rsidR="00E00406">
        <w:rPr>
          <w:vertAlign w:val="superscript"/>
        </w:rPr>
        <w:t>2</w:t>
      </w:r>
      <w:r w:rsidR="00E00406">
        <w:t>=0%, p=0.970)</w:t>
      </w:r>
      <w:r>
        <w:t>.</w:t>
      </w:r>
    </w:p>
    <w:p w14:paraId="06401AE2" w14:textId="4563B365" w:rsidR="00C72BF5" w:rsidRDefault="00C72BF5" w:rsidP="00365628">
      <w:pPr>
        <w:spacing w:line="360" w:lineRule="auto"/>
        <w:rPr>
          <w:b/>
        </w:rPr>
      </w:pPr>
    </w:p>
    <w:p w14:paraId="7E5CB061" w14:textId="364EC09D" w:rsidR="00C6270F" w:rsidRPr="00DA3A97" w:rsidRDefault="00AE0994" w:rsidP="00365628">
      <w:pPr>
        <w:spacing w:line="360" w:lineRule="auto"/>
        <w:rPr>
          <w:b/>
          <w:sz w:val="24"/>
          <w:szCs w:val="24"/>
        </w:rPr>
      </w:pPr>
      <w:r w:rsidRPr="00DA3A97">
        <w:rPr>
          <w:b/>
          <w:sz w:val="24"/>
          <w:szCs w:val="24"/>
        </w:rPr>
        <w:t>Secondary outcomes</w:t>
      </w:r>
    </w:p>
    <w:p w14:paraId="08CD5050" w14:textId="37E97C62" w:rsidR="00B0660A" w:rsidRDefault="007239AD" w:rsidP="00365628">
      <w:pPr>
        <w:spacing w:line="360" w:lineRule="auto"/>
      </w:pPr>
      <w:r>
        <w:t xml:space="preserve">The pair-wise meta-analyses results for the </w:t>
      </w:r>
      <w:r w:rsidR="00E615C6">
        <w:t>secondary</w:t>
      </w:r>
      <w:r>
        <w:t xml:space="preserve"> outcome</w:t>
      </w:r>
      <w:r w:rsidR="00E615C6">
        <w:t>s</w:t>
      </w:r>
      <w:r>
        <w:t xml:space="preserve"> by </w:t>
      </w:r>
      <w:r w:rsidR="00346FBE">
        <w:t>sub-group are presented in</w:t>
      </w:r>
      <w:r>
        <w:t xml:space="preserve"> </w:t>
      </w:r>
      <w:r w:rsidR="002534B8">
        <w:t xml:space="preserve">S5 </w:t>
      </w:r>
      <w:r w:rsidR="00346FBE">
        <w:t>Table</w:t>
      </w:r>
      <w:r>
        <w:t xml:space="preserve">. </w:t>
      </w:r>
      <w:r w:rsidR="00E615C6">
        <w:t xml:space="preserve">Only outcomes that were meta-analysed are reported. </w:t>
      </w:r>
    </w:p>
    <w:p w14:paraId="0740DAA6" w14:textId="10A5D6B8" w:rsidR="00A12B5B" w:rsidRPr="00DA3A97" w:rsidRDefault="00A12B5B" w:rsidP="00365628">
      <w:pPr>
        <w:spacing w:line="360" w:lineRule="auto"/>
        <w:rPr>
          <w:sz w:val="24"/>
          <w:szCs w:val="24"/>
        </w:rPr>
      </w:pPr>
      <w:r w:rsidRPr="00DA3A97">
        <w:rPr>
          <w:sz w:val="24"/>
          <w:szCs w:val="24"/>
        </w:rPr>
        <w:t>D</w:t>
      </w:r>
      <w:r w:rsidR="004A72C7" w:rsidRPr="00DA3A97">
        <w:rPr>
          <w:sz w:val="24"/>
          <w:szCs w:val="24"/>
        </w:rPr>
        <w:t xml:space="preserve">isturbances of </w:t>
      </w:r>
      <w:r w:rsidR="00862B35" w:rsidRPr="00DA3A97">
        <w:rPr>
          <w:sz w:val="24"/>
          <w:szCs w:val="24"/>
        </w:rPr>
        <w:t>self-organisation</w:t>
      </w:r>
      <w:r w:rsidRPr="00DA3A97">
        <w:rPr>
          <w:sz w:val="24"/>
          <w:szCs w:val="24"/>
        </w:rPr>
        <w:t xml:space="preserve"> symptoms</w:t>
      </w:r>
    </w:p>
    <w:p w14:paraId="3090FB35" w14:textId="4490C838" w:rsidR="00E437F5" w:rsidRPr="00543EB3" w:rsidRDefault="004A72C7" w:rsidP="00365628">
      <w:pPr>
        <w:spacing w:line="360" w:lineRule="auto"/>
      </w:pPr>
      <w:r w:rsidRPr="00543EB3">
        <w:t xml:space="preserve">Evidence from seven trials showed that </w:t>
      </w:r>
      <w:r w:rsidR="00E437F5" w:rsidRPr="00543EB3">
        <w:t>treatment effects favoured psychological interventions for reducing symptoms of emotional dysregulation compared with control at post-treatment and 6-month follow-up, but the differences were not significant. Evidence from two trials showed that phase-based interventions were associated with large treatment effects in favour of reducing inter-personal problems, but the difference was not significant. Across five trials negative self-concept was significantly improved by any psychological intervention at post-treatment compared with control</w:t>
      </w:r>
      <w:r w:rsidR="00F24D37" w:rsidRPr="00543EB3">
        <w:t xml:space="preserve"> (</w:t>
      </w:r>
      <w:r w:rsidR="00775F7E">
        <w:t xml:space="preserve">k=5; n=215; </w:t>
      </w:r>
      <w:r w:rsidR="00F24D37" w:rsidRPr="00543EB3">
        <w:t>SMD=</w:t>
      </w:r>
      <w:r w:rsidR="00F24D37" w:rsidRPr="00543EB3">
        <w:rPr>
          <w:rFonts w:cstheme="minorHAnsi"/>
        </w:rPr>
        <w:t>1.81; 0.73 to 2.89; I</w:t>
      </w:r>
      <w:r w:rsidR="00F24D37" w:rsidRPr="00543EB3">
        <w:rPr>
          <w:rFonts w:cstheme="minorHAnsi"/>
          <w:vertAlign w:val="superscript"/>
        </w:rPr>
        <w:t>2</w:t>
      </w:r>
      <w:r w:rsidR="00F24D37" w:rsidRPr="00543EB3">
        <w:rPr>
          <w:rFonts w:cstheme="minorHAnsi"/>
        </w:rPr>
        <w:t>=90%, p=0.000)</w:t>
      </w:r>
      <w:r w:rsidR="00E437F5" w:rsidRPr="00543EB3">
        <w:t>. TF-CBT was associated with large treatment effects at post-treatment compared with control</w:t>
      </w:r>
      <w:r w:rsidR="001D6958" w:rsidRPr="00543EB3">
        <w:t xml:space="preserve"> in favour of improving negative self-concept (</w:t>
      </w:r>
      <w:r w:rsidR="00775F7E">
        <w:t xml:space="preserve">k=3; n=145; </w:t>
      </w:r>
      <w:r w:rsidR="001D6958" w:rsidRPr="00543EB3">
        <w:t>SMD=2.22</w:t>
      </w:r>
      <w:r w:rsidR="008541AD" w:rsidRPr="00543EB3">
        <w:t>;</w:t>
      </w:r>
      <w:r w:rsidR="001D6958" w:rsidRPr="00543EB3">
        <w:t xml:space="preserve"> 0.75 to 3.70</w:t>
      </w:r>
      <w:r w:rsidR="008541AD" w:rsidRPr="00543EB3">
        <w:t>; I</w:t>
      </w:r>
      <w:r w:rsidR="008541AD" w:rsidRPr="00543EB3">
        <w:rPr>
          <w:vertAlign w:val="superscript"/>
        </w:rPr>
        <w:t>2</w:t>
      </w:r>
      <w:r w:rsidR="008541AD" w:rsidRPr="00543EB3">
        <w:t>=90.4%, p=0.000</w:t>
      </w:r>
      <w:r w:rsidR="001D6958" w:rsidRPr="00543EB3">
        <w:t>)</w:t>
      </w:r>
      <w:r w:rsidR="00AD659D" w:rsidRPr="00543EB3">
        <w:t>,</w:t>
      </w:r>
      <w:r w:rsidR="001D6958" w:rsidRPr="00543EB3">
        <w:t xml:space="preserve"> but the wide 95% </w:t>
      </w:r>
      <w:r w:rsidR="0072161B" w:rsidRPr="00543EB3">
        <w:t>C</w:t>
      </w:r>
      <w:r w:rsidR="0072161B">
        <w:t>I</w:t>
      </w:r>
      <w:r w:rsidR="0072161B" w:rsidRPr="00543EB3">
        <w:t xml:space="preserve">s </w:t>
      </w:r>
      <w:r w:rsidR="001D6958" w:rsidRPr="00543EB3">
        <w:t xml:space="preserve">suggest this estimate is potentially imprecise. </w:t>
      </w:r>
      <w:r w:rsidR="00BE084B">
        <w:t xml:space="preserve">No studies evaluated the effect of pharmacological therapies for these outcomes. </w:t>
      </w:r>
    </w:p>
    <w:p w14:paraId="34BFA0B6" w14:textId="77777777" w:rsidR="00C34A68" w:rsidRDefault="00C34A68" w:rsidP="00365628">
      <w:pPr>
        <w:spacing w:line="360" w:lineRule="auto"/>
        <w:rPr>
          <w:sz w:val="24"/>
          <w:szCs w:val="24"/>
        </w:rPr>
      </w:pPr>
    </w:p>
    <w:p w14:paraId="663000EE" w14:textId="7F59D7FA" w:rsidR="00AE0994" w:rsidRPr="00DA3A97" w:rsidRDefault="00A12B5B" w:rsidP="00365628">
      <w:pPr>
        <w:spacing w:line="360" w:lineRule="auto"/>
        <w:rPr>
          <w:sz w:val="24"/>
          <w:szCs w:val="24"/>
        </w:rPr>
      </w:pPr>
      <w:r w:rsidRPr="00DA3A97">
        <w:rPr>
          <w:sz w:val="24"/>
          <w:szCs w:val="24"/>
        </w:rPr>
        <w:t>Depression</w:t>
      </w:r>
    </w:p>
    <w:p w14:paraId="56DFB0A2" w14:textId="49DA0DCE" w:rsidR="00206AC4" w:rsidRDefault="00EA7475" w:rsidP="00365628">
      <w:pPr>
        <w:spacing w:line="360" w:lineRule="auto"/>
      </w:pPr>
      <w:r>
        <w:t>Across all populations, evidence from 3</w:t>
      </w:r>
      <w:r w:rsidR="00A5087F">
        <w:t>1</w:t>
      </w:r>
      <w:r>
        <w:t xml:space="preserve"> </w:t>
      </w:r>
      <w:r w:rsidR="00F30705">
        <w:t xml:space="preserve">and 6 </w:t>
      </w:r>
      <w:r>
        <w:t xml:space="preserve">trials </w:t>
      </w:r>
      <w:r w:rsidR="00F30705">
        <w:t xml:space="preserve">respectively </w:t>
      </w:r>
      <w:r>
        <w:t>showed psychological interventions are effective for reducing depressive symptoms at post-treatm</w:t>
      </w:r>
      <w:r w:rsidR="00F30705">
        <w:t>ent and six-month follow-up when compared with control</w:t>
      </w:r>
      <w:r>
        <w:t>. Smaller</w:t>
      </w:r>
      <w:r w:rsidR="00A5087F">
        <w:t xml:space="preserve"> positive</w:t>
      </w:r>
      <w:r>
        <w:t xml:space="preserve"> </w:t>
      </w:r>
      <w:r w:rsidR="00A5087F">
        <w:t>effects were seen across five</w:t>
      </w:r>
      <w:r>
        <w:t xml:space="preserve"> trials that compared psychological interventions at post-treatment with an active control, but the difference was not significant (</w:t>
      </w:r>
      <w:r w:rsidR="00775F7E">
        <w:t xml:space="preserve">k=5; n=473; </w:t>
      </w:r>
      <w:r>
        <w:t>SMD</w:t>
      </w:r>
      <w:r w:rsidR="00A5087F">
        <w:t>=-0.38</w:t>
      </w:r>
      <w:r>
        <w:t xml:space="preserve">; </w:t>
      </w:r>
      <w:r w:rsidR="00A5087F">
        <w:t>-0.76 to 0.01</w:t>
      </w:r>
      <w:r w:rsidR="008541AD">
        <w:t>; I</w:t>
      </w:r>
      <w:r w:rsidR="008541AD">
        <w:rPr>
          <w:vertAlign w:val="superscript"/>
        </w:rPr>
        <w:t>2</w:t>
      </w:r>
      <w:r w:rsidR="008541AD">
        <w:t>=70.5%, p=0.009</w:t>
      </w:r>
      <w:r>
        <w:t>)</w:t>
      </w:r>
      <w:r w:rsidR="00A5087F">
        <w:t xml:space="preserve">. </w:t>
      </w:r>
      <w:r w:rsidR="00E55E4C">
        <w:t>TF-CBT was associated with the most consistently large and significant treatment effects in favour of reducing depressive symptoms at post-treatment and 6-month follow-up compared with control; in two trials TF-CBT was also effective at post-treatment when compared with an active control (</w:t>
      </w:r>
      <w:r w:rsidR="00A779CE">
        <w:t xml:space="preserve">k=2; n=346; </w:t>
      </w:r>
      <w:r w:rsidR="00E55E4C">
        <w:t xml:space="preserve">SMD=-0.60; -1.06 to </w:t>
      </w:r>
      <w:r w:rsidR="00DD44D0">
        <w:t>-</w:t>
      </w:r>
      <w:r w:rsidR="00E55E4C">
        <w:t>0.14</w:t>
      </w:r>
      <w:r w:rsidR="008541AD">
        <w:t>; I</w:t>
      </w:r>
      <w:r w:rsidR="008541AD">
        <w:rPr>
          <w:vertAlign w:val="superscript"/>
        </w:rPr>
        <w:t>2</w:t>
      </w:r>
      <w:r w:rsidR="008541AD">
        <w:t>=77.7%, p=0.03</w:t>
      </w:r>
      <w:r w:rsidR="00E55E4C">
        <w:t xml:space="preserve">). </w:t>
      </w:r>
      <w:r w:rsidR="00060492">
        <w:t>In seven trials, EMDR was similarly associated with large and significant treatment effects for reducing depressive symptoms across all populations when compared with control at post-treatment; smaller effects were observed in two trials that compared EMDR with an active control but the difference was not significant (</w:t>
      </w:r>
      <w:r w:rsidR="00A779CE">
        <w:t xml:space="preserve">k=2; n=72; </w:t>
      </w:r>
      <w:r w:rsidR="00060492">
        <w:t>SMD=-0.32; -1.23 to 0.59</w:t>
      </w:r>
      <w:r w:rsidR="008541AD">
        <w:t>; I</w:t>
      </w:r>
      <w:r w:rsidR="008541AD">
        <w:rPr>
          <w:vertAlign w:val="superscript"/>
        </w:rPr>
        <w:t>2</w:t>
      </w:r>
      <w:r w:rsidR="008541AD">
        <w:t>=47.8%, p=0.17</w:t>
      </w:r>
      <w:r w:rsidR="00060492">
        <w:t>).</w:t>
      </w:r>
      <w:r w:rsidR="00CC4B94">
        <w:t xml:space="preserve"> Large and significant effects were observed in two trials that compared IPT with control at post-treatment across all populations. </w:t>
      </w:r>
      <w:r w:rsidR="00D25FC1">
        <w:t xml:space="preserve">Similarly, evidence from four trials showed that phase-based interventions were associated with large and significant treatment effects at post-treatment when compared with control. Mindfulness was </w:t>
      </w:r>
      <w:r w:rsidR="008541AD">
        <w:t>another</w:t>
      </w:r>
      <w:r w:rsidR="00D25FC1">
        <w:t xml:space="preserve"> non-trauma based intervention that proved moderately effective for reducing depressive symptoms across three trials at post-treatment and two trials at 6-month follow-up.</w:t>
      </w:r>
    </w:p>
    <w:p w14:paraId="4FF4E116" w14:textId="59075B4D" w:rsidR="00206AC4" w:rsidRDefault="000F62FC" w:rsidP="00365628">
      <w:pPr>
        <w:spacing w:line="360" w:lineRule="auto"/>
      </w:pPr>
      <w:r>
        <w:t xml:space="preserve">When broken down by trauma exposure </w:t>
      </w:r>
      <w:r w:rsidR="00AF4BA6">
        <w:t>e</w:t>
      </w:r>
      <w:r>
        <w:t>vidence from three trials showed that TF-CBT is the most effective trauma-focused intervention for reducing depressive symptoms among veterans</w:t>
      </w:r>
      <w:r w:rsidR="00F30705">
        <w:t>, war-affected populations, childhood sexual abuse, refugees and domestic violence. The size of the treatment effect among veterans and war-affected populations was attenuated compared with the pooled analysis across all populations</w:t>
      </w:r>
      <w:r>
        <w:t xml:space="preserve"> at post-treatment compared with control. Mindfulness was shown to be moderately effective among veterans at post-treatment compared with control, but this difference was not significant at 6-month follow-up. </w:t>
      </w:r>
    </w:p>
    <w:p w14:paraId="13F6DB62" w14:textId="77777777" w:rsidR="00DA3A97" w:rsidRDefault="00DA3A97" w:rsidP="00365628">
      <w:pPr>
        <w:spacing w:line="360" w:lineRule="auto"/>
      </w:pPr>
    </w:p>
    <w:p w14:paraId="44E76895" w14:textId="4CB341F9" w:rsidR="00C6270F" w:rsidRPr="00DA3A97" w:rsidRDefault="00A12B5B" w:rsidP="00365628">
      <w:pPr>
        <w:spacing w:line="360" w:lineRule="auto"/>
        <w:rPr>
          <w:sz w:val="24"/>
          <w:szCs w:val="24"/>
        </w:rPr>
      </w:pPr>
      <w:r w:rsidRPr="00DA3A97">
        <w:rPr>
          <w:sz w:val="24"/>
          <w:szCs w:val="24"/>
        </w:rPr>
        <w:t>Anxiety</w:t>
      </w:r>
    </w:p>
    <w:p w14:paraId="166D74FB" w14:textId="5483BA29" w:rsidR="00A12B5B" w:rsidRPr="005114EF" w:rsidRDefault="005114EF" w:rsidP="00365628">
      <w:pPr>
        <w:spacing w:line="360" w:lineRule="auto"/>
      </w:pPr>
      <w:r>
        <w:t>Across all populations psychological interventions were shown to be effective in 15 trials for reducing anxiety symptoms at post-treatment compared with control; two trials contributed evidence that showed that psychological interventions were moderately effective when compared with an active control (</w:t>
      </w:r>
      <w:r w:rsidR="000D2EDE">
        <w:t xml:space="preserve">k=2; n=346; </w:t>
      </w:r>
      <w:r>
        <w:t>SMD=-0.44; -0.73 to -0.15</w:t>
      </w:r>
      <w:r w:rsidR="008541AD">
        <w:t>; I</w:t>
      </w:r>
      <w:r w:rsidR="008541AD">
        <w:rPr>
          <w:vertAlign w:val="superscript"/>
        </w:rPr>
        <w:t>2</w:t>
      </w:r>
      <w:r w:rsidR="008541AD">
        <w:t>=46.4%, p=0.17</w:t>
      </w:r>
      <w:r>
        <w:t xml:space="preserve">). </w:t>
      </w:r>
      <w:r w:rsidR="0085715F">
        <w:t xml:space="preserve">For all trauma types, large and significant treatment effects were observed when TF-CBT and EMDR were compared with control in eight and four trials respectively. </w:t>
      </w:r>
      <w:r w:rsidR="00037976">
        <w:t>Among veterans TF-CBT (</w:t>
      </w:r>
      <w:r w:rsidR="00E506B5">
        <w:t>k=3; n=112</w:t>
      </w:r>
      <w:r w:rsidR="004B7388">
        <w:t>; SMD=-1.02; -1.72 to -0.32; I</w:t>
      </w:r>
      <w:r w:rsidR="004B7388">
        <w:rPr>
          <w:vertAlign w:val="superscript"/>
        </w:rPr>
        <w:t>2</w:t>
      </w:r>
      <w:r w:rsidR="004B7388">
        <w:t>=51%; p=0.130</w:t>
      </w:r>
      <w:r w:rsidR="00037976">
        <w:t>) and EMDR (</w:t>
      </w:r>
      <w:r w:rsidR="004B7388">
        <w:t>k=2; n=44; SMD=-0.91; -2.28 to -0.47;</w:t>
      </w:r>
      <w:r w:rsidR="004B7388" w:rsidRPr="004B7388">
        <w:t xml:space="preserve"> </w:t>
      </w:r>
      <w:r w:rsidR="004B7388">
        <w:t>I</w:t>
      </w:r>
      <w:r w:rsidR="004B7388">
        <w:rPr>
          <w:vertAlign w:val="superscript"/>
        </w:rPr>
        <w:t>2</w:t>
      </w:r>
      <w:r w:rsidR="004B7388">
        <w:t xml:space="preserve">=77.7%; p=0.034 </w:t>
      </w:r>
      <w:r w:rsidR="00037976">
        <w:t xml:space="preserve">) were associated with the largest treatment effects for reducing anxiety symptoms when compared with control at post-treatment. TF-CBT was also the most effective intervention for reducing anxiety symptoms among war-affected populations when compared with control at post-treatment in six trials. </w:t>
      </w:r>
    </w:p>
    <w:p w14:paraId="22A80FBD" w14:textId="77777777" w:rsidR="00DA3A97" w:rsidRPr="00DA3A97" w:rsidRDefault="00DA3A97" w:rsidP="00365628">
      <w:pPr>
        <w:spacing w:line="360" w:lineRule="auto"/>
        <w:rPr>
          <w:b/>
        </w:rPr>
      </w:pPr>
    </w:p>
    <w:p w14:paraId="7CA3F2F8" w14:textId="2F0996C2" w:rsidR="00C6270F" w:rsidRPr="00DA3A97" w:rsidRDefault="00A12B5B" w:rsidP="00365628">
      <w:pPr>
        <w:spacing w:line="360" w:lineRule="auto"/>
        <w:rPr>
          <w:sz w:val="24"/>
          <w:szCs w:val="24"/>
        </w:rPr>
      </w:pPr>
      <w:r w:rsidRPr="00DA3A97">
        <w:rPr>
          <w:sz w:val="24"/>
          <w:szCs w:val="24"/>
        </w:rPr>
        <w:t>Quality of life</w:t>
      </w:r>
    </w:p>
    <w:p w14:paraId="06627878" w14:textId="7693B2BE" w:rsidR="00A12B5B" w:rsidRPr="00037976" w:rsidRDefault="003064C8" w:rsidP="00365628">
      <w:pPr>
        <w:spacing w:line="360" w:lineRule="auto"/>
      </w:pPr>
      <w:r>
        <w:t>For all trauma types, small but non</w:t>
      </w:r>
      <w:r w:rsidR="00DD44D0">
        <w:t>-</w:t>
      </w:r>
      <w:r>
        <w:t xml:space="preserve">significant improvements in quality of life were observed in six trials that compared all </w:t>
      </w:r>
      <w:r w:rsidR="000E7078">
        <w:t xml:space="preserve">different </w:t>
      </w:r>
      <w:r>
        <w:t xml:space="preserve">psychological interventions </w:t>
      </w:r>
      <w:r w:rsidR="00323FF1">
        <w:t xml:space="preserve">(k=6; n=406; </w:t>
      </w:r>
      <w:r w:rsidR="00323FF1" w:rsidRPr="00323FF1">
        <w:t>SMD</w:t>
      </w:r>
      <w:r w:rsidR="00323FF1">
        <w:t>-</w:t>
      </w:r>
      <w:r w:rsidR="00323FF1" w:rsidRPr="00323FF1">
        <w:t>0.33</w:t>
      </w:r>
      <w:r w:rsidR="00323FF1">
        <w:t xml:space="preserve">, 95% CIL </w:t>
      </w:r>
      <w:r w:rsidR="00323FF1" w:rsidRPr="00323FF1">
        <w:t>-0.01</w:t>
      </w:r>
      <w:r w:rsidR="00323FF1">
        <w:t xml:space="preserve"> to</w:t>
      </w:r>
      <w:r w:rsidR="00323FF1" w:rsidRPr="00323FF1">
        <w:t xml:space="preserve"> 0.66</w:t>
      </w:r>
      <w:r w:rsidR="00323FF1">
        <w:t>;</w:t>
      </w:r>
      <w:r w:rsidR="00323FF1" w:rsidRPr="00323FF1">
        <w:t xml:space="preserve"> I</w:t>
      </w:r>
      <w:r w:rsidR="00323FF1" w:rsidRPr="00323FF1">
        <w:rPr>
          <w:vertAlign w:val="superscript"/>
        </w:rPr>
        <w:t>2</w:t>
      </w:r>
      <w:r w:rsidR="00323FF1" w:rsidRPr="00323FF1">
        <w:t>=57.3%</w:t>
      </w:r>
      <w:r w:rsidR="00323FF1">
        <w:t xml:space="preserve">; </w:t>
      </w:r>
      <w:r w:rsidR="00323FF1" w:rsidRPr="00323FF1">
        <w:t>p=0.021</w:t>
      </w:r>
      <w:r w:rsidR="00323FF1">
        <w:t xml:space="preserve">) </w:t>
      </w:r>
      <w:r>
        <w:t>and four trials that compared TF-CBT with control at post-treatment</w:t>
      </w:r>
      <w:r w:rsidR="00323FF1">
        <w:t xml:space="preserve"> (k=4; n=260; </w:t>
      </w:r>
      <w:r w:rsidR="00323FF1" w:rsidRPr="00323FF1">
        <w:t>SM</w:t>
      </w:r>
      <w:r w:rsidR="00323FF1">
        <w:t>=</w:t>
      </w:r>
      <w:r w:rsidR="00323FF1" w:rsidRPr="00323FF1">
        <w:t xml:space="preserve"> 0.23</w:t>
      </w:r>
      <w:r w:rsidR="00323FF1">
        <w:t xml:space="preserve">, 95% CI: </w:t>
      </w:r>
      <w:r w:rsidR="00323FF1" w:rsidRPr="00323FF1">
        <w:t>-0.33</w:t>
      </w:r>
      <w:r w:rsidR="00323FF1">
        <w:t xml:space="preserve"> to</w:t>
      </w:r>
      <w:r w:rsidR="00323FF1" w:rsidRPr="00323FF1">
        <w:t xml:space="preserve"> 0.79</w:t>
      </w:r>
      <w:r w:rsidR="00323FF1">
        <w:t>;</w:t>
      </w:r>
      <w:r w:rsidR="00323FF1" w:rsidRPr="00323FF1">
        <w:t xml:space="preserve"> I</w:t>
      </w:r>
      <w:r w:rsidR="00323FF1" w:rsidRPr="0096443E">
        <w:rPr>
          <w:vertAlign w:val="superscript"/>
        </w:rPr>
        <w:t>2</w:t>
      </w:r>
      <w:r w:rsidR="00323FF1" w:rsidRPr="00323FF1">
        <w:t>=73.9%</w:t>
      </w:r>
      <w:r w:rsidR="00323FF1">
        <w:t>; p=0.009).</w:t>
      </w:r>
    </w:p>
    <w:p w14:paraId="1539D85E" w14:textId="77777777" w:rsidR="00DA3A97" w:rsidRPr="00DA3A97" w:rsidRDefault="00DA3A97" w:rsidP="00365628">
      <w:pPr>
        <w:spacing w:line="360" w:lineRule="auto"/>
      </w:pPr>
    </w:p>
    <w:p w14:paraId="231B7DF7" w14:textId="14AEE953" w:rsidR="00A12B5B" w:rsidRPr="00DA3A97" w:rsidRDefault="00A12B5B" w:rsidP="00365628">
      <w:pPr>
        <w:spacing w:line="360" w:lineRule="auto"/>
        <w:rPr>
          <w:sz w:val="24"/>
          <w:szCs w:val="24"/>
        </w:rPr>
      </w:pPr>
      <w:r w:rsidRPr="00DA3A97">
        <w:rPr>
          <w:sz w:val="24"/>
          <w:szCs w:val="24"/>
        </w:rPr>
        <w:t>Sleep quality</w:t>
      </w:r>
    </w:p>
    <w:p w14:paraId="5C909D1F" w14:textId="6E4394A6" w:rsidR="00A12B5B" w:rsidRDefault="000230F9" w:rsidP="00365628">
      <w:pPr>
        <w:spacing w:line="360" w:lineRule="auto"/>
      </w:pPr>
      <w:r>
        <w:t xml:space="preserve">Across all trauma types, sleep quality was significantly improved in analyses of three trials of psychological interventions and two trials of TF-CBT at post-treatment compared with control. </w:t>
      </w:r>
      <w:r w:rsidR="004A3338">
        <w:t>Prazosin was the only pharmacological intervention with sufficient data to conduct</w:t>
      </w:r>
      <w:r w:rsidR="005C3E6F">
        <w:t xml:space="preserve"> meta-analysis</w:t>
      </w:r>
      <w:r w:rsidR="00773911">
        <w:t>.</w:t>
      </w:r>
      <w:r w:rsidR="005C3E6F">
        <w:t xml:space="preserve"> In three trials Prazosin </w:t>
      </w:r>
      <w:r w:rsidR="004A3338">
        <w:t xml:space="preserve">was effective </w:t>
      </w:r>
      <w:r w:rsidR="005C3E6F">
        <w:t xml:space="preserve">compared with placebo </w:t>
      </w:r>
      <w:r w:rsidR="004A3338">
        <w:t>for improving sleep quality (</w:t>
      </w:r>
      <w:r w:rsidR="000D2EDE">
        <w:t xml:space="preserve">k=3; n=109; </w:t>
      </w:r>
      <w:r w:rsidR="004A3338">
        <w:t>SMD=-0.73;-1.12 to -0.34</w:t>
      </w:r>
      <w:r w:rsidR="00FE428E">
        <w:t>; I</w:t>
      </w:r>
      <w:r w:rsidR="00FE428E">
        <w:rPr>
          <w:vertAlign w:val="superscript"/>
        </w:rPr>
        <w:t>2</w:t>
      </w:r>
      <w:r w:rsidR="00FE428E">
        <w:t>=0%, p=0.486</w:t>
      </w:r>
      <w:r w:rsidR="004A3338">
        <w:t>).</w:t>
      </w:r>
    </w:p>
    <w:p w14:paraId="31AAA089" w14:textId="77777777" w:rsidR="00CE75BF" w:rsidRDefault="00CE75BF" w:rsidP="00365628">
      <w:pPr>
        <w:spacing w:line="360" w:lineRule="auto"/>
      </w:pPr>
    </w:p>
    <w:p w14:paraId="695B6A37" w14:textId="6D46B33E" w:rsidR="002442CF" w:rsidRPr="00DA3A97" w:rsidRDefault="009D5EC0" w:rsidP="00365628">
      <w:pPr>
        <w:spacing w:line="360" w:lineRule="auto"/>
        <w:rPr>
          <w:sz w:val="24"/>
          <w:szCs w:val="24"/>
        </w:rPr>
      </w:pPr>
      <w:r w:rsidRPr="00DA3A97">
        <w:rPr>
          <w:sz w:val="24"/>
          <w:szCs w:val="24"/>
        </w:rPr>
        <w:t>Positive and negative affect</w:t>
      </w:r>
    </w:p>
    <w:p w14:paraId="67092717" w14:textId="15357D99" w:rsidR="00523448" w:rsidRPr="00523448" w:rsidRDefault="00523448" w:rsidP="00323FF1">
      <w:pPr>
        <w:spacing w:line="360" w:lineRule="auto"/>
      </w:pPr>
      <w:r>
        <w:t>Evidence from three trials showed that antipsychotic medication (all risperidone) w</w:t>
      </w:r>
      <w:r w:rsidR="000E7078">
        <w:t>as</w:t>
      </w:r>
      <w:r>
        <w:t xml:space="preserve"> not effective </w:t>
      </w:r>
      <w:r w:rsidR="000E7078">
        <w:t xml:space="preserve">at post-treatment </w:t>
      </w:r>
      <w:r>
        <w:t xml:space="preserve">in improving negative </w:t>
      </w:r>
      <w:r w:rsidR="00323FF1">
        <w:t>(k=</w:t>
      </w:r>
      <w:r w:rsidR="002F5FAE">
        <w:t>2</w:t>
      </w:r>
      <w:r w:rsidR="00323FF1">
        <w:t>; n=</w:t>
      </w:r>
      <w:r w:rsidR="002F5FAE">
        <w:t>284</w:t>
      </w:r>
      <w:r w:rsidR="00323FF1">
        <w:t>; SMD=0.54, 95% CI: -0.14 to 1.22; I</w:t>
      </w:r>
      <w:r w:rsidR="00323FF1" w:rsidRPr="00323FF1">
        <w:rPr>
          <w:vertAlign w:val="superscript"/>
        </w:rPr>
        <w:t>2</w:t>
      </w:r>
      <w:r w:rsidR="00323FF1">
        <w:t>=0%; p=0.66)</w:t>
      </w:r>
      <w:r>
        <w:t xml:space="preserve">and positive affect </w:t>
      </w:r>
      <w:r w:rsidR="00323FF1">
        <w:t>(k=</w:t>
      </w:r>
      <w:r w:rsidR="002F5FAE">
        <w:t xml:space="preserve">3; n=329); SMD= </w:t>
      </w:r>
      <w:r w:rsidR="00323FF1">
        <w:t>1.75</w:t>
      </w:r>
      <w:r w:rsidR="002F5FAE">
        <w:t xml:space="preserve">, 95% CI: </w:t>
      </w:r>
      <w:r w:rsidR="00323FF1">
        <w:t>-4.05 to 0.54</w:t>
      </w:r>
      <w:r w:rsidR="002F5FAE">
        <w:t>;</w:t>
      </w:r>
      <w:r w:rsidR="00323FF1">
        <w:t xml:space="preserve"> I</w:t>
      </w:r>
      <w:r w:rsidR="00323FF1" w:rsidRPr="002F5FAE">
        <w:rPr>
          <w:vertAlign w:val="superscript"/>
        </w:rPr>
        <w:t>2</w:t>
      </w:r>
      <w:r w:rsidR="00323FF1">
        <w:t>=76.9%</w:t>
      </w:r>
      <w:r w:rsidR="002F5FAE">
        <w:t>;</w:t>
      </w:r>
      <w:r w:rsidR="00323FF1">
        <w:t xml:space="preserve"> p=0.01</w:t>
      </w:r>
      <w:r w:rsidR="002F5FAE">
        <w:t>)</w:t>
      </w:r>
      <w:r w:rsidR="00323FF1">
        <w:t xml:space="preserve"> </w:t>
      </w:r>
      <w:r>
        <w:t xml:space="preserve">or general psychopathology symptoms </w:t>
      </w:r>
      <w:r w:rsidR="002F5FAE">
        <w:t>(k=2; n=284; SMD=</w:t>
      </w:r>
      <w:r w:rsidR="00323FF1">
        <w:t xml:space="preserve"> 0.04</w:t>
      </w:r>
      <w:r w:rsidR="002F5FAE">
        <w:t xml:space="preserve">, 95% CI: </w:t>
      </w:r>
      <w:r w:rsidR="00323FF1">
        <w:t>-2.08 to 2.16</w:t>
      </w:r>
      <w:r w:rsidR="002F5FAE">
        <w:t xml:space="preserve">; </w:t>
      </w:r>
      <w:r w:rsidR="00323FF1">
        <w:t>I</w:t>
      </w:r>
      <w:r w:rsidR="00323FF1" w:rsidRPr="002F5FAE">
        <w:rPr>
          <w:vertAlign w:val="superscript"/>
        </w:rPr>
        <w:t>2</w:t>
      </w:r>
      <w:r w:rsidR="00323FF1">
        <w:t>=0%</w:t>
      </w:r>
      <w:r w:rsidR="002F5FAE">
        <w:t xml:space="preserve">; </w:t>
      </w:r>
      <w:r w:rsidR="00323FF1">
        <w:t>p=0.43</w:t>
      </w:r>
      <w:r w:rsidR="002F5FAE">
        <w:t xml:space="preserve">) </w:t>
      </w:r>
      <w:r>
        <w:t>in people with complex trauma.</w:t>
      </w:r>
    </w:p>
    <w:p w14:paraId="06E33C74" w14:textId="77777777" w:rsidR="00237BC8" w:rsidRDefault="00237BC8" w:rsidP="00365628">
      <w:pPr>
        <w:spacing w:line="360" w:lineRule="auto"/>
        <w:rPr>
          <w:b/>
          <w:sz w:val="24"/>
          <w:szCs w:val="24"/>
        </w:rPr>
      </w:pPr>
    </w:p>
    <w:p w14:paraId="25F162E6" w14:textId="0651B040" w:rsidR="00A12B5B" w:rsidRPr="00DA3A97" w:rsidRDefault="00A12B5B" w:rsidP="00365628">
      <w:pPr>
        <w:spacing w:line="360" w:lineRule="auto"/>
        <w:rPr>
          <w:b/>
          <w:sz w:val="24"/>
          <w:szCs w:val="24"/>
        </w:rPr>
      </w:pPr>
      <w:r w:rsidRPr="00DA3A97">
        <w:rPr>
          <w:b/>
          <w:sz w:val="24"/>
          <w:szCs w:val="24"/>
        </w:rPr>
        <w:t>Component network meta-analysis</w:t>
      </w:r>
    </w:p>
    <w:p w14:paraId="0B60FC05" w14:textId="7B7C7564" w:rsidR="00DB2F70" w:rsidRDefault="00DB2F70" w:rsidP="00365628">
      <w:pPr>
        <w:spacing w:line="360" w:lineRule="auto"/>
      </w:pPr>
      <w:r w:rsidRPr="005A3948">
        <w:t xml:space="preserve">We further explored the treatment effects of different </w:t>
      </w:r>
      <w:r w:rsidR="008D7AAF">
        <w:t xml:space="preserve">psychological </w:t>
      </w:r>
      <w:r w:rsidRPr="005A3948">
        <w:t>components of the included composite complex interventions by using component network meta-analysis.</w:t>
      </w:r>
      <w:r>
        <w:t xml:space="preserve"> Model 2 had the lowest DIC</w:t>
      </w:r>
      <w:r w:rsidR="00481770">
        <w:t xml:space="preserve"> </w:t>
      </w:r>
      <w:r w:rsidR="0050025F">
        <w:t>(262.7</w:t>
      </w:r>
      <w:r w:rsidR="00695764">
        <w:t>, SD=8.6). However</w:t>
      </w:r>
      <w:r>
        <w:t xml:space="preserve"> model 3 had </w:t>
      </w:r>
      <w:r w:rsidR="00695764">
        <w:t xml:space="preserve">a comparable DIC and a </w:t>
      </w:r>
      <w:r>
        <w:t xml:space="preserve">substantially lower between-study standard deviation </w:t>
      </w:r>
      <w:r w:rsidR="0050025F">
        <w:t>(DIC=265.5</w:t>
      </w:r>
      <w:r w:rsidR="00695764">
        <w:t xml:space="preserve">, SD=6.0), </w:t>
      </w:r>
      <w:r>
        <w:t>suggesting heterogeneity was better accounted fo</w:t>
      </w:r>
      <w:r w:rsidR="00695764">
        <w:t xml:space="preserve">r. The </w:t>
      </w:r>
      <w:r>
        <w:t xml:space="preserve">total residual deviance </w:t>
      </w:r>
      <w:r w:rsidR="00695764">
        <w:t xml:space="preserve">was also lower in model 3, </w:t>
      </w:r>
      <w:r>
        <w:t>suggesting a better fit between the model and data</w:t>
      </w:r>
      <w:r w:rsidR="00695764">
        <w:t>.</w:t>
      </w:r>
      <w:r>
        <w:t xml:space="preserve"> Given that the difference in DIC was less than three points, we selected model 3 for further analyses.</w:t>
      </w:r>
    </w:p>
    <w:p w14:paraId="1FD301E1" w14:textId="174182D8" w:rsidR="00A12B5B" w:rsidRDefault="003217BB" w:rsidP="00365628">
      <w:pPr>
        <w:spacing w:line="360" w:lineRule="auto"/>
      </w:pPr>
      <w:r>
        <w:t xml:space="preserve">Figure </w:t>
      </w:r>
      <w:r w:rsidR="00D06993">
        <w:t xml:space="preserve">9 </w:t>
      </w:r>
      <w:r>
        <w:t>shows the network</w:t>
      </w:r>
      <w:r w:rsidR="00857276">
        <w:t xml:space="preserve"> plot </w:t>
      </w:r>
      <w:r>
        <w:t>of combinations of treatment components for the primary outcome</w:t>
      </w:r>
      <w:r w:rsidR="00E66E51">
        <w:t xml:space="preserve"> across the 17 studies included in the network </w:t>
      </w:r>
      <w:r w:rsidR="006E6617">
        <w:fldChar w:fldCharType="begin">
          <w:fldData xml:space="preserve">cmV3ZXp6dCIgdGltZXN0YW1wPSIxNTkzNzAwNTQxIj4zNzU5PC9rZXk+PC9mb3JlaWduLWtleXM+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m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</w:fldData>
        </w:fldChar>
      </w:r>
      <w:r w:rsidR="004569A9">
        <w:instrText xml:space="preserve"> ADDIN EN.CITE </w:instrText>
      </w:r>
      <w:r w:rsidR="004569A9">
        <w:fldChar w:fldCharType="begin">
          <w:fldData xml:space="preserve">PEVuZE5vdGU+PENpdGU+PEF1dGhvcj5BZGVuYXVlcjwvQXV0aG9yPjxZZWFyPjIwMTE8L1llYXI+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==
</w:fldData>
        </w:fldChar>
      </w:r>
      <w:r w:rsidR="004569A9">
        <w:instrText xml:space="preserve"> ADDIN EN.CITE.DATA </w:instrText>
      </w:r>
      <w:r w:rsidR="004569A9">
        <w:fldChar w:fldCharType="end"/>
      </w:r>
      <w:r w:rsidR="004569A9">
        <w:fldChar w:fldCharType="begin">
          <w:fldData xml:space="preserve">cmV3ZXp6dCIgdGltZXN0YW1wPSIxNTkzNzAwNTQxIj4zNzU5PC9rZXk+PC9mb3JlaWduLWtleXM+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</w:fldData>
        </w:fldChar>
      </w:r>
      <w:r w:rsidR="004569A9">
        <w:instrText xml:space="preserve"> ADDIN EN.CITE.DATA </w:instrText>
      </w:r>
      <w:r w:rsidR="004569A9">
        <w:fldChar w:fldCharType="end"/>
      </w:r>
      <w:r w:rsidR="006E6617">
        <w:fldChar w:fldCharType="separate"/>
      </w:r>
      <w:r w:rsidR="004569A9">
        <w:rPr>
          <w:noProof/>
        </w:rPr>
        <w:t>[29, 36, 44, 59, 68, 84, 88, 91-93, 100, 106, 107, 109, 116, 120, 123]</w:t>
      </w:r>
      <w:r w:rsidR="006E6617">
        <w:fldChar w:fldCharType="end"/>
      </w:r>
      <w:r>
        <w:t xml:space="preserve">. </w:t>
      </w:r>
      <w:r w:rsidR="00F16EAF">
        <w:t xml:space="preserve">Mean differences for the primary outcome by intervention component are shown in </w:t>
      </w:r>
      <w:r w:rsidR="003200A9">
        <w:t>the</w:t>
      </w:r>
      <w:r w:rsidR="00DE623C">
        <w:t xml:space="preserve"> T</w:t>
      </w:r>
      <w:r w:rsidR="00F16EAF">
        <w:t>able</w:t>
      </w:r>
      <w:r w:rsidR="003200A9">
        <w:t xml:space="preserve"> in </w:t>
      </w:r>
      <w:r w:rsidR="002534B8">
        <w:t xml:space="preserve">S6 </w:t>
      </w:r>
      <w:r w:rsidR="003200A9">
        <w:t>Table</w:t>
      </w:r>
      <w:r w:rsidR="00F16EAF">
        <w:t xml:space="preserve">. </w:t>
      </w:r>
      <w:r w:rsidR="00DB2F70">
        <w:t xml:space="preserve">Interventions that took a multicomponent approach were more effective than those that did not </w:t>
      </w:r>
      <w:r>
        <w:t xml:space="preserve">for reducing PTSD symptoms </w:t>
      </w:r>
      <w:r w:rsidR="00DB2F70">
        <w:t>(</w:t>
      </w:r>
      <w:r w:rsidR="00E66E51">
        <w:t xml:space="preserve">k=17; n=1077; </w:t>
      </w:r>
      <w:r w:rsidR="00DB2F70">
        <w:t xml:space="preserve">MD=-37.95; -60.84, -15.16). All these studies included cognitive restructuring and imaginal exposure. There was insufficient data to explore interactions between multicomponent approaches and these intervention components. </w:t>
      </w:r>
    </w:p>
    <w:p w14:paraId="5A6C0FEC" w14:textId="74BEF73D" w:rsidR="004346D7" w:rsidRDefault="004346D7" w:rsidP="00365628">
      <w:pPr>
        <w:spacing w:line="360" w:lineRule="auto"/>
        <w:rPr>
          <w:b/>
          <w:sz w:val="24"/>
          <w:szCs w:val="24"/>
        </w:rPr>
      </w:pPr>
    </w:p>
    <w:p w14:paraId="0102CC44" w14:textId="47454B1F" w:rsidR="002C1C5B" w:rsidRPr="00337E82" w:rsidRDefault="002C1C5B" w:rsidP="002C1C5B">
      <w:pPr>
        <w:pStyle w:val="Caption"/>
        <w:rPr>
          <w:i w:val="0"/>
          <w:iCs w:val="0"/>
          <w:color w:val="000000" w:themeColor="text1"/>
          <w:sz w:val="22"/>
          <w:szCs w:val="22"/>
        </w:rPr>
      </w:pPr>
      <w:r w:rsidRPr="00337E82">
        <w:rPr>
          <w:i w:val="0"/>
          <w:iCs w:val="0"/>
          <w:color w:val="000000" w:themeColor="text1"/>
          <w:sz w:val="22"/>
          <w:szCs w:val="22"/>
        </w:rPr>
        <w:t xml:space="preserve">Figure </w:t>
      </w:r>
      <w:r w:rsidR="00D06993">
        <w:rPr>
          <w:i w:val="0"/>
          <w:iCs w:val="0"/>
          <w:color w:val="000000" w:themeColor="text1"/>
          <w:sz w:val="22"/>
          <w:szCs w:val="22"/>
        </w:rPr>
        <w:t>9</w:t>
      </w:r>
      <w:r w:rsidR="00D06993" w:rsidRPr="00337E82">
        <w:rPr>
          <w:i w:val="0"/>
          <w:iCs w:val="0"/>
          <w:color w:val="000000" w:themeColor="text1"/>
          <w:sz w:val="22"/>
          <w:szCs w:val="22"/>
        </w:rPr>
        <w:t xml:space="preserve"> </w:t>
      </w:r>
      <w:r w:rsidRPr="00337E82">
        <w:rPr>
          <w:i w:val="0"/>
          <w:iCs w:val="0"/>
          <w:color w:val="000000" w:themeColor="text1"/>
          <w:sz w:val="22"/>
          <w:szCs w:val="22"/>
        </w:rPr>
        <w:t>Network diagram for all combinations of components extracted from included studies (edge thickness weighted by inverse variance)</w:t>
      </w:r>
    </w:p>
    <w:p w14:paraId="3B8FD65F" w14:textId="77777777" w:rsidR="00F13A06" w:rsidRDefault="00F13A06" w:rsidP="00F13A06">
      <w:r>
        <w:t xml:space="preserve">AC </w:t>
      </w:r>
      <w:r>
        <w:rPr>
          <w:rFonts w:cstheme="minorHAnsi"/>
        </w:rPr>
        <w:t xml:space="preserve">– </w:t>
      </w:r>
      <w:r>
        <w:t>active control,</w:t>
      </w:r>
      <w:r w:rsidRPr="001C51E4">
        <w:t xml:space="preserve"> </w:t>
      </w:r>
      <w:r>
        <w:t xml:space="preserve">C </w:t>
      </w:r>
      <w:r>
        <w:rPr>
          <w:rFonts w:cstheme="minorHAnsi"/>
        </w:rPr>
        <w:t xml:space="preserve">– </w:t>
      </w:r>
      <w:r>
        <w:t xml:space="preserve">Cognitive restructuring, IE </w:t>
      </w:r>
      <w:r>
        <w:rPr>
          <w:rFonts w:cstheme="minorHAnsi"/>
        </w:rPr>
        <w:t xml:space="preserve">– </w:t>
      </w:r>
      <w:r>
        <w:t xml:space="preserve">Imaginal exposure, IV </w:t>
      </w:r>
      <w:r>
        <w:rPr>
          <w:rFonts w:cstheme="minorHAnsi"/>
        </w:rPr>
        <w:t xml:space="preserve">– </w:t>
      </w:r>
      <w:r>
        <w:t xml:space="preserve">In vivo exposure, M </w:t>
      </w:r>
      <w:r>
        <w:rPr>
          <w:rFonts w:cstheme="minorHAnsi"/>
        </w:rPr>
        <w:t xml:space="preserve">– </w:t>
      </w:r>
      <w:r>
        <w:t xml:space="preserve">Mindfulness, MU </w:t>
      </w:r>
      <w:r>
        <w:rPr>
          <w:rFonts w:cstheme="minorHAnsi"/>
        </w:rPr>
        <w:t xml:space="preserve">– </w:t>
      </w:r>
      <w:r>
        <w:t xml:space="preserve">Multidimensional, PE </w:t>
      </w:r>
      <w:r>
        <w:rPr>
          <w:rFonts w:cstheme="minorHAnsi"/>
        </w:rPr>
        <w:t>–</w:t>
      </w:r>
      <w:r>
        <w:t xml:space="preserve"> Psychoeducation, R </w:t>
      </w:r>
      <w:r>
        <w:rPr>
          <w:rFonts w:cstheme="minorHAnsi"/>
        </w:rPr>
        <w:t xml:space="preserve">– </w:t>
      </w:r>
      <w:r>
        <w:t xml:space="preserve">Relaxation, S </w:t>
      </w:r>
      <w:r>
        <w:rPr>
          <w:rFonts w:cstheme="minorHAnsi"/>
        </w:rPr>
        <w:t xml:space="preserve">– </w:t>
      </w:r>
      <w:r>
        <w:t xml:space="preserve">support, VR </w:t>
      </w:r>
      <w:r>
        <w:rPr>
          <w:rFonts w:cstheme="minorHAnsi"/>
        </w:rPr>
        <w:t xml:space="preserve">– </w:t>
      </w:r>
      <w:r>
        <w:t xml:space="preserve">Virtual reality exposure, WL </w:t>
      </w:r>
      <w:r>
        <w:rPr>
          <w:rFonts w:cstheme="minorHAnsi"/>
        </w:rPr>
        <w:t>– waitlist</w:t>
      </w:r>
    </w:p>
    <w:p w14:paraId="22FDE339" w14:textId="77777777" w:rsidR="002C1C5B" w:rsidRDefault="002C1C5B" w:rsidP="00365628">
      <w:pPr>
        <w:spacing w:line="360" w:lineRule="auto"/>
        <w:rPr>
          <w:b/>
          <w:sz w:val="24"/>
          <w:szCs w:val="24"/>
        </w:rPr>
      </w:pPr>
    </w:p>
    <w:p w14:paraId="418B2F8B" w14:textId="338875E3" w:rsidR="006E2EC8" w:rsidRPr="00DA3A97" w:rsidRDefault="00DA3A97" w:rsidP="00365628">
      <w:pPr>
        <w:spacing w:line="360" w:lineRule="auto"/>
        <w:rPr>
          <w:b/>
          <w:sz w:val="28"/>
          <w:szCs w:val="28"/>
        </w:rPr>
      </w:pPr>
      <w:r w:rsidRPr="00DA3A97">
        <w:rPr>
          <w:b/>
          <w:sz w:val="28"/>
          <w:szCs w:val="28"/>
        </w:rPr>
        <w:t>Discussion</w:t>
      </w:r>
    </w:p>
    <w:p w14:paraId="51E012CB" w14:textId="24D55FE8" w:rsidR="002774FC" w:rsidRDefault="006F4C43" w:rsidP="00365628">
      <w:pPr>
        <w:spacing w:line="360" w:lineRule="auto"/>
      </w:pPr>
      <w:r>
        <w:t>Th</w:t>
      </w:r>
      <w:r w:rsidR="00E27E25">
        <w:t>e findings from this</w:t>
      </w:r>
      <w:r>
        <w:t xml:space="preserve"> </w:t>
      </w:r>
      <w:r w:rsidR="00E0528D">
        <w:t xml:space="preserve">systematic review and meta-analysis </w:t>
      </w:r>
      <w:r w:rsidR="00E27E25">
        <w:t xml:space="preserve">suggest </w:t>
      </w:r>
      <w:r w:rsidR="00C97999">
        <w:t xml:space="preserve">that </w:t>
      </w:r>
      <w:r w:rsidR="006F2BF5">
        <w:t xml:space="preserve">collectively </w:t>
      </w:r>
      <w:r w:rsidR="00C97999">
        <w:t>psychological interventions are effective</w:t>
      </w:r>
      <w:r w:rsidR="00481770">
        <w:t xml:space="preserve"> for treating PTSD symptoms, </w:t>
      </w:r>
      <w:r w:rsidR="00C97999">
        <w:t>symptoms of common mental health problems</w:t>
      </w:r>
      <w:r w:rsidR="00481770">
        <w:t>, and improving sleep</w:t>
      </w:r>
      <w:r w:rsidR="00C97999">
        <w:t xml:space="preserve"> across all populations with a history of complex traumatic events. </w:t>
      </w:r>
      <w:r w:rsidR="00714E72">
        <w:t xml:space="preserve">Evidence from non-randomised controlled trials generally supported this finding. </w:t>
      </w:r>
      <w:r w:rsidR="00C97999">
        <w:t xml:space="preserve">These positive effects were especially pronounced for interventions with a trauma focus </w:t>
      </w:r>
      <w:r w:rsidR="006F2BF5">
        <w:t xml:space="preserve">such as TF-CBT and EMDR </w:t>
      </w:r>
      <w:r w:rsidR="00C97999">
        <w:t>and were observed over the long</w:t>
      </w:r>
      <w:r w:rsidR="00B378A2">
        <w:t>er</w:t>
      </w:r>
      <w:r w:rsidR="00C97999">
        <w:t xml:space="preserve"> term at 6-months and when compared with active controls. Non-trauma focused interventions were not generally effective for PTSD symptoms, with only weak evidence in favour of IPT. </w:t>
      </w:r>
      <w:r w:rsidR="006F2BF5">
        <w:t xml:space="preserve">There was less good evidence that psychological interventions were effective for managing the symptom cluster associated with disorders of self-regulation. We observed that TF-CBT was effective for managing negative self-concept and phase-based interventions were the leading candidate intervention to address inter-personal problems. No interventions were effective for managing emotional dysregulation. These findings were in the main endorsed by sub-group analyses across different populations exposed to complex traumatic events. In veteran and war-affected populations TF-CBT </w:t>
      </w:r>
      <w:r w:rsidR="00A0133F">
        <w:t xml:space="preserve">and EMDR </w:t>
      </w:r>
      <w:r w:rsidR="006F2BF5">
        <w:t>w</w:t>
      </w:r>
      <w:r w:rsidR="00A0133F">
        <w:t>ere</w:t>
      </w:r>
      <w:r w:rsidR="006F2BF5">
        <w:t xml:space="preserve"> associated with the greatest reductions in PTSD symptoms and symptoms of depression and anxiety</w:t>
      </w:r>
      <w:r w:rsidR="00297E7B">
        <w:t>,</w:t>
      </w:r>
      <w:r w:rsidR="006F2BF5">
        <w:t xml:space="preserve"> </w:t>
      </w:r>
      <w:r w:rsidR="00A0133F">
        <w:t>but there was a diminution in effect sizes when compared with the results from the pooled analyses across all populations. Similarly TF-CBT and EMDR were effective for reducing PTSD symptoms in refugees and populations exposed to childhood sexual abuse, although the precision of the treatment estimates was more uncertain in the analysis</w:t>
      </w:r>
      <w:r w:rsidR="00297E7B">
        <w:t xml:space="preserve"> of childhood sexual abuse trials</w:t>
      </w:r>
      <w:r w:rsidR="00A0133F">
        <w:t>. The largest effect sizes were observed in the domestic violence sub-group analysis which showed that TF-CBT was effective for managing PTSD symptoms</w:t>
      </w:r>
      <w:r w:rsidR="00297E7B">
        <w:t>,</w:t>
      </w:r>
      <w:r w:rsidR="00A0133F">
        <w:t xml:space="preserve"> but this finding is based on limited evidence. </w:t>
      </w:r>
      <w:r w:rsidR="00297E7B">
        <w:t>The component network meta-analysis showed that multi-component interventions that included at least cognitive restr</w:t>
      </w:r>
      <w:r w:rsidR="00237BC8">
        <w:t>ucturing</w:t>
      </w:r>
      <w:r w:rsidR="00297E7B">
        <w:t xml:space="preserve"> and imaginal exposure were the </w:t>
      </w:r>
      <w:r w:rsidR="00E27E25">
        <w:t xml:space="preserve">most effective for managing PTSD symptoms. </w:t>
      </w:r>
      <w:r w:rsidR="0031581E">
        <w:t xml:space="preserve">Furthermore, </w:t>
      </w:r>
      <w:r w:rsidR="002774FC">
        <w:t>analyses indicated</w:t>
      </w:r>
      <w:r w:rsidR="0031581E">
        <w:t xml:space="preserve"> that psychological interventions were </w:t>
      </w:r>
      <w:r w:rsidR="00BF368E">
        <w:t xml:space="preserve">associated with larger effect sizes than </w:t>
      </w:r>
      <w:r w:rsidR="0031581E">
        <w:t>pharmacological interventions for managing PTSD symptoms, symptoms of depression</w:t>
      </w:r>
      <w:r w:rsidR="00F3129D">
        <w:t>,</w:t>
      </w:r>
      <w:r w:rsidR="0031581E">
        <w:t xml:space="preserve"> and sleep at post-treatment. </w:t>
      </w:r>
      <w:r w:rsidR="002774FC">
        <w:t xml:space="preserve">Antipsychotics were shown to be effective for PTSD symptoms but in the absence of safety data our review does not </w:t>
      </w:r>
      <w:r w:rsidR="0064235A">
        <w:t xml:space="preserve">offer findings that might </w:t>
      </w:r>
      <w:r w:rsidR="002774FC">
        <w:t>overturn existing clinical practice guidelines that recommend against the use of r</w:t>
      </w:r>
      <w:r w:rsidR="00770A94">
        <w:t>isperidone</w:t>
      </w:r>
      <w:r w:rsidR="0059200D">
        <w:t xml:space="preserve"> </w:t>
      </w:r>
      <w:r w:rsidR="00770A94">
        <w:fldChar w:fldCharType="begin"/>
      </w:r>
      <w:r w:rsidR="006A3D74">
        <w:instrText xml:space="preserve"> ADDIN EN.CITE &lt;EndNote&gt;&lt;Cite&gt;&lt;Author&gt;VA/DoD&lt;/Author&gt;&lt;Year&gt;2017&lt;/Year&gt;&lt;RecNum&gt;143&lt;/RecNum&gt;&lt;DisplayText&gt;[144]&lt;/DisplayText&gt;&lt;record&gt;&lt;rec-number&gt;143&lt;/rec-number&gt;&lt;foreign-keys&gt;&lt;key app="EN" db-id="fax5rp25fa2xtler9vlvepsat0vzvz9vdd0s" timestamp="1587912118"&gt;143&lt;/key&gt;&lt;/foreign-keys&gt;&lt;ref-type name="Report"&gt;27&lt;/ref-type&gt;&lt;contributors&gt;&lt;authors&gt;&lt;author&gt;VA/DoD&lt;/author&gt;&lt;/authors&gt;&lt;/contributors&gt;&lt;titles&gt;&lt;title&gt;Clinical Pratice Guideline for the Management of Posttrauatic Stress Disorder and Acute Stress Disorder.&lt;/title&gt;&lt;/titles&gt;&lt;dates&gt;&lt;year&gt;2017&lt;/year&gt;&lt;/dates&gt;&lt;urls&gt;&lt;/urls&gt;&lt;/record&gt;&lt;/Cite&gt;&lt;/EndNote&gt;</w:instrText>
      </w:r>
      <w:r w:rsidR="00770A94">
        <w:fldChar w:fldCharType="separate"/>
      </w:r>
      <w:r w:rsidR="006A3D74">
        <w:rPr>
          <w:noProof/>
        </w:rPr>
        <w:t>[144]</w:t>
      </w:r>
      <w:r w:rsidR="00770A94">
        <w:fldChar w:fldCharType="end"/>
      </w:r>
      <w:r w:rsidR="002774FC">
        <w:t xml:space="preserve">. </w:t>
      </w:r>
      <w:r w:rsidR="0064235A">
        <w:t>P</w:t>
      </w:r>
      <w:r w:rsidR="002774FC">
        <w:t xml:space="preserve">razosin </w:t>
      </w:r>
      <w:r w:rsidR="0064235A">
        <w:t>was the only other pharmacological therapy that conferred</w:t>
      </w:r>
      <w:r w:rsidR="002774FC">
        <w:t xml:space="preserve"> modest benefit</w:t>
      </w:r>
      <w:r w:rsidR="0064235A">
        <w:t>s</w:t>
      </w:r>
      <w:r w:rsidR="002774FC">
        <w:t xml:space="preserve"> for PTSD</w:t>
      </w:r>
      <w:r w:rsidR="0064235A">
        <w:t xml:space="preserve"> symptoms and there is scope for revisiting recommendations against the use of this medication following further studies, especially in veterans.</w:t>
      </w:r>
    </w:p>
    <w:p w14:paraId="04FF8978" w14:textId="4BD0FA67" w:rsidR="0031581E" w:rsidRDefault="004B7BDA" w:rsidP="00365628">
      <w:pPr>
        <w:spacing w:line="360" w:lineRule="auto"/>
      </w:pPr>
      <w:r>
        <w:t>These findings partly concur with Merz et al who recently showed that psychotherapeutic treatments are superior to pharmacological treatments for adults with PTSD at last follow-up but not at end of treatment, reaffirming the view t</w:t>
      </w:r>
      <w:r w:rsidR="00DE5C5D">
        <w:t>hat pharmacological therapy should not be used as first-line treatment for PTSD</w:t>
      </w:r>
      <w:r w:rsidR="0059200D">
        <w:t xml:space="preserve"> </w:t>
      </w:r>
      <w:r w:rsidR="00CE2C13">
        <w:fldChar w:fldCharType="begin"/>
      </w:r>
      <w:r w:rsidR="006A3D74">
        <w:instrText xml:space="preserve"> ADDIN EN.CITE &lt;EndNote&gt;&lt;Cite&gt;&lt;Author&gt;Merz&lt;/Author&gt;&lt;Year&gt;2019&lt;/Year&gt;&lt;RecNum&gt;144&lt;/RecNum&gt;&lt;DisplayText&gt;[145]&lt;/DisplayText&gt;&lt;record&gt;&lt;rec-number&gt;144&lt;/rec-number&gt;&lt;foreign-keys&gt;&lt;key app="EN" db-id="fax5rp25fa2xtler9vlvepsat0vzvz9vdd0s" timestamp="1587912118"&gt;144&lt;/key&gt;&lt;/foreign-keys&gt;&lt;ref-type name="Journal Article"&gt;17&lt;/ref-type&gt;&lt;contributors&gt;&lt;authors&gt;&lt;author&gt;Merz, J.&lt;/author&gt;&lt;author&gt;Schwarzer, G.&lt;/author&gt;&lt;author&gt;Gerger, H.&lt;/author&gt;&lt;/authors&gt;&lt;/contributors&gt;&lt;auth-address&gt;Division of Clinical Psychology and Psychotherapy, Department of Psychology, University of Basel, Basel, Switzerland.&amp;#xD;Institute of Medical Biometry and Statistics, Faculty of Medicine and Medical Center, University of Freiburg, Freiburg, Germany.&lt;/auth-address&gt;&lt;titles&gt;&lt;title&gt;Comparative Efficacy and Acceptability of Pharmacological, Psychotherapeutic, and Combination Treatments in Adults With Posttraumatic Stress Disorder: A Network Meta-analysis&lt;/title&gt;&lt;secondary-title&gt;JAMA Psychiatry&lt;/secondary-title&gt;&lt;/titles&gt;&lt;periodical&gt;&lt;full-title&gt;JAMA Psychiatry&lt;/full-title&gt;&lt;/periodical&gt;&lt;edition&gt;2019/06/13&lt;/edition&gt;&lt;dates&gt;&lt;year&gt;2019&lt;/year&gt;&lt;pub-dates&gt;&lt;date&gt;Jun 12&lt;/date&gt;&lt;/pub-dates&gt;&lt;/dates&gt;&lt;isbn&gt;2168-6238 (Electronic)&amp;#xD;2168-622X (Linking)&lt;/isbn&gt;&lt;accession-num&gt;31188399&lt;/accession-num&gt;&lt;urls&gt;&lt;related-urls&gt;&lt;url&gt;https://www.ncbi.nlm.nih.gov/pubmed/31188399&lt;/url&gt;&lt;/related-urls&gt;&lt;/urls&gt;&lt;custom2&gt;PMC6563588&lt;/custom2&gt;&lt;electronic-resource-num&gt;10.1001/jamapsychiatry.2019.0951&lt;/electronic-resource-num&gt;&lt;/record&gt;&lt;/Cite&gt;&lt;/EndNote&gt;</w:instrText>
      </w:r>
      <w:r w:rsidR="00CE2C13">
        <w:fldChar w:fldCharType="separate"/>
      </w:r>
      <w:r w:rsidR="006A3D74">
        <w:rPr>
          <w:noProof/>
        </w:rPr>
        <w:t>[145]</w:t>
      </w:r>
      <w:r w:rsidR="00CE2C13">
        <w:fldChar w:fldCharType="end"/>
      </w:r>
      <w:r w:rsidR="00DE5C5D">
        <w:t xml:space="preserve">. Our findings endorse this view and extend the relevance of international guideline recommendations that favour using TF-CBT and EMDR as first line treatment for PTSD symptoms to those with histories of complex trauma. </w:t>
      </w:r>
    </w:p>
    <w:p w14:paraId="23CF850D" w14:textId="36E5547D" w:rsidR="007B4A85" w:rsidRDefault="00B162B7" w:rsidP="00365628">
      <w:pPr>
        <w:spacing w:line="360" w:lineRule="auto"/>
      </w:pPr>
      <w:r>
        <w:t xml:space="preserve">When broken down by trauma exposure we found a similar patterns of results observed in the pooled analyses across all populations. TF-CBT and EMDR were the most effective interventions for PTSD symptoms and common mental health problems for all sub-groups. </w:t>
      </w:r>
      <w:r w:rsidR="0065389C">
        <w:t xml:space="preserve">Heterogeneity was significantly reduced in the meta-analyses of the primary outcome for psychological interventions across all sub-groups other than childhood sexual abuse. </w:t>
      </w:r>
      <w:r w:rsidR="003107B8">
        <w:t>As previously shown</w:t>
      </w:r>
      <w:r w:rsidR="00B378A2">
        <w:t>,</w:t>
      </w:r>
      <w:r w:rsidR="003107B8">
        <w:t xml:space="preserve"> individual trauma-focused treatments are efficacious for adult survivors of childhood sexual abuse with PTSD, albeit analyses have so far failed to unpack which elements of trauma-focused interventions are most effective</w:t>
      </w:r>
      <w:r w:rsidR="0059200D">
        <w:t xml:space="preserve"> </w:t>
      </w:r>
      <w:r w:rsidR="00B05F55">
        <w:fldChar w:fldCharType="begin">
          <w:fldData xml:space="preserve">PEVuZE5vdGU+PENpdGU+PEF1dGhvcj5FaHJpbmc8L0F1dGhvcj48WWVhcj4yMDE0PC9ZZWFyPjxS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</w:fldData>
        </w:fldChar>
      </w:r>
      <w:r w:rsidR="006A3D74">
        <w:instrText xml:space="preserve"> ADDIN EN.CITE </w:instrText>
      </w:r>
      <w:r w:rsidR="006A3D74">
        <w:fldChar w:fldCharType="begin">
          <w:fldData xml:space="preserve">PEVuZE5vdGU+PENpdGU+PEF1dGhvcj5FaHJpbmc8L0F1dGhvcj48WWVhcj4yMDE0PC9ZZWFyPjxS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</w:fldData>
        </w:fldChar>
      </w:r>
      <w:r w:rsidR="006A3D74">
        <w:instrText xml:space="preserve"> ADDIN EN.CITE.DATA </w:instrText>
      </w:r>
      <w:r w:rsidR="006A3D74">
        <w:fldChar w:fldCharType="end"/>
      </w:r>
      <w:r w:rsidR="00B05F55">
        <w:fldChar w:fldCharType="separate"/>
      </w:r>
      <w:r w:rsidR="006A3D74">
        <w:rPr>
          <w:noProof/>
        </w:rPr>
        <w:t>[146]</w:t>
      </w:r>
      <w:r w:rsidR="00B05F55">
        <w:fldChar w:fldCharType="end"/>
      </w:r>
      <w:r w:rsidR="003107B8">
        <w:t>.</w:t>
      </w:r>
      <w:r w:rsidR="00B05F55">
        <w:t xml:space="preserve"> </w:t>
      </w:r>
      <w:r w:rsidR="003107B8">
        <w:t>Furthermore</w:t>
      </w:r>
      <w:r w:rsidR="00B378A2">
        <w:t>,</w:t>
      </w:r>
      <w:r w:rsidR="003107B8">
        <w:t xml:space="preserve"> effectiveness of trauma focused interventions can be </w:t>
      </w:r>
      <w:r w:rsidR="00B65180">
        <w:t>reduced</w:t>
      </w:r>
      <w:r w:rsidR="003107B8">
        <w:t xml:space="preserve"> among the most complex cases of childhood sexual abuse </w:t>
      </w:r>
      <w:r w:rsidR="007B4A85">
        <w:t xml:space="preserve">with disturbances </w:t>
      </w:r>
      <w:r w:rsidR="003107B8">
        <w:t>of self-organisation</w:t>
      </w:r>
      <w:r w:rsidR="00B05F55">
        <w:fldChar w:fldCharType="begin">
          <w:fldData xml:space="preserve">PEVuZE5vdGU+PENpdGU+PEF1dGhvcj5LYXJhdHppYXM8L0F1dGhvcj48WWVhcj4yMDE5PC9ZZWFy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</w:fldData>
        </w:fldChar>
      </w:r>
      <w:r w:rsidR="006A3D74">
        <w:instrText xml:space="preserve"> ADDIN EN.CITE </w:instrText>
      </w:r>
      <w:r w:rsidR="006A3D74">
        <w:fldChar w:fldCharType="begin">
          <w:fldData xml:space="preserve">PEVuZE5vdGU+PENpdGU+PEF1dGhvcj5LYXJhdHppYXM8L0F1dGhvcj48WWVhcj4yMDE5PC9ZZWFy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</w:fldData>
        </w:fldChar>
      </w:r>
      <w:r w:rsidR="006A3D74">
        <w:instrText xml:space="preserve"> ADDIN EN.CITE.DATA </w:instrText>
      </w:r>
      <w:r w:rsidR="006A3D74">
        <w:fldChar w:fldCharType="end"/>
      </w:r>
      <w:r w:rsidR="00B05F55">
        <w:fldChar w:fldCharType="separate"/>
      </w:r>
      <w:r w:rsidR="006A3D74">
        <w:rPr>
          <w:noProof/>
        </w:rPr>
        <w:t>[147]</w:t>
      </w:r>
      <w:r w:rsidR="00B05F55">
        <w:fldChar w:fldCharType="end"/>
      </w:r>
      <w:r w:rsidR="003107B8">
        <w:t>.</w:t>
      </w:r>
      <w:r w:rsidR="00B05F55">
        <w:t xml:space="preserve"> </w:t>
      </w:r>
      <w:r w:rsidR="003107B8">
        <w:t>Similarly</w:t>
      </w:r>
      <w:r w:rsidR="00B378A2">
        <w:t>,</w:t>
      </w:r>
      <w:r w:rsidR="003107B8">
        <w:t xml:space="preserve"> previous reviews have shown that psychosocial interventions, and especially narrative exposure therapy</w:t>
      </w:r>
      <w:r w:rsidR="0065389C">
        <w:t>, are effective for PTSD among refugees in both global and high-income settings</w:t>
      </w:r>
      <w:r w:rsidR="0059200D">
        <w:t xml:space="preserve"> </w:t>
      </w:r>
      <w:r w:rsidR="00B05F55">
        <w:fldChar w:fldCharType="begin">
          <w:fldData xml:space="preserve">PEVuZE5vdGU+PENpdGU+PEF1dGhvcj5UdXJyaW5pPC9BdXRob3I+PFllYXI+MjAxOTwvWWVhcj48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</w:fldData>
        </w:fldChar>
      </w:r>
      <w:r w:rsidR="006A3D74">
        <w:instrText xml:space="preserve"> ADDIN EN.CITE </w:instrText>
      </w:r>
      <w:r w:rsidR="006A3D74">
        <w:fldChar w:fldCharType="begin">
          <w:fldData xml:space="preserve">PEVuZE5vdGU+PENpdGU+PEF1dGhvcj5UdXJyaW5pPC9BdXRob3I+PFllYXI+MjAxOTwvWWVhcj48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</w:fldData>
        </w:fldChar>
      </w:r>
      <w:r w:rsidR="006A3D74">
        <w:instrText xml:space="preserve"> ADDIN EN.CITE.DATA </w:instrText>
      </w:r>
      <w:r w:rsidR="006A3D74">
        <w:fldChar w:fldCharType="end"/>
      </w:r>
      <w:r w:rsidR="00B05F55">
        <w:fldChar w:fldCharType="separate"/>
      </w:r>
      <w:r w:rsidR="006A3D74">
        <w:rPr>
          <w:noProof/>
        </w:rPr>
        <w:t>[148, 149]</w:t>
      </w:r>
      <w:r w:rsidR="00B05F55">
        <w:fldChar w:fldCharType="end"/>
      </w:r>
      <w:r w:rsidR="0065389C">
        <w:t>. While our findings show that trauma focused interventions are also effective for mental comorbidities as well as PTSD among refugees there are still uncertainties about how to practically address mental ill health among the unprecedented</w:t>
      </w:r>
      <w:r w:rsidR="00B378A2">
        <w:t xml:space="preserve"> surge in</w:t>
      </w:r>
      <w:r w:rsidR="0065389C">
        <w:t xml:space="preserve"> refugees, especially in low income settings</w:t>
      </w:r>
      <w:r w:rsidR="0059200D">
        <w:t xml:space="preserve"> </w:t>
      </w:r>
      <w:r w:rsidR="00B05F55">
        <w:fldChar w:fldCharType="begin"/>
      </w:r>
      <w:r w:rsidR="006A3D74">
        <w:instrText xml:space="preserve"> ADDIN EN.CITE &lt;EndNote&gt;&lt;Cite&gt;&lt;Author&gt;Silove&lt;/Author&gt;&lt;Year&gt;2017&lt;/Year&gt;&lt;RecNum&gt;148&lt;/RecNum&gt;&lt;DisplayText&gt;[150]&lt;/DisplayText&gt;&lt;record&gt;&lt;rec-number&gt;148&lt;/rec-number&gt;&lt;foreign-keys&gt;&lt;key app="EN" db-id="fax5rp25fa2xtler9vlvepsat0vzvz9vdd0s" timestamp="1587912118"&gt;148&lt;/key&gt;&lt;/foreign-keys&gt;&lt;ref-type name="Journal Article"&gt;17&lt;/ref-type&gt;&lt;contributors&gt;&lt;authors&gt;&lt;author&gt;Silove, D.&lt;/author&gt;&lt;author&gt;Ventevogel, P.&lt;/author&gt;&lt;author&gt;Rees, S.&lt;/author&gt;&lt;/authors&gt;&lt;/contributors&gt;&lt;auth-address&gt;School of Psychiatry, University of New South Wales, and Psychiatry Research and Teaching Unit, Academic Mental Health Centre, Southwestern Sydney Local Health District, Sydney, Australia.&amp;#xD;Public Health Section, United Nations High Commissioner for Refugees, Geneva, Switzerland.&lt;/auth-address&gt;&lt;titles&gt;&lt;title&gt;The contemporary refugee crisis: an overview of mental health challenges&lt;/title&gt;&lt;secondary-title&gt;World Psychiatry&lt;/secondary-title&gt;&lt;/titles&gt;&lt;periodical&gt;&lt;full-title&gt;World Psychiatry&lt;/full-title&gt;&lt;/periodical&gt;&lt;pages&gt;130-139&lt;/pages&gt;&lt;volume&gt;16&lt;/volume&gt;&lt;number&gt;2&lt;/number&gt;&lt;edition&gt;2017/05/13&lt;/edition&gt;&lt;keywords&gt;&lt;keyword&gt;Refugees&lt;/keyword&gt;&lt;keyword&gt;asylum seekers&lt;/keyword&gt;&lt;keyword&gt;brief psychotherapy&lt;/keyword&gt;&lt;keyword&gt;depression&lt;/keyword&gt;&lt;keyword&gt;displacement&lt;/keyword&gt;&lt;keyword&gt;ecological models&lt;/keyword&gt;&lt;keyword&gt;mental health&lt;/keyword&gt;&lt;keyword&gt;post-traumatic stress disorder&lt;/keyword&gt;&lt;keyword&gt;social interventions&lt;/keyword&gt;&lt;keyword&gt;stress&lt;/keyword&gt;&lt;keyword&gt;trauma&lt;/keyword&gt;&lt;/keywords&gt;&lt;dates&gt;&lt;year&gt;2017&lt;/year&gt;&lt;pub-dates&gt;&lt;date&gt;Jun&lt;/date&gt;&lt;/pub-dates&gt;&lt;/dates&gt;&lt;isbn&gt;1723-8617 (Print)&amp;#xD;1723-8617 (Linking)&lt;/isbn&gt;&lt;accession-num&gt;28498581&lt;/accession-num&gt;&lt;urls&gt;&lt;related-urls&gt;&lt;url&gt;https://www.ncbi.nlm.nih.gov/pubmed/28498581&lt;/url&gt;&lt;/related-urls&gt;&lt;/urls&gt;&lt;custom2&gt;PMC5428192&lt;/custom2&gt;&lt;electronic-resource-num&gt;10.1002/wps.20438&lt;/electronic-resource-num&gt;&lt;/record&gt;&lt;/Cite&gt;&lt;/EndNote&gt;</w:instrText>
      </w:r>
      <w:r w:rsidR="00B05F55">
        <w:fldChar w:fldCharType="separate"/>
      </w:r>
      <w:r w:rsidR="006A3D74">
        <w:rPr>
          <w:noProof/>
        </w:rPr>
        <w:t>[150]</w:t>
      </w:r>
      <w:r w:rsidR="00B05F55">
        <w:fldChar w:fldCharType="end"/>
      </w:r>
      <w:r w:rsidR="007B4A85">
        <w:t>.</w:t>
      </w:r>
    </w:p>
    <w:p w14:paraId="2B92CF6B" w14:textId="2BCA571B" w:rsidR="007810F7" w:rsidRDefault="00BF3B97" w:rsidP="00365628">
      <w:pPr>
        <w:spacing w:line="360" w:lineRule="auto"/>
      </w:pPr>
      <w:r>
        <w:t>Significantly</w:t>
      </w:r>
      <w:r w:rsidR="00195B92">
        <w:t>,</w:t>
      </w:r>
      <w:r>
        <w:t xml:space="preserve"> </w:t>
      </w:r>
      <w:r w:rsidR="00B162B7">
        <w:t xml:space="preserve">the size and durability of the treatment effects </w:t>
      </w:r>
      <w:r>
        <w:t xml:space="preserve">for PTSD and common mental health problems </w:t>
      </w:r>
      <w:r w:rsidR="00B162B7">
        <w:t>were diminished among veterans and war affected populations</w:t>
      </w:r>
      <w:r>
        <w:t xml:space="preserve"> when compared with the results from the pooled analyses across all populations. </w:t>
      </w:r>
      <w:r w:rsidR="007B4A85">
        <w:t>Veterans have high rates of mental comorbidity and experience high levels of problems that can negatively impact successful engagement with psychological treatment, such as inter-personal problems and emotional dysregulation</w:t>
      </w:r>
      <w:r w:rsidR="0059200D">
        <w:t xml:space="preserve"> </w:t>
      </w:r>
      <w:r w:rsidR="00B05F55">
        <w:fldChar w:fldCharType="begin"/>
      </w:r>
      <w:r w:rsidR="006A3D74">
        <w:instrText xml:space="preserve"> ADDIN EN.CITE &lt;EndNote&gt;&lt;Cite&gt;&lt;Author&gt;Landes&lt;/Author&gt;&lt;Year&gt;2013&lt;/Year&gt;&lt;RecNum&gt;149&lt;/RecNum&gt;&lt;DisplayText&gt;[151]&lt;/DisplayText&gt;&lt;record&gt;&lt;rec-number&gt;149&lt;/rec-number&gt;&lt;foreign-keys&gt;&lt;key app="EN" db-id="fax5rp25fa2xtler9vlvepsat0vzvz9vdd0s" timestamp="1587912118"&gt;149&lt;/key&gt;&lt;/foreign-keys&gt;&lt;ref-type name="Journal Article"&gt;17&lt;/ref-type&gt;&lt;contributors&gt;&lt;authors&gt;&lt;author&gt;Landes, S. J.&lt;/author&gt;&lt;author&gt;Garovoy, N. D.&lt;/author&gt;&lt;author&gt;Burkman, K. M.&lt;/author&gt;&lt;/authors&gt;&lt;/contributors&gt;&lt;auth-address&gt;National Center for PTSD, VA Palo Alto Health Care System, 795 Willow Road, Menlo Park, CA 94025, USA. sara.landes@va.gov&lt;/auth-address&gt;&lt;titles&gt;&lt;title&gt;Treating complex trauma among veterans: three stage-based treatment models&lt;/title&gt;&lt;secondary-title&gt;J Clin Psychol&lt;/secondary-title&gt;&lt;/titles&gt;&lt;periodical&gt;&lt;full-title&gt;Journal of Clinical Psychology&lt;/full-title&gt;&lt;abbr-1&gt;J Clin Psychol&lt;/abbr-1&gt;&lt;/periodical&gt;&lt;pages&gt;523-33&lt;/pages&gt;&lt;volume&gt;69&lt;/volume&gt;&lt;number&gt;5&lt;/number&gt;&lt;edition&gt;2013/03/27&lt;/edition&gt;&lt;keywords&gt;&lt;keyword&gt;Adult Survivors of Child Abuse/psychology&lt;/keyword&gt;&lt;keyword&gt;Behavior Therapy/*methods&lt;/keyword&gt;&lt;keyword&gt;Borderline Personality Disorder/epidemiology/therapy&lt;/keyword&gt;&lt;keyword&gt;Combat Disorders/epidemiology/psychology/therapy&lt;/keyword&gt;&lt;keyword&gt;Comorbidity&lt;/keyword&gt;&lt;keyword&gt;Domestic Violence/psychology&lt;/keyword&gt;&lt;keyword&gt;Humans&lt;/keyword&gt;&lt;keyword&gt;Military Personnel/*psychology&lt;/keyword&gt;&lt;keyword&gt;Narrative Therapy/*methods&lt;/keyword&gt;&lt;keyword&gt;*Safety&lt;/keyword&gt;&lt;keyword&gt;Sex Offenses/psychology&lt;/keyword&gt;&lt;keyword&gt;Stress Disorders, Post-Traumatic/epidemiology/psychology/*therapy&lt;/keyword&gt;&lt;keyword&gt;Veterans/*psychology&lt;/keyword&gt;&lt;/keywords&gt;&lt;dates&gt;&lt;year&gt;2013&lt;/year&gt;&lt;pub-dates&gt;&lt;date&gt;May&lt;/date&gt;&lt;/pub-dates&gt;&lt;/dates&gt;&lt;isbn&gt;1097-4679 (Electronic)&amp;#xD;0021-9762 (Linking)&lt;/isbn&gt;&lt;accession-num&gt;23529776&lt;/accession-num&gt;&lt;urls&gt;&lt;related-urls&gt;&lt;url&gt;https://www.ncbi.nlm.nih.gov/pubmed/23529776&lt;/url&gt;&lt;/related-urls&gt;&lt;/urls&gt;&lt;electronic-resource-num&gt;10.1002/jclp.21988&lt;/electronic-resource-num&gt;&lt;/record&gt;&lt;/Cite&gt;&lt;/EndNote&gt;</w:instrText>
      </w:r>
      <w:r w:rsidR="00B05F55">
        <w:fldChar w:fldCharType="separate"/>
      </w:r>
      <w:r w:rsidR="006A3D74">
        <w:rPr>
          <w:noProof/>
        </w:rPr>
        <w:t>[151]</w:t>
      </w:r>
      <w:r w:rsidR="00B05F55">
        <w:fldChar w:fldCharType="end"/>
      </w:r>
      <w:r w:rsidR="007B4A85">
        <w:t xml:space="preserve">. Phase-based interventions that seek to address disturbances of self-organisation </w:t>
      </w:r>
      <w:r w:rsidR="00EB7A91">
        <w:t xml:space="preserve">through </w:t>
      </w:r>
      <w:r w:rsidR="00C86E41">
        <w:t xml:space="preserve">skills based </w:t>
      </w:r>
      <w:r w:rsidR="00DD5C95">
        <w:t>strategies</w:t>
      </w:r>
      <w:r w:rsidR="00DD53DA">
        <w:t xml:space="preserve"> in combination with strategies that address</w:t>
      </w:r>
      <w:r w:rsidR="007B4A85">
        <w:t xml:space="preserve"> traumatic memories </w:t>
      </w:r>
      <w:r w:rsidR="00DD5C95">
        <w:t>were among the most promising therapeutic approaches for emotional dysregulation and inter-personal problems in veteran and chil</w:t>
      </w:r>
      <w:r w:rsidR="00DD53DA">
        <w:t xml:space="preserve">dhood sexual abuse populations. </w:t>
      </w:r>
      <w:r w:rsidR="00EB7A91">
        <w:t xml:space="preserve">TF-CBT was the most effective approach for </w:t>
      </w:r>
      <w:r w:rsidR="007810F7">
        <w:t>managing negative self-concept.</w:t>
      </w:r>
      <w:r w:rsidR="008F6BD9">
        <w:t xml:space="preserve"> Using combinations of trauma-focused therapies and </w:t>
      </w:r>
      <w:r w:rsidR="00C86E41">
        <w:t xml:space="preserve">skills based </w:t>
      </w:r>
      <w:r w:rsidR="008F6BD9">
        <w:t>strategies in a flexible manner depending on symptom presentation is likely to be advantageous and removes the need for fixed approaches in cases of complex trauma</w:t>
      </w:r>
      <w:r w:rsidR="0059200D">
        <w:t xml:space="preserve"> </w:t>
      </w:r>
      <w:r w:rsidR="008F6BD9">
        <w:fldChar w:fldCharType="begin"/>
      </w:r>
      <w:r w:rsidR="006A3D74">
        <w:instrText xml:space="preserve"> ADDIN EN.CITE &lt;EndNote&gt;&lt;Cite&gt;&lt;Author&gt;Cloitre&lt;/Author&gt;&lt;Year&gt;2015&lt;/Year&gt;&lt;RecNum&gt;150&lt;/RecNum&gt;&lt;DisplayText&gt;[152]&lt;/DisplayText&gt;&lt;record&gt;&lt;rec-number&gt;150&lt;/rec-number&gt;&lt;foreign-keys&gt;&lt;key app="EN" db-id="fax5rp25fa2xtler9vlvepsat0vzvz9vdd0s" timestamp="1587912118"&gt;150&lt;/key&gt;&lt;/foreign-keys&gt;&lt;ref-type name="Journal Article"&gt;17&lt;/ref-type&gt;&lt;contributors&gt;&lt;authors&gt;&lt;author&gt;Cloitre, M.&lt;/author&gt;&lt;/authors&gt;&lt;/contributors&gt;&lt;auth-address&gt;National Center for PTSD Division of Dissemination and Training, Department of Psychiatry and Behavioral Sciences, Stanford University, Stanford, CA, USA.&amp;#xD;Department of Psychiatry and of Child and Adolescent Psychiatry, NYU Langone Medical Center, New York, NY, USA; marylene.cloitre@nyumc.org.&lt;/auth-address&gt;&lt;titles&gt;&lt;title&gt;The &amp;quot;one size fits all&amp;quot; approach to trauma treatment: should we be satisfied?&lt;/title&gt;&lt;secondary-title&gt;Eur J Psychotraumatol&lt;/secondary-title&gt;&lt;/titles&gt;&lt;periodical&gt;&lt;full-title&gt;Eur J Psychotraumatol&lt;/full-title&gt;&lt;/periodical&gt;&lt;pages&gt;27344&lt;/pages&gt;&lt;volume&gt;6&lt;/volume&gt;&lt;edition&gt;2015/05/23&lt;/edition&gt;&lt;keywords&gt;&lt;keyword&gt;Ptsd&lt;/keyword&gt;&lt;keyword&gt;complex PTSD&lt;/keyword&gt;&lt;keyword&gt;patient preferences&lt;/keyword&gt;&lt;/keywords&gt;&lt;dates&gt;&lt;year&gt;2015&lt;/year&gt;&lt;/dates&gt;&lt;isbn&gt;2000-8066 (Print)&amp;#xD;2000-8066 (Linking)&lt;/isbn&gt;&lt;accession-num&gt;25994021&lt;/accession-num&gt;&lt;urls&gt;&lt;related-urls&gt;&lt;url&gt;https://www.ncbi.nlm.nih.gov/pubmed/25994021&lt;/url&gt;&lt;/related-urls&gt;&lt;/urls&gt;&lt;custom2&gt;PMC4439409&lt;/custom2&gt;&lt;electronic-resource-num&gt;10.3402/ejpt.v6.27344&lt;/electronic-resource-num&gt;&lt;/record&gt;&lt;/Cite&gt;&lt;/EndNote&gt;</w:instrText>
      </w:r>
      <w:r w:rsidR="008F6BD9">
        <w:fldChar w:fldCharType="separate"/>
      </w:r>
      <w:r w:rsidR="006A3D74">
        <w:rPr>
          <w:noProof/>
        </w:rPr>
        <w:t>[152]</w:t>
      </w:r>
      <w:r w:rsidR="008F6BD9">
        <w:fldChar w:fldCharType="end"/>
      </w:r>
      <w:r w:rsidR="008F6BD9">
        <w:t>.</w:t>
      </w:r>
    </w:p>
    <w:p w14:paraId="412EBDF8" w14:textId="532F50DC" w:rsidR="00BF2A36" w:rsidRDefault="00DD5C95" w:rsidP="00365628">
      <w:pPr>
        <w:spacing w:line="360" w:lineRule="auto"/>
      </w:pPr>
      <w:r>
        <w:t>This finding was partly endorsed by the component NMA which showed that multi-component interventions</w:t>
      </w:r>
      <w:r w:rsidR="007810F7">
        <w:t xml:space="preserve"> that included two or more intervention components</w:t>
      </w:r>
      <w:r>
        <w:t xml:space="preserve"> are the most effective for managing PTSD symptoms</w:t>
      </w:r>
      <w:r w:rsidR="00EB7A91">
        <w:t xml:space="preserve"> in people with complex trauma</w:t>
      </w:r>
      <w:r>
        <w:t xml:space="preserve">. All effective </w:t>
      </w:r>
      <w:r w:rsidR="000C507C">
        <w:t xml:space="preserve">multi-component </w:t>
      </w:r>
      <w:r>
        <w:t xml:space="preserve">interventions included imaginal exposure and cognitive restructuring, but </w:t>
      </w:r>
      <w:r w:rsidR="007810F7">
        <w:t xml:space="preserve">this superordinate </w:t>
      </w:r>
      <w:r w:rsidR="000C507C">
        <w:t>grou</w:t>
      </w:r>
      <w:r w:rsidR="0016280F">
        <w:t xml:space="preserve">p of interventions also included phase-based </w:t>
      </w:r>
      <w:r w:rsidR="000C507C">
        <w:t xml:space="preserve">interventions </w:t>
      </w:r>
      <w:r w:rsidR="0016280F">
        <w:t xml:space="preserve">that combined skills based strategies with </w:t>
      </w:r>
      <w:r w:rsidR="000C507C">
        <w:t>trauma</w:t>
      </w:r>
      <w:r w:rsidR="0016280F">
        <w:t>-focused strategies</w:t>
      </w:r>
      <w:r w:rsidR="000C507C">
        <w:t xml:space="preserve">. </w:t>
      </w:r>
      <w:r w:rsidR="007E40F0">
        <w:t>I</w:t>
      </w:r>
      <w:r w:rsidR="00EB7A91">
        <w:t xml:space="preserve">n this sense </w:t>
      </w:r>
      <w:r w:rsidR="00AD58EB">
        <w:t>phase-</w:t>
      </w:r>
      <w:r w:rsidR="00EB7A91">
        <w:t xml:space="preserve">based approaches </w:t>
      </w:r>
      <w:r w:rsidR="00EA2CE5">
        <w:t>can be realigned</w:t>
      </w:r>
      <w:r w:rsidR="00260A2A">
        <w:t xml:space="preserve"> as </w:t>
      </w:r>
      <w:r w:rsidR="00EB7A91">
        <w:t>multi-component treatm</w:t>
      </w:r>
      <w:r w:rsidR="00EA2CE5">
        <w:t>ents with phasing conceptualised</w:t>
      </w:r>
      <w:r w:rsidR="00EB7A91">
        <w:t xml:space="preserve"> as an intervention comp</w:t>
      </w:r>
      <w:r w:rsidR="00B41E4C">
        <w:t>onent</w:t>
      </w:r>
      <w:r w:rsidR="00B26C53">
        <w:t xml:space="preserve"> rather than a separate intervention category</w:t>
      </w:r>
      <w:r w:rsidR="007810F7">
        <w:t xml:space="preserve">. </w:t>
      </w:r>
      <w:r w:rsidR="005D751E">
        <w:t xml:space="preserve">There is emerging evidence that multicomponent interventions that can be delivered in an integrated or sequenced way and target more than one outcome are efficacious for people with </w:t>
      </w:r>
      <w:r w:rsidR="00AD58EB">
        <w:t>multiple and often competing health and behavioural problems</w:t>
      </w:r>
      <w:r w:rsidR="0059200D">
        <w:t xml:space="preserve"> </w:t>
      </w:r>
      <w:r w:rsidR="00024903">
        <w:fldChar w:fldCharType="begin">
          <w:fldData xml:space="preserve">PEVuZE5vdGU+PENpdGU+PEF1dGhvcj5XZWlzejwvQXV0aG9yPjxZZWFyPjIwMTI8L1llYXI+PFJl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</w:fldData>
        </w:fldChar>
      </w:r>
      <w:r w:rsidR="006A3D74">
        <w:instrText xml:space="preserve"> ADDIN EN.CITE </w:instrText>
      </w:r>
      <w:r w:rsidR="006A3D74">
        <w:fldChar w:fldCharType="begin">
          <w:fldData xml:space="preserve">PEVuZE5vdGU+PENpdGU+PEF1dGhvcj5XZWlzejwvQXV0aG9yPjxZZWFyPjIwMTI8L1llYXI+PFJl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</w:fldData>
        </w:fldChar>
      </w:r>
      <w:r w:rsidR="006A3D74">
        <w:instrText xml:space="preserve"> ADDIN EN.CITE.DATA </w:instrText>
      </w:r>
      <w:r w:rsidR="006A3D74">
        <w:fldChar w:fldCharType="end"/>
      </w:r>
      <w:r w:rsidR="00024903">
        <w:fldChar w:fldCharType="separate"/>
      </w:r>
      <w:r w:rsidR="006A3D74">
        <w:rPr>
          <w:noProof/>
        </w:rPr>
        <w:t>[153]</w:t>
      </w:r>
      <w:r w:rsidR="00024903">
        <w:fldChar w:fldCharType="end"/>
      </w:r>
      <w:r w:rsidR="00AD58EB">
        <w:t>, including those with complex trauma</w:t>
      </w:r>
      <w:r w:rsidR="0059200D">
        <w:t xml:space="preserve"> </w:t>
      </w:r>
      <w:r w:rsidR="00024903">
        <w:fldChar w:fldCharType="begin"/>
      </w:r>
      <w:r w:rsidR="006A3D74">
        <w:instrText xml:space="preserve"> ADDIN EN.CITE &lt;EndNote&gt;&lt;Cite&gt;&lt;Author&gt;Sabri&lt;/Author&gt;&lt;Year&gt;2017&lt;/Year&gt;&lt;RecNum&gt;152&lt;/RecNum&gt;&lt;DisplayText&gt;[154]&lt;/DisplayText&gt;&lt;record&gt;&lt;rec-number&gt;152&lt;/rec-number&gt;&lt;foreign-keys&gt;&lt;key app="EN" db-id="fax5rp25fa2xtler9vlvepsat0vzvz9vdd0s" timestamp="1587912118"&gt;152&lt;/key&gt;&lt;/foreign-keys&gt;&lt;ref-type name="Journal Article"&gt;17&lt;/ref-type&gt;&lt;contributors&gt;&lt;authors&gt;&lt;author&gt;Sabri, B.&lt;/author&gt;&lt;author&gt;Gielen, A.&lt;/author&gt;&lt;/authors&gt;&lt;/contributors&gt;&lt;auth-address&gt;1 School of Nursing, Johns Hopkins University, Baltimore, MD, USA.&amp;#xD;2 Johns Hopkins Bloomberg School of Public Health, Johns Hopkins University, Baltimore, MD, USA.&lt;/auth-address&gt;&lt;titles&gt;&lt;title&gt;Integrated Multicomponent Interventions for Safety and Health Risks Among Black Female Survivors of Violence: A Systematic Review&lt;/title&gt;&lt;secondary-title&gt;Trauma Violence Abuse&lt;/secondary-title&gt;&lt;/titles&gt;&lt;periodical&gt;&lt;full-title&gt;Trauma Violence Abuse&lt;/full-title&gt;&lt;/periodical&gt;&lt;pages&gt;1524838017730647&lt;/pages&gt;&lt;edition&gt;2018/01/16&lt;/edition&gt;&lt;keywords&gt;&lt;keyword&gt;Black women&lt;/keyword&gt;&lt;keyword&gt;multicomponent interventions&lt;/keyword&gt;&lt;keyword&gt;survivors of violence&lt;/keyword&gt;&lt;/keywords&gt;&lt;dates&gt;&lt;year&gt;2017&lt;/year&gt;&lt;pub-dates&gt;&lt;date&gt;Jan 1&lt;/date&gt;&lt;/pub-dates&gt;&lt;/dates&gt;&lt;isbn&gt;1552-8324 (Electronic)&amp;#xD;1524-8380 (Linking)&lt;/isbn&gt;&lt;accession-num&gt;29334001&lt;/accession-num&gt;&lt;urls&gt;&lt;related-urls&gt;&lt;url&gt;https://www.ncbi.nlm.nih.gov/pubmed/29334001&lt;/url&gt;&lt;/related-urls&gt;&lt;/urls&gt;&lt;custom2&gt;PMC5771976&lt;/custom2&gt;&lt;electronic-resource-num&gt;10.1177/1524838017730647&lt;/electronic-resource-num&gt;&lt;/record&gt;&lt;/Cite&gt;&lt;/EndNote&gt;</w:instrText>
      </w:r>
      <w:r w:rsidR="00024903">
        <w:fldChar w:fldCharType="separate"/>
      </w:r>
      <w:r w:rsidR="006A3D74">
        <w:rPr>
          <w:noProof/>
        </w:rPr>
        <w:t>[154]</w:t>
      </w:r>
      <w:r w:rsidR="00024903">
        <w:fldChar w:fldCharType="end"/>
      </w:r>
      <w:r w:rsidR="005D751E">
        <w:t xml:space="preserve">. </w:t>
      </w:r>
    </w:p>
    <w:p w14:paraId="492A2D93" w14:textId="4701C9D2" w:rsidR="007B4A85" w:rsidRDefault="00BF2A36" w:rsidP="00365628">
      <w:pPr>
        <w:spacing w:line="360" w:lineRule="auto"/>
      </w:pPr>
      <w:r>
        <w:t xml:space="preserve">Participants were less likely to drop out of psychological treatment than controls, even in studies judged to be at low risk of attrition bias, suggesting the difference in attrition between psychological intervention and controls is better explained by acceptability rather than attrition bias. </w:t>
      </w:r>
      <w:r w:rsidR="007C674C">
        <w:t>Previously it has been shown that drop out among active and ex-service military personnel is higher for TF-CBT than present-centred therapy, especially where prolonged exposure is used</w:t>
      </w:r>
      <w:r w:rsidR="0059200D">
        <w:t xml:space="preserve"> </w:t>
      </w:r>
      <w:r w:rsidR="007C674C">
        <w:fldChar w:fldCharType="begin"/>
      </w:r>
      <w:r w:rsidR="006A3D74">
        <w:instrText xml:space="preserve"> ADDIN EN.CITE &lt;EndNote&gt;&lt;Cite&gt;&lt;Author&gt;Kitchiner&lt;/Author&gt;&lt;Year&gt;2019&lt;/Year&gt;&lt;RecNum&gt;153&lt;/RecNum&gt;&lt;DisplayText&gt;[155]&lt;/DisplayText&gt;&lt;record&gt;&lt;rec-number&gt;153&lt;/rec-number&gt;&lt;foreign-keys&gt;&lt;key app="EN" db-id="fax5rp25fa2xtler9vlvepsat0vzvz9vdd0s" timestamp="1587912118"&gt;153&lt;/key&gt;&lt;/foreign-keys&gt;&lt;ref-type name="Journal Article"&gt;17&lt;/ref-type&gt;&lt;contributors&gt;&lt;authors&gt;&lt;author&gt;Kitchiner, Neil J.&lt;/author&gt;&lt;author&gt;Lewis, Catrin&lt;/author&gt;&lt;author&gt;Roberts, Neil P.&lt;/author&gt;&lt;author&gt;Bisson, Jonathan I.&lt;/author&gt;&lt;/authors&gt;&lt;/contributors&gt;&lt;titles&gt;&lt;title&gt;Active duty and ex-serving military personnel with post-traumatic stress disorder treated with psychological therapies: systematic review and meta-analysis&lt;/title&gt;&lt;secondary-title&gt;European journal of psychotraumatology&lt;/secondary-title&gt;&lt;alt-title&gt;Eur J Psychotraumatol&lt;/alt-title&gt;&lt;/titles&gt;&lt;alt-periodical&gt;&lt;full-title&gt;Eur J Psychotraumatol&lt;/full-title&gt;&lt;/alt-periodical&gt;&lt;pages&gt;1684226-1684226&lt;/pages&gt;&lt;volume&gt;10&lt;/volume&gt;&lt;number&gt;1&lt;/number&gt;&lt;keywords&gt;&lt;keyword&gt;Military personnel&lt;/keyword&gt;&lt;keyword&gt;post-traumatic stress disorder&lt;/keyword&gt;&lt;keyword&gt;psychological therapies&lt;/keyword&gt;&lt;keyword&gt;systematic review and meta-analysis&lt;/keyword&gt;&lt;keyword&gt;• PTSD is a common psychiatric condition amongst active duty and ex-serving military personnel.• Evidence supports individual CBT-TF as the first-line psychological treatment of PTSD in active duty and ex-serving personnel.• High levels of drop-out sugg&lt;/keyword&gt;&lt;/keywords&gt;&lt;dates&gt;&lt;year&gt;2019&lt;/year&gt;&lt;/dates&gt;&lt;publisher&gt;Taylor &amp;amp; Francis&lt;/publisher&gt;&lt;isbn&gt;2000-8066&lt;/isbn&gt;&lt;accession-num&gt;31762951&lt;/accession-num&gt;&lt;urls&gt;&lt;/urls&gt;&lt;electronic-resource-num&gt;10.1080/20008198.2019.1684226&lt;/electronic-resource-num&gt;&lt;remote-database-name&gt;PubMed&lt;/remote-database-name&gt;&lt;language&gt;eng&lt;/language&gt;&lt;/record&gt;&lt;/Cite&gt;&lt;/EndNote&gt;</w:instrText>
      </w:r>
      <w:r w:rsidR="007C674C">
        <w:fldChar w:fldCharType="separate"/>
      </w:r>
      <w:r w:rsidR="006A3D74">
        <w:rPr>
          <w:noProof/>
        </w:rPr>
        <w:t>[155]</w:t>
      </w:r>
      <w:r w:rsidR="007C674C">
        <w:fldChar w:fldCharType="end"/>
      </w:r>
      <w:r w:rsidR="007C674C">
        <w:t xml:space="preserve">. </w:t>
      </w:r>
      <w:r>
        <w:t xml:space="preserve">This has relevance for understanding how </w:t>
      </w:r>
      <w:r w:rsidR="007C674C">
        <w:t xml:space="preserve">acceptability of interventions and patient preference </w:t>
      </w:r>
      <w:r>
        <w:t>can inform effective delivery of treatments for people with complex trauma. Patient preference for psychological interventions is commonly reported</w:t>
      </w:r>
      <w:r w:rsidR="0059200D">
        <w:t xml:space="preserve"> </w:t>
      </w:r>
      <w:r w:rsidR="00024903">
        <w:fldChar w:fldCharType="begin"/>
      </w:r>
      <w:r w:rsidR="006A3D74">
        <w:instrText xml:space="preserve"> ADDIN EN.CITE &lt;EndNote&gt;&lt;Cite&gt;&lt;Author&gt;McHugh&lt;/Author&gt;&lt;Year&gt;2013&lt;/Year&gt;&lt;RecNum&gt;154&lt;/RecNum&gt;&lt;DisplayText&gt;[156]&lt;/DisplayText&gt;&lt;record&gt;&lt;rec-number&gt;154&lt;/rec-number&gt;&lt;foreign-keys&gt;&lt;key app="EN" db-id="fax5rp25fa2xtler9vlvepsat0vzvz9vdd0s" timestamp="1587912118"&gt;154&lt;/key&gt;&lt;/foreign-keys&gt;&lt;ref-type name="Journal Article"&gt;17&lt;/ref-type&gt;&lt;contributors&gt;&lt;authors&gt;&lt;author&gt;McHugh, R. K.&lt;/author&gt;&lt;author&gt;Whitton, S. W.&lt;/author&gt;&lt;author&gt;Peckham, A. D.&lt;/author&gt;&lt;author&gt;Welge, J. A.&lt;/author&gt;&lt;author&gt;Otto, M. W.&lt;/author&gt;&lt;/authors&gt;&lt;/contributors&gt;&lt;auth-address&gt;McLean Hospital, Proctor House 3 MS 222, 115 Mill St, Belmont, MA 02478, USA. kmchugh@mclean.harvard.edu&lt;/auth-address&gt;&lt;titles&gt;&lt;title&gt;Patient preference for psychological vs pharmacologic treatment of psychiatric disorders: a meta-analytic review&lt;/title&gt;&lt;secondary-title&gt;J Clin Psychiatry&lt;/secondary-title&gt;&lt;alt-title&gt;The Journal of clinical psychiatry&lt;/alt-title&gt;&lt;/titles&gt;&lt;periodical&gt;&lt;full-title&gt;Journal of Clinical Psychiatry&lt;/full-title&gt;&lt;abbr-1&gt;J Clin Psychiatry&lt;/abbr-1&gt;&lt;/periodical&gt;&lt;pages&gt;595-602&lt;/pages&gt;&lt;volume&gt;74&lt;/volume&gt;&lt;number&gt;6&lt;/number&gt;&lt;edition&gt;2013/07/12&lt;/edition&gt;&lt;keywords&gt;&lt;keyword&gt;Age Factors&lt;/keyword&gt;&lt;keyword&gt;Clinical Trials as Topic/psychology&lt;/keyword&gt;&lt;keyword&gt;Female&lt;/keyword&gt;&lt;keyword&gt;Humans&lt;/keyword&gt;&lt;keyword&gt;Male&lt;/keyword&gt;&lt;keyword&gt;Mental Disorders/drug therapy/*psychology/therapy&lt;/keyword&gt;&lt;keyword&gt;Patient Preference/*psychology&lt;/keyword&gt;&lt;keyword&gt;*Psychotherapy&lt;/keyword&gt;&lt;keyword&gt;Psychotropic Drugs/*therapeutic use&lt;/keyword&gt;&lt;keyword&gt;Publication Bias&lt;/keyword&gt;&lt;keyword&gt;Sex Characteristics&lt;/keyword&gt;&lt;/keywords&gt;&lt;dates&gt;&lt;year&gt;2013&lt;/year&gt;&lt;pub-dates&gt;&lt;date&gt;Jun&lt;/date&gt;&lt;/pub-dates&gt;&lt;/dates&gt;&lt;isbn&gt;1555-2101 (Electronic)&amp;#xD;0160-6689 (Linking)&lt;/isbn&gt;&lt;accession-num&gt;23842011&lt;/accession-num&gt;&lt;work-type&gt;Meta-Analysis&amp;#xD;Research Support, N.I.H., Extramural&amp;#xD;Review&lt;/work-type&gt;&lt;urls&gt;&lt;related-urls&gt;&lt;url&gt;http://www.ncbi.nlm.nih.gov/pubmed/23842011&lt;/url&gt;&lt;/related-urls&gt;&lt;/urls&gt;&lt;electronic-resource-num&gt;10.4088/JCP.12r07757&lt;/electronic-resource-num&gt;&lt;language&gt;eng&lt;/language&gt;&lt;/record&gt;&lt;/Cite&gt;&lt;/EndNote&gt;</w:instrText>
      </w:r>
      <w:r w:rsidR="00024903">
        <w:fldChar w:fldCharType="separate"/>
      </w:r>
      <w:r w:rsidR="006A3D74">
        <w:rPr>
          <w:noProof/>
        </w:rPr>
        <w:t>[156]</w:t>
      </w:r>
      <w:r w:rsidR="00024903">
        <w:fldChar w:fldCharType="end"/>
      </w:r>
      <w:r>
        <w:t>, but it is imperative that systems are put in place to ensure people’s preferences are met to maximise likelihood of improving outcomes</w:t>
      </w:r>
      <w:r w:rsidR="00024903">
        <w:fldChar w:fldCharType="begin">
          <w:fldData xml:space="preserve">PEVuZE5vdGU+PENpdGU+PEF1dGhvcj5XaWxsaWFtczwvQXV0aG9yPjxZZWFyPjIwMTY8L1llYXI+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</w:fldData>
        </w:fldChar>
      </w:r>
      <w:r w:rsidR="006A3D74">
        <w:instrText xml:space="preserve"> ADDIN EN.CITE </w:instrText>
      </w:r>
      <w:r w:rsidR="006A3D74">
        <w:fldChar w:fldCharType="begin">
          <w:fldData xml:space="preserve">PEVuZE5vdGU+PENpdGU+PEF1dGhvcj5XaWxsaWFtczwvQXV0aG9yPjxZZWFyPjIwMTY8L1llYXI+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</w:fldData>
        </w:fldChar>
      </w:r>
      <w:r w:rsidR="006A3D74">
        <w:instrText xml:space="preserve"> ADDIN EN.CITE.DATA </w:instrText>
      </w:r>
      <w:r w:rsidR="006A3D74">
        <w:fldChar w:fldCharType="end"/>
      </w:r>
      <w:r w:rsidR="00024903">
        <w:fldChar w:fldCharType="separate"/>
      </w:r>
      <w:r w:rsidR="006A3D74">
        <w:rPr>
          <w:noProof/>
        </w:rPr>
        <w:t>[157]</w:t>
      </w:r>
      <w:r w:rsidR="00024903">
        <w:fldChar w:fldCharType="end"/>
      </w:r>
      <w:r>
        <w:t>. For example we showed that mindfulness was an effective treatment for depression among veterans but optimising delivery of such interventions as part of multicomponent packages needs to be cognisant of patient preferences about timing, setting and format</w:t>
      </w:r>
      <w:r w:rsidR="0059200D">
        <w:t xml:space="preserve"> </w:t>
      </w:r>
      <w:r w:rsidR="00024903">
        <w:fldChar w:fldCharType="begin">
          <w:fldData xml:space="preserve">PEVuZE5vdGU+PENpdGU+PEF1dGhvcj5NYXJ0aW5lejwvQXV0aG9yPjxZZWFyPjIwMTU8L1llYXI+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</w:fldData>
        </w:fldChar>
      </w:r>
      <w:r w:rsidR="006A3D74">
        <w:instrText xml:space="preserve"> ADDIN EN.CITE </w:instrText>
      </w:r>
      <w:r w:rsidR="006A3D74">
        <w:fldChar w:fldCharType="begin">
          <w:fldData xml:space="preserve">PEVuZE5vdGU+PENpdGU+PEF1dGhvcj5NYXJ0aW5lejwvQXV0aG9yPjxZZWFyPjIwMTU8L1llYXI+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</w:fldData>
        </w:fldChar>
      </w:r>
      <w:r w:rsidR="006A3D74">
        <w:instrText xml:space="preserve"> ADDIN EN.CITE.DATA </w:instrText>
      </w:r>
      <w:r w:rsidR="006A3D74">
        <w:fldChar w:fldCharType="end"/>
      </w:r>
      <w:r w:rsidR="00024903">
        <w:fldChar w:fldCharType="separate"/>
      </w:r>
      <w:r w:rsidR="006A3D74">
        <w:rPr>
          <w:noProof/>
        </w:rPr>
        <w:t>[158]</w:t>
      </w:r>
      <w:r w:rsidR="00024903">
        <w:fldChar w:fldCharType="end"/>
      </w:r>
      <w:r>
        <w:t xml:space="preserve">. </w:t>
      </w:r>
      <w:r w:rsidR="000B09DD">
        <w:t>T</w:t>
      </w:r>
      <w:r w:rsidR="00B26C53">
        <w:t xml:space="preserve">here is scope to explore how established evidence-based </w:t>
      </w:r>
      <w:r w:rsidR="00150459">
        <w:t xml:space="preserve">patient centred </w:t>
      </w:r>
      <w:r w:rsidR="00B26C53">
        <w:t>frameworks such as the chronic care model can enhance and optimise th</w:t>
      </w:r>
      <w:r w:rsidR="00471C9C">
        <w:t>e delivery of multicomponent</w:t>
      </w:r>
      <w:r w:rsidR="00B26C53">
        <w:t xml:space="preserve"> care packages for people with complex trauma. </w:t>
      </w:r>
      <w:r w:rsidR="00471C9C">
        <w:t xml:space="preserve">While there is ample evidence that multifaceted and collaborative care packages are effective for managing depression </w:t>
      </w:r>
      <w:r w:rsidR="006C3B0D">
        <w:t xml:space="preserve">and chronic disease </w:t>
      </w:r>
      <w:r w:rsidR="00471C9C">
        <w:t>in primary care</w:t>
      </w:r>
      <w:r w:rsidR="0059200D">
        <w:t xml:space="preserve"> </w:t>
      </w:r>
      <w:r w:rsidR="00024903">
        <w:fldChar w:fldCharType="begin">
          <w:fldData xml:space="preserve">PEVuZE5vdGU+PENpdGU+PEF1dGhvcj5LYXRvbjwvQXV0aG9yPjxZZWFyPjIwMTA8L1llYXI+PFJl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</w:fldData>
        </w:fldChar>
      </w:r>
      <w:r w:rsidR="006A3D74">
        <w:instrText xml:space="preserve"> ADDIN EN.CITE </w:instrText>
      </w:r>
      <w:r w:rsidR="006A3D74">
        <w:fldChar w:fldCharType="begin">
          <w:fldData xml:space="preserve">PEVuZE5vdGU+PENpdGU+PEF1dGhvcj5LYXRvbjwvQXV0aG9yPjxZZWFyPjIwMTA8L1llYXI+PFJl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</w:fldData>
        </w:fldChar>
      </w:r>
      <w:r w:rsidR="006A3D74">
        <w:instrText xml:space="preserve"> ADDIN EN.CITE.DATA </w:instrText>
      </w:r>
      <w:r w:rsidR="006A3D74">
        <w:fldChar w:fldCharType="end"/>
      </w:r>
      <w:r w:rsidR="00024903">
        <w:fldChar w:fldCharType="separate"/>
      </w:r>
      <w:r w:rsidR="006A3D74">
        <w:rPr>
          <w:noProof/>
        </w:rPr>
        <w:t>[159, 160]</w:t>
      </w:r>
      <w:r w:rsidR="00024903">
        <w:fldChar w:fldCharType="end"/>
      </w:r>
      <w:r w:rsidR="003301BB">
        <w:t xml:space="preserve">, </w:t>
      </w:r>
      <w:r w:rsidR="00471C9C">
        <w:t>there is only limited evidence that such patient-centred care approaches are similarly effective for people with PTSD and mental comorbidities</w:t>
      </w:r>
      <w:r w:rsidR="0059200D">
        <w:t xml:space="preserve"> </w:t>
      </w:r>
      <w:r w:rsidR="00024903">
        <w:fldChar w:fldCharType="begin">
          <w:fldData xml:space="preserve">PEVuZE5vdGU+PENpdGU+PEF1dGhvcj5FbmdlbDwvQXV0aG9yPjxZZWFyPjIwMTY8L1llYXI+PFJl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==
</w:fldData>
        </w:fldChar>
      </w:r>
      <w:r w:rsidR="006A3D74">
        <w:instrText xml:space="preserve"> ADDIN EN.CITE </w:instrText>
      </w:r>
      <w:r w:rsidR="006A3D74">
        <w:fldChar w:fldCharType="begin">
          <w:fldData xml:space="preserve">PEVuZE5vdGU+PENpdGU+PEF1dGhvcj5FbmdlbDwvQXV0aG9yPjxZZWFyPjIwMTY8L1llYXI+PFJl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==
</w:fldData>
        </w:fldChar>
      </w:r>
      <w:r w:rsidR="006A3D74">
        <w:instrText xml:space="preserve"> ADDIN EN.CITE.DATA </w:instrText>
      </w:r>
      <w:r w:rsidR="006A3D74">
        <w:fldChar w:fldCharType="end"/>
      </w:r>
      <w:r w:rsidR="00024903">
        <w:fldChar w:fldCharType="separate"/>
      </w:r>
      <w:r w:rsidR="006A3D74">
        <w:rPr>
          <w:noProof/>
        </w:rPr>
        <w:t>[161]</w:t>
      </w:r>
      <w:r w:rsidR="00024903">
        <w:fldChar w:fldCharType="end"/>
      </w:r>
      <w:r w:rsidR="00471C9C">
        <w:t>.</w:t>
      </w:r>
    </w:p>
    <w:p w14:paraId="0FC7EA50" w14:textId="447F6574" w:rsidR="00EF50EE" w:rsidRDefault="00E92A2F" w:rsidP="00365628">
      <w:pPr>
        <w:spacing w:line="360" w:lineRule="auto"/>
      </w:pPr>
      <w:r w:rsidRPr="00E92A2F">
        <w:t xml:space="preserve">Critical to any </w:t>
      </w:r>
      <w:r>
        <w:t xml:space="preserve">future research </w:t>
      </w:r>
      <w:r w:rsidR="001D58F4">
        <w:t>that might underpin patient</w:t>
      </w:r>
      <w:r w:rsidR="005856BB">
        <w:t>-centred approaches is</w:t>
      </w:r>
      <w:r w:rsidR="00E57D7F">
        <w:t xml:space="preserve"> the need to </w:t>
      </w:r>
      <w:r w:rsidR="005856BB">
        <w:t xml:space="preserve">capture </w:t>
      </w:r>
      <w:r w:rsidR="00E57D7F">
        <w:t xml:space="preserve">outcomes that relate to broader notions about recovery that go beyond clinical recovery and include improvements in functioning and quality of life. </w:t>
      </w:r>
      <w:r w:rsidR="005856BB">
        <w:t xml:space="preserve">We were only able to include data from six trials that measured quality of life but it is well established that people with PTSD have profound deficits in quality of life and physical limitations, more so than people with other anxiety disorders </w:t>
      </w:r>
      <w:r w:rsidR="005856BB">
        <w:fldChar w:fldCharType="begin"/>
      </w:r>
      <w:r w:rsidR="006A3D74">
        <w:instrText xml:space="preserve"> ADDIN EN.CITE &lt;EndNote&gt;&lt;Cite&gt;&lt;Author&gt;Mark Hyman Rapaport&lt;/Author&gt;&lt;Year&gt;2005&lt;/Year&gt;&lt;RecNum&gt;164&lt;/RecNum&gt;&lt;DisplayText&gt;[162]&lt;/DisplayText&gt;&lt;record&gt;&lt;rec-number&gt;164&lt;/rec-number&gt;&lt;foreign-keys&gt;&lt;key app="EN" db-id="fax5rp25fa2xtler9vlvepsat0vzvz9vdd0s" timestamp="1587978740"&gt;164&lt;/key&gt;&lt;/foreign-keys&gt;&lt;ref-type name="Journal Article"&gt;17&lt;/ref-type&gt;&lt;contributors&gt;&lt;authors&gt;&lt;author&gt;Mark Hyman Rapaport, , M.D. ,&lt;/author&gt;&lt;author&gt;Cathryn Clary, , M.D. ,&lt;/author&gt;&lt;author&gt;Rana Fayyad, , Ph.D. , and&lt;/author&gt;&lt;author&gt;Jean Endicott, , Ph.D.&lt;/author&gt;&lt;/authors&gt;&lt;/contributors&gt;&lt;titles&gt;&lt;title&gt;Quality-of-Life Impairment in Depressive and Anxiety Disorders&lt;/title&gt;&lt;secondary-title&gt;American Journal of Psychiatry&lt;/secondary-title&gt;&lt;/titles&gt;&lt;periodical&gt;&lt;full-title&gt;American Journal of Psychiatry&lt;/full-title&gt;&lt;abbr-1&gt;Am J Psychiatry&lt;/abbr-1&gt;&lt;/periodical&gt;&lt;pages&gt;1171-1178&lt;/pages&gt;&lt;volume&gt;162&lt;/volume&gt;&lt;number&gt;6&lt;/number&gt;&lt;dates&gt;&lt;year&gt;2005&lt;/year&gt;&lt;/dates&gt;&lt;accession-num&gt;15930066&lt;/accession-num&gt;&lt;urls&gt;&lt;related-urls&gt;&lt;url&gt;https://ajp.psychiatryonline.org/doi/abs/10.1176/appi.ajp.162.6.1171&lt;/url&gt;&lt;/related-urls&gt;&lt;/urls&gt;&lt;electronic-resource-num&gt;10.1176/appi.ajp.162.6.1171&lt;/electronic-resource-num&gt;&lt;/record&gt;&lt;/Cite&gt;&lt;/EndNote&gt;</w:instrText>
      </w:r>
      <w:r w:rsidR="005856BB">
        <w:fldChar w:fldCharType="separate"/>
      </w:r>
      <w:r w:rsidR="006A3D74">
        <w:rPr>
          <w:noProof/>
        </w:rPr>
        <w:t>[162]</w:t>
      </w:r>
      <w:r w:rsidR="005856BB">
        <w:fldChar w:fldCharType="end"/>
      </w:r>
      <w:r w:rsidR="005856BB">
        <w:t xml:space="preserve">. This is especially true among populations exposed to complex trauma such as veterans </w:t>
      </w:r>
      <w:r w:rsidR="005856BB">
        <w:fldChar w:fldCharType="begin"/>
      </w:r>
      <w:r w:rsidR="006A3D74">
        <w:instrText xml:space="preserve"> ADDIN EN.CITE &lt;EndNote&gt;&lt;Cite&gt;&lt;Author&gt;Barrett&lt;/Author&gt;&lt;Year&gt;2002&lt;/Year&gt;&lt;RecNum&gt;165&lt;/RecNum&gt;&lt;DisplayText&gt;[163]&lt;/DisplayText&gt;&lt;record&gt;&lt;rec-number&gt;165&lt;/rec-number&gt;&lt;foreign-keys&gt;&lt;key app="EN" db-id="fax5rp25fa2xtler9vlvepsat0vzvz9vdd0s" timestamp="1587979054"&gt;165&lt;/key&gt;&lt;/foreign-keys&gt;&lt;ref-type name="Journal Article"&gt;17&lt;/ref-type&gt;&lt;contributors&gt;&lt;authors&gt;&lt;author&gt;Barrett, Drue H.&lt;/author&gt;&lt;author&gt;Doebbeling, Caroline Carney&lt;/author&gt;&lt;author&gt;Schwartz, David A.&lt;/author&gt;&lt;author&gt;Voelker, Margaret D.&lt;/author&gt;&lt;author&gt;Falter, Kenneth H.&lt;/author&gt;&lt;author&gt;Woolson, Robert F.&lt;/author&gt;&lt;author&gt;Doebbeling, Bradley N.&lt;/author&gt;&lt;/authors&gt;&lt;/contributors&gt;&lt;titles&gt;&lt;title&gt;Posttraumatic Stress Disorder and Self-Reported Physical Health Status Among U.S. Military Personnel Serving During the Gulf War Period: A Population-Based Study&lt;/title&gt;&lt;secondary-title&gt;Psychosomatics&lt;/secondary-title&gt;&lt;/titles&gt;&lt;periodical&gt;&lt;full-title&gt;Psychosomatics&lt;/full-title&gt;&lt;/periodical&gt;&lt;pages&gt;195-205&lt;/pages&gt;&lt;volume&gt;43&lt;/volume&gt;&lt;number&gt;3&lt;/number&gt;&lt;dates&gt;&lt;year&gt;2002&lt;/year&gt;&lt;pub-dates&gt;&lt;date&gt;2002/05/01/&lt;/date&gt;&lt;/pub-dates&gt;&lt;/dates&gt;&lt;isbn&gt;0033-3182&lt;/isbn&gt;&lt;urls&gt;&lt;related-urls&gt;&lt;url&gt;http://www.sciencedirect.com/science/article/pii/S0033318202704040&lt;/url&gt;&lt;/related-urls&gt;&lt;/urls&gt;&lt;electronic-resource-num&gt;https://doi.org/10.1176/appi.psy.43.3.195&lt;/electronic-resource-num&gt;&lt;/record&gt;&lt;/Cite&gt;&lt;/EndNote&gt;</w:instrText>
      </w:r>
      <w:r w:rsidR="005856BB">
        <w:fldChar w:fldCharType="separate"/>
      </w:r>
      <w:r w:rsidR="006A3D74">
        <w:rPr>
          <w:noProof/>
        </w:rPr>
        <w:t>[163]</w:t>
      </w:r>
      <w:r w:rsidR="005856BB">
        <w:fldChar w:fldCharType="end"/>
      </w:r>
      <w:r w:rsidR="006A3D74">
        <w:t xml:space="preserve"> </w:t>
      </w:r>
      <w:r w:rsidR="005856BB">
        <w:t xml:space="preserve">and war-afflicted civilians </w:t>
      </w:r>
      <w:r w:rsidR="005856BB">
        <w:fldChar w:fldCharType="begin"/>
      </w:r>
      <w:r w:rsidR="006A3D74">
        <w:instrText xml:space="preserve"> ADDIN EN.CITE &lt;EndNote&gt;&lt;Cite&gt;&lt;Author&gt;Giacco&lt;/Author&gt;&lt;Year&gt;2013&lt;/Year&gt;&lt;RecNum&gt;163&lt;/RecNum&gt;&lt;DisplayText&gt;[164]&lt;/DisplayText&gt;&lt;record&gt;&lt;rec-number&gt;163&lt;/rec-number&gt;&lt;foreign-keys&gt;&lt;key app="EN" db-id="fax5rp25fa2xtler9vlvepsat0vzvz9vdd0s" timestamp="1587971933"&gt;163&lt;/key&gt;&lt;/foreign-keys&gt;&lt;ref-type name="Journal Article"&gt;17&lt;/ref-type&gt;&lt;contributors&gt;&lt;authors&gt;&lt;author&gt;Giacco, Domenico&lt;/author&gt;&lt;author&gt;Matanov, Aleksandra&lt;/author&gt;&lt;author&gt;Priebe, Stefan&lt;/author&gt;&lt;/authors&gt;&lt;/contributors&gt;&lt;titles&gt;&lt;title&gt;Symptoms and Subjective Quality of Life in Post-Traumatic Stress Disorder: A Longitudinal Study&lt;/title&gt;&lt;secondary-title&gt;PLOS ONE&lt;/secondary-title&gt;&lt;/titles&gt;&lt;periodical&gt;&lt;full-title&gt;PLoS ONE [Electronic Resource]&lt;/full-title&gt;&lt;abbr-1&gt;PLoS ONE&lt;/abbr-1&gt;&lt;/periodical&gt;&lt;pages&gt;e60991&lt;/pages&gt;&lt;volume&gt;8&lt;/volume&gt;&lt;number&gt;4&lt;/number&gt;&lt;dates&gt;&lt;year&gt;2013&lt;/year&gt;&lt;/dates&gt;&lt;publisher&gt;Public Library of Science&lt;/publisher&gt;&lt;urls&gt;&lt;related-urls&gt;&lt;url&gt;https://doi.org/10.1371/journal.pone.0060991&lt;/url&gt;&lt;/related-urls&gt;&lt;/urls&gt;&lt;electronic-resource-num&gt;10.1371/journal.pone.0060991&lt;/electronic-resource-num&gt;&lt;/record&gt;&lt;/Cite&gt;&lt;/EndNote&gt;</w:instrText>
      </w:r>
      <w:r w:rsidR="005856BB">
        <w:fldChar w:fldCharType="separate"/>
      </w:r>
      <w:r w:rsidR="006A3D74">
        <w:rPr>
          <w:noProof/>
        </w:rPr>
        <w:t>[164]</w:t>
      </w:r>
      <w:r w:rsidR="005856BB">
        <w:fldChar w:fldCharType="end"/>
      </w:r>
      <w:r w:rsidR="004C1ABC">
        <w:t xml:space="preserve"> who often suffer impairments across multiple life domains, including social and occupational functioning. Assessment of PTSD-related quality of life should therefore be a priority in the context of trials to improve the </w:t>
      </w:r>
      <w:r w:rsidR="00EA613F">
        <w:t xml:space="preserve">mental </w:t>
      </w:r>
      <w:r w:rsidR="004C1ABC">
        <w:t xml:space="preserve">health of people exposed to complex trauma. </w:t>
      </w:r>
    </w:p>
    <w:p w14:paraId="365B0B58" w14:textId="2A0A75F6" w:rsidR="0096443E" w:rsidRPr="00E92A2F" w:rsidRDefault="0096443E" w:rsidP="00365628">
      <w:pPr>
        <w:spacing w:line="360" w:lineRule="auto"/>
      </w:pPr>
      <w:r>
        <w:t xml:space="preserve">Additionally, it is important to go beyond assessment of PTSD symptoms and consider broader psychosocial difficulties that stem from the experience of complex traumatic events. This is especially true among refuge populations whose emotional and behavioural problems are often linked to disruption in psychosocial systems that support mental health. </w:t>
      </w:r>
      <w:r w:rsidR="00862951">
        <w:t xml:space="preserve">Drawing on the Adaptation and Development After Persecution and Trauma (ADPAT) model critical psychosocial systems include safety and security, interpersonal bonds and networks, justice, identities and roles, and existential meaning </w:t>
      </w:r>
      <w:r w:rsidR="00AC64EA">
        <w:fldChar w:fldCharType="begin"/>
      </w:r>
      <w:r w:rsidR="006A3D74">
        <w:instrText xml:space="preserve"> ADDIN EN.CITE &lt;EndNote&gt;&lt;Cite&gt;&lt;Author&gt;Silove&lt;/Author&gt;&lt;Year&gt;2013&lt;/Year&gt;&lt;RecNum&gt;3739&lt;/RecNum&gt;&lt;DisplayText&gt;[165]&lt;/DisplayText&gt;&lt;record&gt;&lt;rec-number&gt;3739&lt;/rec-number&gt;&lt;foreign-keys&gt;&lt;key app="EN" db-id="0xsd2dawc00ptqe5t0avt22xpax5erewezzt" timestamp="1593599691"&gt;3739&lt;/key&gt;&lt;/foreign-keys&gt;&lt;ref-type name="Journal Article"&gt;17&lt;/ref-type&gt;&lt;contributors&gt;&lt;authors&gt;&lt;author&gt;Silove, Derrick&lt;/author&gt;&lt;/authors&gt;&lt;/contributors&gt;&lt;auth-address&gt;Silove, Derrick: d.silove@unsw.edu.au&lt;/auth-address&gt;&lt;titles&gt;&lt;title&gt;The ADAPT model: A conceptual framework for mental health and psychosocial programming in post conflict settings&lt;/title&gt;&lt;secondary-title&gt;Intervention: International Journal of Mental Health, Psychosocial Work &amp;amp; Counselling in Areas of Armed Conflict&lt;/secondary-title&gt;&lt;/titles&gt;&lt;periodical&gt;&lt;full-title&gt;Intervention: International Journal of Mental Health, Psychosocial Work &amp;amp; Counselling in Areas of Armed Conflict&lt;/full-title&gt;&lt;/periodical&gt;&lt;pages&gt;237-248&lt;/pages&gt;&lt;volume&gt;11&lt;/volume&gt;&lt;number&gt;3&lt;/number&gt;&lt;keywords&gt;&lt;keyword&gt;*Conflict&lt;/keyword&gt;&lt;keyword&gt;*Emotional Adjustment&lt;/keyword&gt;&lt;keyword&gt;*Emotional Trauma&lt;/keyword&gt;&lt;keyword&gt;*Persecution&lt;/keyword&gt;&lt;keyword&gt;*Psychosocial Rehabilitation&lt;/keyword&gt;&lt;keyword&gt;Mental Health&lt;/keyword&gt;&lt;keyword&gt;Models&lt;/keyword&gt;&lt;/keywords&gt;&lt;dates&gt;&lt;year&gt;2013&lt;/year&gt;&lt;/dates&gt;&lt;pub-location&gt;Netherlands&lt;/pub-location&gt;&lt;publisher&gt;War Trauma Foundation&lt;/publisher&gt;&lt;isbn&gt;1571-8883(Print)&lt;/isbn&gt;&lt;urls&gt;&lt;/urls&gt;&lt;electronic-resource-num&gt;10.1097/WTF.0000000000000005&lt;/electronic-resource-num&gt;&lt;/record&gt;&lt;/Cite&gt;&lt;/EndNote&gt;</w:instrText>
      </w:r>
      <w:r w:rsidR="00AC64EA">
        <w:fldChar w:fldCharType="separate"/>
      </w:r>
      <w:r w:rsidR="006A3D74">
        <w:rPr>
          <w:noProof/>
        </w:rPr>
        <w:t>[165]</w:t>
      </w:r>
      <w:r w:rsidR="00AC64EA">
        <w:fldChar w:fldCharType="end"/>
      </w:r>
      <w:r w:rsidR="00862951">
        <w:t>. Treatment strategies that embrace the need to counter disruption to these psychosocial domains might prove effective for promoting a more positive refugee experience. A recent trial has shown that in refugees from Myanmar a relatively brief 6-week course of integrative adapt therapy that is based on the ADAPT model led to improved adaptive capacity and resilienc</w:t>
      </w:r>
      <w:r w:rsidR="00AC64EA">
        <w:t xml:space="preserve">e as well as greater reductions in PTSD symptoms and major depressive disorder compared with CBT </w:t>
      </w:r>
      <w:r w:rsidR="00AC64EA">
        <w:fldChar w:fldCharType="begin"/>
      </w:r>
      <w:r w:rsidR="006A3D74">
        <w:instrText xml:space="preserve"> ADDIN EN.CITE &lt;EndNote&gt;&lt;Cite&gt;&lt;Author&gt;Tay&lt;/Author&gt;&lt;Year&gt;2020&lt;/Year&gt;&lt;RecNum&gt;3738&lt;/RecNum&gt;&lt;DisplayText&gt;[166]&lt;/DisplayText&gt;&lt;record&gt;&lt;rec-number&gt;3738&lt;/rec-number&gt;&lt;foreign-keys&gt;&lt;key app="EN" db-id="0xsd2dawc00ptqe5t0avt22xpax5erewezzt" timestamp="1593599562"&gt;3738&lt;/key&gt;&lt;/foreign-keys&gt;&lt;ref-type name="Journal Article"&gt;17&lt;/ref-type&gt;&lt;contributors&gt;&lt;authors&gt;&lt;author&gt;Tay, Alvin Kuowei&lt;/author&gt;&lt;author&gt;Mung, Hau Khat&lt;/author&gt;&lt;author&gt;Miah, Mohammad Abdul Awal&lt;/author&gt;&lt;author&gt;Balasundaram, Susheela&lt;/author&gt;&lt;author&gt;Ventevogel, Peter&lt;/author&gt;&lt;author&gt;Badrudduza, Mohammad&lt;/author&gt;&lt;author&gt;Khan, Sanjida&lt;/author&gt;&lt;author&gt;Morgan, Karen&lt;/author&gt;&lt;author&gt;Rees, Susan&lt;/author&gt;&lt;author&gt;Mohsin, Mohammed&lt;/author&gt;&lt;author&gt;Silove, Derrick&lt;/author&gt;&lt;/authors&gt;&lt;/contributors&gt;&lt;titles&gt;&lt;title&gt;An Integrative Adapt Therapy for common mental health symptoms and adaptive stress amongst Rohingya, Chin, and Kachin refugees living in Malaysia: A randomized controlled trial&lt;/title&gt;&lt;secondary-title&gt;PLOS Medicine&lt;/secondary-title&gt;&lt;/titles&gt;&lt;periodical&gt;&lt;full-title&gt;PLOS Medicine&lt;/full-title&gt;&lt;/periodical&gt;&lt;pages&gt;e1003073&lt;/pages&gt;&lt;volume&gt;17&lt;/volume&gt;&lt;number&gt;3&lt;/number&gt;&lt;dates&gt;&lt;year&gt;2020&lt;/year&gt;&lt;/dates&gt;&lt;publisher&gt;Public Library of Science&lt;/publisher&gt;&lt;urls&gt;&lt;related-urls&gt;&lt;url&gt;https://doi.org/10.1371/journal.pmed.1003073&lt;/url&gt;&lt;/related-urls&gt;&lt;/urls&gt;&lt;electronic-resource-num&gt;10.1371/journal.pmed.1003073&lt;/electronic-resource-num&gt;&lt;/record&gt;&lt;/Cite&gt;&lt;/EndNote&gt;</w:instrText>
      </w:r>
      <w:r w:rsidR="00AC64EA">
        <w:fldChar w:fldCharType="separate"/>
      </w:r>
      <w:r w:rsidR="006A3D74">
        <w:rPr>
          <w:noProof/>
        </w:rPr>
        <w:t>[166]</w:t>
      </w:r>
      <w:r w:rsidR="00AC64EA">
        <w:fldChar w:fldCharType="end"/>
      </w:r>
      <w:r w:rsidR="00AC64EA">
        <w:t xml:space="preserve">. While the effect size for PTSD symptoms was smaller in this trial than those reported in our meta-analyses of psychological interventions among refugees it might be that supporting adaptation to the refugee experience is as important as symptom control. </w:t>
      </w:r>
    </w:p>
    <w:p w14:paraId="3D2F137D" w14:textId="77777777" w:rsidR="00237BC8" w:rsidRDefault="00237BC8" w:rsidP="00365628">
      <w:pPr>
        <w:spacing w:line="360" w:lineRule="auto"/>
        <w:rPr>
          <w:b/>
          <w:sz w:val="24"/>
          <w:szCs w:val="24"/>
        </w:rPr>
      </w:pPr>
    </w:p>
    <w:p w14:paraId="755E20FF" w14:textId="1F9F4BE3" w:rsidR="00FD53AB" w:rsidRPr="00DA3A97" w:rsidRDefault="00FD53AB" w:rsidP="00365628">
      <w:pPr>
        <w:spacing w:line="360" w:lineRule="auto"/>
        <w:rPr>
          <w:b/>
          <w:sz w:val="24"/>
          <w:szCs w:val="24"/>
        </w:rPr>
      </w:pPr>
      <w:r w:rsidRPr="00DA3A97">
        <w:rPr>
          <w:b/>
          <w:sz w:val="24"/>
          <w:szCs w:val="24"/>
        </w:rPr>
        <w:t>Strengths and limitations</w:t>
      </w:r>
    </w:p>
    <w:p w14:paraId="38AD7C6F" w14:textId="085AA0D2" w:rsidR="00A35570" w:rsidRPr="007F6D33" w:rsidRDefault="00E47224" w:rsidP="00365628">
      <w:pPr>
        <w:spacing w:line="360" w:lineRule="auto"/>
      </w:pPr>
      <w:r>
        <w:t xml:space="preserve">This review attempted to capture the totality of all controlled evidence about the effectiveness of psychological and pharmacological treatments for people exposed to complex trauma. We included non-randomised controlled trials </w:t>
      </w:r>
      <w:r w:rsidR="00B07CBE">
        <w:t xml:space="preserve">on the basis that these studies might include data about novel treatments delivered in pragmatic settings but </w:t>
      </w:r>
      <w:r>
        <w:t>the</w:t>
      </w:r>
      <w:r w:rsidR="00B07CBE">
        <w:t xml:space="preserve"> </w:t>
      </w:r>
      <w:r>
        <w:t xml:space="preserve">evidence from these trials was eclipsed by the evidence from randomised comparisons </w:t>
      </w:r>
      <w:r w:rsidR="00B07CBE">
        <w:t>which offered the most robust assessments of treatment effectiveness.</w:t>
      </w:r>
      <w:r>
        <w:t xml:space="preserve"> </w:t>
      </w:r>
      <w:r w:rsidR="00A35570" w:rsidRPr="007F6D33">
        <w:t xml:space="preserve">Our review has a number of strengths that </w:t>
      </w:r>
      <w:r w:rsidR="00B07CBE">
        <w:t xml:space="preserve">further </w:t>
      </w:r>
      <w:r w:rsidR="00A35570" w:rsidRPr="007F6D33">
        <w:t>enhance the robustness of the findings. By taking a</w:t>
      </w:r>
      <w:r w:rsidR="007C674C">
        <w:t xml:space="preserve">n approach that favoured inclusion </w:t>
      </w:r>
      <w:r w:rsidR="00123A40">
        <w:t>based on trauma exposure rather than diagnosis</w:t>
      </w:r>
      <w:r w:rsidR="00A35570" w:rsidRPr="007F6D33">
        <w:t xml:space="preserve"> we were able to develop and operationalise broad inclusion criteria for the</w:t>
      </w:r>
      <w:r w:rsidR="00F25265" w:rsidRPr="007F6D33">
        <w:t xml:space="preserve"> </w:t>
      </w:r>
      <w:r w:rsidR="00A35570" w:rsidRPr="007F6D33">
        <w:t>population of interest. In doing so, our</w:t>
      </w:r>
      <w:r w:rsidR="00F25265" w:rsidRPr="007F6D33">
        <w:t xml:space="preserve"> </w:t>
      </w:r>
      <w:r w:rsidR="00A35570" w:rsidRPr="007F6D33">
        <w:t>search was not tied to a narrowly defined group of studies that exclusively evaluated interventions in</w:t>
      </w:r>
      <w:r w:rsidR="00F25265" w:rsidRPr="007F6D33">
        <w:t xml:space="preserve"> </w:t>
      </w:r>
      <w:r w:rsidR="00A35570" w:rsidRPr="007F6D33">
        <w:t xml:space="preserve">populations with the as yet </w:t>
      </w:r>
      <w:r w:rsidR="00F25265" w:rsidRPr="007F6D33">
        <w:t xml:space="preserve">empirically </w:t>
      </w:r>
      <w:r w:rsidR="00A35570" w:rsidRPr="007F6D33">
        <w:t>untested diagnostic label of CPTSD, but rather captured a broader set of</w:t>
      </w:r>
      <w:r w:rsidR="00F25265" w:rsidRPr="007F6D33">
        <w:t xml:space="preserve"> </w:t>
      </w:r>
      <w:r w:rsidR="00A35570" w:rsidRPr="007F6D33">
        <w:t xml:space="preserve">studies </w:t>
      </w:r>
      <w:r w:rsidR="00123A40">
        <w:t xml:space="preserve">that addressed mental health problems in people exposed </w:t>
      </w:r>
      <w:r w:rsidR="00481770">
        <w:t>to</w:t>
      </w:r>
      <w:r w:rsidR="00F25265" w:rsidRPr="007F6D33">
        <w:t xml:space="preserve"> complex traumatic events. </w:t>
      </w:r>
    </w:p>
    <w:p w14:paraId="2EB39FC0" w14:textId="7D333AAE" w:rsidR="00910B82" w:rsidRDefault="00A35570" w:rsidP="00365628">
      <w:pPr>
        <w:spacing w:line="360" w:lineRule="auto"/>
        <w:rPr>
          <w:rFonts w:cstheme="minorHAnsi"/>
        </w:rPr>
      </w:pPr>
      <w:r w:rsidRPr="00F25265">
        <w:rPr>
          <w:rFonts w:cstheme="minorHAnsi"/>
        </w:rPr>
        <w:t>Additional strengths of the review include the application of</w:t>
      </w:r>
      <w:r w:rsidR="007F6D33">
        <w:rPr>
          <w:rFonts w:cstheme="minorHAnsi"/>
        </w:rPr>
        <w:t xml:space="preserve"> component</w:t>
      </w:r>
      <w:r w:rsidRPr="00F25265">
        <w:rPr>
          <w:rFonts w:cstheme="minorHAnsi"/>
        </w:rPr>
        <w:t xml:space="preserve"> </w:t>
      </w:r>
      <w:r w:rsidR="00F25265">
        <w:rPr>
          <w:rFonts w:cstheme="minorHAnsi"/>
        </w:rPr>
        <w:t xml:space="preserve">NMA </w:t>
      </w:r>
      <w:r w:rsidRPr="00F25265">
        <w:rPr>
          <w:rFonts w:cstheme="minorHAnsi"/>
        </w:rPr>
        <w:t>approaches to</w:t>
      </w:r>
      <w:r w:rsidR="00F25265" w:rsidRPr="00F25265">
        <w:rPr>
          <w:rFonts w:cstheme="minorHAnsi"/>
        </w:rPr>
        <w:t xml:space="preserve"> </w:t>
      </w:r>
      <w:r w:rsidRPr="00F25265">
        <w:rPr>
          <w:rFonts w:cstheme="minorHAnsi"/>
        </w:rPr>
        <w:t xml:space="preserve">understanding treatment effectiveness </w:t>
      </w:r>
      <w:r w:rsidR="00F25265" w:rsidRPr="00F25265">
        <w:rPr>
          <w:rFonts w:cstheme="minorHAnsi"/>
        </w:rPr>
        <w:t>and moderators of effectiveness.</w:t>
      </w:r>
      <w:r w:rsidRPr="00F25265">
        <w:rPr>
          <w:rFonts w:cstheme="minorHAnsi"/>
        </w:rPr>
        <w:t xml:space="preserve"> By searching extensively and adoptin</w:t>
      </w:r>
      <w:r w:rsidR="00F25265" w:rsidRPr="00F25265">
        <w:rPr>
          <w:rFonts w:cstheme="minorHAnsi"/>
        </w:rPr>
        <w:t xml:space="preserve">g a broad approach to inclusion </w:t>
      </w:r>
      <w:r w:rsidRPr="00F25265">
        <w:rPr>
          <w:rFonts w:cstheme="minorHAnsi"/>
        </w:rPr>
        <w:t>we were able to assemble a much larger data set than in previous reviews, enhancing our ability to</w:t>
      </w:r>
      <w:r w:rsidR="00F25265" w:rsidRPr="00F25265">
        <w:rPr>
          <w:rFonts w:cstheme="minorHAnsi"/>
        </w:rPr>
        <w:t xml:space="preserve"> </w:t>
      </w:r>
      <w:r w:rsidRPr="00F25265">
        <w:rPr>
          <w:rFonts w:cstheme="minorHAnsi"/>
        </w:rPr>
        <w:t>quantify and explore heterogeneity and</w:t>
      </w:r>
      <w:r w:rsidR="007F6D33">
        <w:rPr>
          <w:rFonts w:cstheme="minorHAnsi"/>
        </w:rPr>
        <w:t xml:space="preserve"> for the first time</w:t>
      </w:r>
      <w:r w:rsidRPr="00F25265">
        <w:rPr>
          <w:rFonts w:cstheme="minorHAnsi"/>
        </w:rPr>
        <w:t xml:space="preserve"> </w:t>
      </w:r>
      <w:r w:rsidR="007F6D33">
        <w:rPr>
          <w:rFonts w:cstheme="minorHAnsi"/>
        </w:rPr>
        <w:t>disentangle the effects of individual components of composite interventions.</w:t>
      </w:r>
      <w:r w:rsidRPr="00F25265">
        <w:rPr>
          <w:rFonts w:cstheme="minorHAnsi"/>
        </w:rPr>
        <w:t xml:space="preserve"> </w:t>
      </w:r>
      <w:r w:rsidR="00F25265" w:rsidRPr="00F25265">
        <w:rPr>
          <w:rFonts w:cstheme="minorHAnsi"/>
        </w:rPr>
        <w:t>NMA offers additional benefits over standard pairwise analyses in that the comparative efficacy of specific interventions can be estimated and ranked, even when two treatments have never been compared directly head‐to‐head. Furthermore, since NMA can improve the precision of estimates by allowing integration of both direct and indirect treatment effect estimates, it is recommended over pairwise meta‐analyses by the World Health Organization as a basis for clinical guidelines</w:t>
      </w:r>
      <w:r w:rsidR="0059200D">
        <w:rPr>
          <w:rFonts w:cstheme="minorHAnsi"/>
        </w:rPr>
        <w:t xml:space="preserve"> </w:t>
      </w:r>
      <w:r w:rsidR="00760F17">
        <w:rPr>
          <w:rFonts w:cstheme="minorHAnsi"/>
        </w:rPr>
        <w:fldChar w:fldCharType="begin"/>
      </w:r>
      <w:r w:rsidR="006A3D74">
        <w:rPr>
          <w:rFonts w:cstheme="minorHAnsi"/>
        </w:rPr>
        <w:instrText xml:space="preserve"> ADDIN EN.CITE &lt;EndNote&gt;&lt;Cite&gt;&lt;Author&gt;Kanters S&lt;/Author&gt;&lt;Year&gt;2016&lt;/Year&gt;&lt;RecNum&gt;160&lt;/RecNum&gt;&lt;DisplayText&gt;[167]&lt;/DisplayText&gt;&lt;record&gt;&lt;rec-number&gt;160&lt;/rec-number&gt;&lt;foreign-keys&gt;&lt;key app="EN" db-id="fax5rp25fa2xtler9vlvepsat0vzvz9vdd0s" timestamp="1587912119"&gt;160&lt;/key&gt;&lt;/foreign-keys&gt;&lt;ref-type name="Journal Article"&gt;17&lt;/ref-type&gt;&lt;contributors&gt;&lt;authors&gt;&lt;author&gt;Kanters S, &lt;/author&gt;&lt;author&gt;Ford N,&lt;/author&gt;&lt;author&gt;Druyts E, &lt;/author&gt;&lt;author&gt;Thorlund K, &lt;/author&gt;&lt;author&gt;Mills EJ,&lt;/author&gt;&lt;author&gt;Bansback N&lt;/author&gt;&lt;/authors&gt;&lt;/contributors&gt;&lt;titles&gt;&lt;title&gt;Use of network meta-analysis in clinical guidelines&lt;/title&gt;&lt;secondary-title&gt;Bulletin of the World Health Organisation&lt;/secondary-title&gt;&lt;/titles&gt;&lt;periodical&gt;&lt;full-title&gt;Bulletin of the World Health Organisation&lt;/full-title&gt;&lt;/periodical&gt;&lt;pages&gt;782-784&lt;/pages&gt;&lt;volume&gt;94&lt;/volume&gt;&lt;dates&gt;&lt;year&gt;2016&lt;/year&gt;&lt;/dates&gt;&lt;urls&gt;&lt;/urls&gt;&lt;/record&gt;&lt;/Cite&gt;&lt;/EndNote&gt;</w:instrText>
      </w:r>
      <w:r w:rsidR="00760F17">
        <w:rPr>
          <w:rFonts w:cstheme="minorHAnsi"/>
        </w:rPr>
        <w:fldChar w:fldCharType="separate"/>
      </w:r>
      <w:r w:rsidR="006A3D74">
        <w:rPr>
          <w:rFonts w:cstheme="minorHAnsi"/>
          <w:noProof/>
        </w:rPr>
        <w:t>[167]</w:t>
      </w:r>
      <w:r w:rsidR="00760F17">
        <w:rPr>
          <w:rFonts w:cstheme="minorHAnsi"/>
        </w:rPr>
        <w:fldChar w:fldCharType="end"/>
      </w:r>
      <w:r w:rsidR="00F25265">
        <w:t xml:space="preserve">. </w:t>
      </w:r>
    </w:p>
    <w:p w14:paraId="612D2561" w14:textId="36060B6A" w:rsidR="0034306B" w:rsidRDefault="00F16E9D" w:rsidP="00365628">
      <w:pPr>
        <w:spacing w:line="360" w:lineRule="auto"/>
        <w:rPr>
          <w:rFonts w:cstheme="minorHAnsi"/>
        </w:rPr>
      </w:pPr>
      <w:r w:rsidRPr="00F16E9D">
        <w:rPr>
          <w:rFonts w:cstheme="minorHAnsi"/>
        </w:rPr>
        <w:t>Despite using an extensive search strategy and applying broad inclusion criteria, our review has an underrepresentation of studies with a focus on complex trauma populations drawn from prison settings and survivors of torture and forced migrant labour, otherwise known as modern slavery</w:t>
      </w:r>
      <w:r>
        <w:rPr>
          <w:rFonts w:cstheme="minorHAnsi"/>
        </w:rPr>
        <w:t xml:space="preserve">. </w:t>
      </w:r>
      <w:r w:rsidR="00F16E55" w:rsidRPr="00910B82">
        <w:rPr>
          <w:rFonts w:cstheme="minorHAnsi"/>
        </w:rPr>
        <w:t>Future work should look to identify ways to ensure these populations are not overlooked. In addition,</w:t>
      </w:r>
      <w:r w:rsidR="00910B82" w:rsidRPr="00910B82">
        <w:rPr>
          <w:rFonts w:cstheme="minorHAnsi"/>
        </w:rPr>
        <w:t xml:space="preserve"> </w:t>
      </w:r>
      <w:r w:rsidR="00F16E55" w:rsidRPr="00910B82">
        <w:rPr>
          <w:rFonts w:cstheme="minorHAnsi"/>
        </w:rPr>
        <w:t>our search did not capture a critical mass of studies that included outcomes related to comorbid</w:t>
      </w:r>
      <w:r w:rsidR="00910B82" w:rsidRPr="00910B82">
        <w:rPr>
          <w:rFonts w:cstheme="minorHAnsi"/>
        </w:rPr>
        <w:t xml:space="preserve"> </w:t>
      </w:r>
      <w:r w:rsidR="00F16E55" w:rsidRPr="00910B82">
        <w:rPr>
          <w:rFonts w:cstheme="minorHAnsi"/>
        </w:rPr>
        <w:t xml:space="preserve">psychiatric states such as borderline personality disorder. This might have been offset had we adopted a more clinical and diagnostic approach to our inclusion </w:t>
      </w:r>
      <w:r w:rsidR="00CC608F">
        <w:rPr>
          <w:rFonts w:cstheme="minorHAnsi"/>
        </w:rPr>
        <w:t>criteria. W</w:t>
      </w:r>
      <w:r w:rsidR="00F16E55" w:rsidRPr="00910B82">
        <w:rPr>
          <w:rFonts w:cstheme="minorHAnsi"/>
        </w:rPr>
        <w:t>hile we did</w:t>
      </w:r>
      <w:r w:rsidR="00910B82" w:rsidRPr="00910B82">
        <w:rPr>
          <w:rFonts w:cstheme="minorHAnsi"/>
        </w:rPr>
        <w:t xml:space="preserve"> </w:t>
      </w:r>
      <w:r w:rsidR="00F16E55" w:rsidRPr="00910B82">
        <w:rPr>
          <w:rFonts w:cstheme="minorHAnsi"/>
        </w:rPr>
        <w:t xml:space="preserve">include populations with comorbidities, including </w:t>
      </w:r>
      <w:r w:rsidR="00481770">
        <w:rPr>
          <w:rFonts w:cstheme="minorHAnsi"/>
        </w:rPr>
        <w:t>psychosis</w:t>
      </w:r>
      <w:r w:rsidR="00F16E55" w:rsidRPr="00910B82">
        <w:rPr>
          <w:rFonts w:cstheme="minorHAnsi"/>
        </w:rPr>
        <w:t xml:space="preserve"> and common mental health</w:t>
      </w:r>
      <w:r w:rsidR="00910B82" w:rsidRPr="00910B82">
        <w:rPr>
          <w:rFonts w:cstheme="minorHAnsi"/>
        </w:rPr>
        <w:t xml:space="preserve"> </w:t>
      </w:r>
      <w:r w:rsidR="00F16E55" w:rsidRPr="00910B82">
        <w:rPr>
          <w:rFonts w:cstheme="minorHAnsi"/>
        </w:rPr>
        <w:t>problems, we excluded those with dual diagnosis of complex trauma and substance and alcohol misuse</w:t>
      </w:r>
      <w:r w:rsidR="00910B82" w:rsidRPr="00910B82">
        <w:rPr>
          <w:rFonts w:cstheme="minorHAnsi"/>
        </w:rPr>
        <w:t xml:space="preserve"> </w:t>
      </w:r>
      <w:r w:rsidR="00F16E55" w:rsidRPr="00910B82">
        <w:rPr>
          <w:rFonts w:cstheme="minorHAnsi"/>
        </w:rPr>
        <w:t>on the grounds that these populations are likely to require care that is different from and more</w:t>
      </w:r>
      <w:r w:rsidR="00910B82" w:rsidRPr="00910B82">
        <w:rPr>
          <w:rFonts w:cstheme="minorHAnsi"/>
        </w:rPr>
        <w:t xml:space="preserve"> </w:t>
      </w:r>
      <w:r w:rsidR="00F16E55" w:rsidRPr="00910B82">
        <w:rPr>
          <w:rFonts w:cstheme="minorHAnsi"/>
        </w:rPr>
        <w:t>specialist than that typically provided in the context of PTSD</w:t>
      </w:r>
      <w:r w:rsidR="00CC608F">
        <w:rPr>
          <w:rFonts w:cstheme="minorHAnsi"/>
        </w:rPr>
        <w:t xml:space="preserve">. However, recent work has shown that </w:t>
      </w:r>
      <w:r w:rsidR="00770A94">
        <w:rPr>
          <w:rFonts w:cstheme="minorHAnsi"/>
        </w:rPr>
        <w:t>treatment seeking veterans are more likely to report alcohol dependence and alcohol harm</w:t>
      </w:r>
      <w:r w:rsidR="00CC608F">
        <w:rPr>
          <w:rFonts w:cstheme="minorHAnsi"/>
        </w:rPr>
        <w:t xml:space="preserve"> </w:t>
      </w:r>
      <w:r w:rsidR="00770A94">
        <w:rPr>
          <w:rFonts w:cstheme="minorHAnsi"/>
        </w:rPr>
        <w:t>than active military personnel or the general population</w:t>
      </w:r>
      <w:r w:rsidR="00CC608F">
        <w:rPr>
          <w:rFonts w:cstheme="minorHAnsi"/>
        </w:rPr>
        <w:t xml:space="preserve">, highlighting the need in the future to assess the efficacy of </w:t>
      </w:r>
      <w:r w:rsidR="00770A94">
        <w:rPr>
          <w:rFonts w:cstheme="minorHAnsi"/>
        </w:rPr>
        <w:t xml:space="preserve">mental health </w:t>
      </w:r>
      <w:r w:rsidR="00CC608F">
        <w:rPr>
          <w:rFonts w:cstheme="minorHAnsi"/>
        </w:rPr>
        <w:t xml:space="preserve">interventions for </w:t>
      </w:r>
      <w:r w:rsidR="00760EB4">
        <w:rPr>
          <w:rFonts w:cstheme="minorHAnsi"/>
        </w:rPr>
        <w:t xml:space="preserve">complex trauma </w:t>
      </w:r>
      <w:r w:rsidR="00CC608F">
        <w:rPr>
          <w:rFonts w:cstheme="minorHAnsi"/>
        </w:rPr>
        <w:t>populations</w:t>
      </w:r>
      <w:r w:rsidR="00770A94">
        <w:rPr>
          <w:rFonts w:cstheme="minorHAnsi"/>
        </w:rPr>
        <w:t xml:space="preserve"> with specific needs</w:t>
      </w:r>
      <w:r w:rsidR="0059200D">
        <w:rPr>
          <w:rFonts w:cstheme="minorHAnsi"/>
        </w:rPr>
        <w:t xml:space="preserve"> </w:t>
      </w:r>
      <w:r w:rsidR="00770A94">
        <w:rPr>
          <w:rFonts w:cstheme="minorHAnsi"/>
        </w:rPr>
        <w:fldChar w:fldCharType="begin"/>
      </w:r>
      <w:r w:rsidR="006A3D74">
        <w:rPr>
          <w:rFonts w:cstheme="minorHAnsi"/>
        </w:rPr>
        <w:instrText xml:space="preserve"> ADDIN EN.CITE &lt;EndNote&gt;&lt;Cite&gt;&lt;Author&gt;Murphy&lt;/Author&gt;&lt;Year&gt;2019&lt;/Year&gt;&lt;RecNum&gt;161&lt;/RecNum&gt;&lt;DisplayText&gt;[168]&lt;/DisplayText&gt;&lt;record&gt;&lt;rec-number&gt;161&lt;/rec-number&gt;&lt;foreign-keys&gt;&lt;key app="EN" db-id="fax5rp25fa2xtler9vlvepsat0vzvz9vdd0s" timestamp="1587912119"&gt;161&lt;/key&gt;&lt;/foreign-keys&gt;&lt;ref-type name="Journal Article"&gt;17&lt;/ref-type&gt;&lt;contributors&gt;&lt;authors&gt;&lt;author&gt;Murphy, Dominic&lt;/author&gt;&lt;author&gt;Turgoose, David&lt;/author&gt;&lt;/authors&gt;&lt;/contributors&gt;&lt;titles&gt;&lt;title&gt;Exploring patterns of alcohol misuse in treatment-seeking UK veterans: A cross-sectional study&lt;/title&gt;&lt;secondary-title&gt;Addictive Behaviors&lt;/secondary-title&gt;&lt;/titles&gt;&lt;periodical&gt;&lt;full-title&gt;Addictive Behaviors&lt;/full-title&gt;&lt;/periodical&gt;&lt;pages&gt;14-19&lt;/pages&gt;&lt;volume&gt;92&lt;/volume&gt;&lt;keywords&gt;&lt;keyword&gt;Veterans&lt;/keyword&gt;&lt;keyword&gt;Alcohol&lt;/keyword&gt;&lt;keyword&gt;Military&lt;/keyword&gt;&lt;keyword&gt;Alcohol misuse&lt;/keyword&gt;&lt;keyword&gt;Mental health&lt;/keyword&gt;&lt;/keywords&gt;&lt;dates&gt;&lt;year&gt;2019&lt;/year&gt;&lt;pub-dates&gt;&lt;date&gt;2019/05/01/&lt;/date&gt;&lt;/pub-dates&gt;&lt;/dates&gt;&lt;isbn&gt;0306-4603&lt;/isbn&gt;&lt;urls&gt;&lt;/urls&gt;&lt;electronic-resource-num&gt;https://doi.org/10.1016/j.addbeh.2018.11.044&lt;/electronic-resource-num&gt;&lt;/record&gt;&lt;/Cite&gt;&lt;/EndNote&gt;</w:instrText>
      </w:r>
      <w:r w:rsidR="00770A94">
        <w:rPr>
          <w:rFonts w:cstheme="minorHAnsi"/>
        </w:rPr>
        <w:fldChar w:fldCharType="separate"/>
      </w:r>
      <w:r w:rsidR="006A3D74">
        <w:rPr>
          <w:rFonts w:cstheme="minorHAnsi"/>
          <w:noProof/>
        </w:rPr>
        <w:t>[168]</w:t>
      </w:r>
      <w:r w:rsidR="00770A94">
        <w:rPr>
          <w:rFonts w:cstheme="minorHAnsi"/>
        </w:rPr>
        <w:fldChar w:fldCharType="end"/>
      </w:r>
      <w:r w:rsidR="00CC608F">
        <w:rPr>
          <w:rFonts w:cstheme="minorHAnsi"/>
        </w:rPr>
        <w:t>.</w:t>
      </w:r>
    </w:p>
    <w:p w14:paraId="618E811A" w14:textId="23B3307B" w:rsidR="00EB166D" w:rsidRDefault="001401E2" w:rsidP="00365628">
      <w:pPr>
        <w:spacing w:line="360" w:lineRule="auto"/>
        <w:rPr>
          <w:rFonts w:cstheme="minorHAnsi"/>
        </w:rPr>
      </w:pPr>
      <w:r>
        <w:rPr>
          <w:rFonts w:cstheme="minorHAnsi"/>
        </w:rPr>
        <w:t xml:space="preserve">Benefits of treatment can diminish over the longer term, especially in populations exposed to complex trauma. However, most trials included in this review only reported post-treatment and short-term outcomes limiting evaluation of medium and longer-term outcomes. </w:t>
      </w:r>
      <w:r w:rsidR="00E05C09">
        <w:rPr>
          <w:rFonts w:cstheme="minorHAnsi"/>
        </w:rPr>
        <w:t xml:space="preserve">People with complex trauma experiences can benefit over the longer term from psychological therapies, but higher levels of mental health comorbidities are associated with poorer PTSD treatment response </w:t>
      </w:r>
      <w:r w:rsidR="009E7287">
        <w:rPr>
          <w:rFonts w:cstheme="minorHAnsi"/>
        </w:rPr>
        <w:fldChar w:fldCharType="begin"/>
      </w:r>
      <w:r w:rsidR="006A3D74">
        <w:rPr>
          <w:rFonts w:cstheme="minorHAnsi"/>
        </w:rPr>
        <w:instrText xml:space="preserve"> ADDIN EN.CITE &lt;EndNote&gt;&lt;Cite&gt;&lt;Author&gt;Murphy&lt;/Author&gt;&lt;Year&gt;2016&lt;/Year&gt;&lt;RecNum&gt;169&lt;/RecNum&gt;&lt;DisplayText&gt;[169]&lt;/DisplayText&gt;&lt;record&gt;&lt;rec-number&gt;169&lt;/rec-number&gt;&lt;foreign-keys&gt;&lt;key app="EN" db-id="fax5rp25fa2xtler9vlvepsat0vzvz9vdd0s" timestamp="1587984324"&gt;169&lt;/key&gt;&lt;/foreign-keys&gt;&lt;ref-type name="Journal Article"&gt;17&lt;/ref-type&gt;&lt;contributors&gt;&lt;authors&gt;&lt;author&gt;Murphy, Dominic&lt;/author&gt;&lt;author&gt;Spencer-Harper, Lucy&lt;/author&gt;&lt;author&gt;Carson, Carron&lt;/author&gt;&lt;author&gt;Palmer, Emily&lt;/author&gt;&lt;author&gt;Hill, Kate&lt;/author&gt;&lt;author&gt;Sorfleet, Nicola&lt;/author&gt;&lt;author&gt;Wessely, Simon&lt;/author&gt;&lt;author&gt;Busuttil, Walter&lt;/author&gt;&lt;/authors&gt;&lt;/contributors&gt;&lt;titles&gt;&lt;title&gt;Long-term responses to treatment in UK veterans with military-related PTSD: an observational study&lt;/title&gt;&lt;secondary-title&gt;BMJ Open&lt;/secondary-title&gt;&lt;/titles&gt;&lt;periodical&gt;&lt;full-title&gt;BMJ Open&lt;/full-title&gt;&lt;/periodical&gt;&lt;pages&gt;e011667&lt;/pages&gt;&lt;volume&gt;6&lt;/volume&gt;&lt;number&gt;9&lt;/number&gt;&lt;dates&gt;&lt;year&gt;2016&lt;/year&gt;&lt;/dates&gt;&lt;urls&gt;&lt;related-urls&gt;&lt;url&gt;https://bmjopen.bmj.com/content/bmjopen/6/9/e011667.full.pdf&lt;/url&gt;&lt;/related-urls&gt;&lt;/urls&gt;&lt;electronic-resource-num&gt;10.1136/bmjopen-2016-011667&lt;/electronic-resource-num&gt;&lt;/record&gt;&lt;/Cite&gt;&lt;/EndNote&gt;</w:instrText>
      </w:r>
      <w:r w:rsidR="009E7287">
        <w:rPr>
          <w:rFonts w:cstheme="minorHAnsi"/>
        </w:rPr>
        <w:fldChar w:fldCharType="separate"/>
      </w:r>
      <w:r w:rsidR="006A3D74">
        <w:rPr>
          <w:rFonts w:cstheme="minorHAnsi"/>
          <w:noProof/>
        </w:rPr>
        <w:t>[169]</w:t>
      </w:r>
      <w:r w:rsidR="009E7287">
        <w:rPr>
          <w:rFonts w:cstheme="minorHAnsi"/>
        </w:rPr>
        <w:fldChar w:fldCharType="end"/>
      </w:r>
      <w:r w:rsidR="009E7287">
        <w:rPr>
          <w:rFonts w:cstheme="minorHAnsi"/>
        </w:rPr>
        <w:t xml:space="preserve">, suggesting that measurement of important secondary outcomes as well as PTSD symptoms is critical to understanding longer term impact of treatments. </w:t>
      </w:r>
    </w:p>
    <w:p w14:paraId="24CB486A" w14:textId="275E1A9B" w:rsidR="00F3129D" w:rsidRDefault="00F3129D" w:rsidP="00365628">
      <w:pPr>
        <w:spacing w:line="360" w:lineRule="auto"/>
        <w:rPr>
          <w:rFonts w:cstheme="minorHAnsi"/>
        </w:rPr>
      </w:pPr>
      <w:r w:rsidRPr="00F3129D">
        <w:rPr>
          <w:rFonts w:cstheme="minorHAnsi"/>
        </w:rPr>
        <w:t>There was consistent evidence for the effectiveness of several psychological interventions</w:t>
      </w:r>
      <w:r>
        <w:rPr>
          <w:rFonts w:cstheme="minorHAnsi"/>
        </w:rPr>
        <w:t xml:space="preserve">, especially TF-CBT and EMDR, for </w:t>
      </w:r>
      <w:r w:rsidRPr="00F3129D">
        <w:rPr>
          <w:rFonts w:cstheme="minorHAnsi"/>
        </w:rPr>
        <w:t>improving PTSD, depression and anxiety symptoms. Effect estimates were lower for pharmacological interventions and lacked precision. However, we did not make any formal comparisons between psychological and pharmacological interventions either based on direct comparisons in trials or through network meta-analyses</w:t>
      </w:r>
      <w:r w:rsidR="00BC34EE">
        <w:rPr>
          <w:rFonts w:cstheme="minorHAnsi"/>
        </w:rPr>
        <w:t>,</w:t>
      </w:r>
      <w:r>
        <w:rPr>
          <w:rFonts w:cstheme="minorHAnsi"/>
        </w:rPr>
        <w:t xml:space="preserve"> and as such any </w:t>
      </w:r>
      <w:r w:rsidRPr="00F3129D">
        <w:rPr>
          <w:rFonts w:cstheme="minorHAnsi"/>
        </w:rPr>
        <w:t>informal comparisons are inherently uncertain.</w:t>
      </w:r>
      <w:r>
        <w:rPr>
          <w:rFonts w:cstheme="minorHAnsi"/>
        </w:rPr>
        <w:t xml:space="preserve"> </w:t>
      </w:r>
      <w:r w:rsidR="000F648E">
        <w:rPr>
          <w:rFonts w:cstheme="minorHAnsi"/>
        </w:rPr>
        <w:t xml:space="preserve">Furthermore it could be argued that </w:t>
      </w:r>
      <w:r w:rsidR="000F648E" w:rsidRPr="00237BC8">
        <w:rPr>
          <w:rFonts w:cstheme="minorHAnsi"/>
        </w:rPr>
        <w:t>comparisons about findings from RCTs of psycho</w:t>
      </w:r>
      <w:r w:rsidR="000F648E" w:rsidRPr="00FD7B40">
        <w:rPr>
          <w:rFonts w:cstheme="minorHAnsi"/>
        </w:rPr>
        <w:t xml:space="preserve">logical versus pharmacological interventions might favour the former, where blinding may be absent and a control for attention is missing. However there is compelling </w:t>
      </w:r>
      <w:r w:rsidR="00E3024A" w:rsidRPr="00FD7B40">
        <w:rPr>
          <w:rFonts w:cstheme="minorHAnsi"/>
        </w:rPr>
        <w:t xml:space="preserve">meta-epidemiological </w:t>
      </w:r>
      <w:r w:rsidR="000F648E" w:rsidRPr="000D392C">
        <w:rPr>
          <w:rFonts w:cstheme="minorHAnsi"/>
        </w:rPr>
        <w:t xml:space="preserve">evidence that </w:t>
      </w:r>
      <w:r w:rsidR="00E3024A" w:rsidRPr="000D392C">
        <w:rPr>
          <w:rFonts w:cstheme="minorHAnsi"/>
        </w:rPr>
        <w:t>estimated treatment effects do not differ between trials with and without blinding of patients, healthcare providers, or outcome assessors</w:t>
      </w:r>
      <w:r w:rsidR="00E3024A">
        <w:fldChar w:fldCharType="begin"/>
      </w:r>
      <w:r w:rsidR="006A3D74">
        <w:instrText xml:space="preserve"> ADDIN EN.CITE &lt;EndNote&gt;&lt;Cite&gt;&lt;Author&gt;Moustgaard&lt;/Author&gt;&lt;Year&gt;2020&lt;/Year&gt;&lt;RecNum&gt;3737&lt;/RecNum&gt;&lt;DisplayText&gt;[170]&lt;/DisplayText&gt;&lt;record&gt;&lt;rec-number&gt;3737&lt;/rec-number&gt;&lt;foreign-keys&gt;&lt;key app="EN" db-id="0xsd2dawc00ptqe5t0avt22xpax5erewezzt" timestamp="1593447260"&gt;3737&lt;/key&gt;&lt;/foreign-keys&gt;&lt;ref-type name="Journal Article"&gt;17&lt;/ref-type&gt;&lt;contributors&gt;&lt;authors&gt;&lt;author&gt;Moustgaard, Helene&lt;/author&gt;&lt;author&gt;Clayton, Gemma L&lt;/author&gt;&lt;author&gt;Jones, Hayley E&lt;/author&gt;&lt;author&gt;Boutron, Isabelle&lt;/author&gt;&lt;author&gt;Jørgensen, Lars&lt;/author&gt;&lt;author&gt;Laursen, David R T&lt;/author&gt;&lt;author&gt;Olsen, Mette F&lt;/author&gt;&lt;author&gt;Paludan-Müller, Asger&lt;/author&gt;&lt;author&gt;Ravaud, Philippe&lt;/author&gt;&lt;author&gt;Savović, Jelena&lt;/author&gt;&lt;author&gt;Sterne, Jonathan A C&lt;/author&gt;&lt;author&gt;Higgins, Julian P T&lt;/author&gt;&lt;author&gt;Hróbjartsson, Asbjørn&lt;/author&gt;&lt;/authors&gt;&lt;/contributors&gt;&lt;titles&gt;&lt;title&gt;Impact of blinding on estimated treatment effects in randomised clinical trials: meta-epidemiological study&lt;/title&gt;&lt;secondary-title&gt;BMJ&lt;/secondary-title&gt;&lt;/titles&gt;&lt;periodical&gt;&lt;full-title&gt;BMJ&lt;/full-title&gt;&lt;/periodical&gt;&lt;pages&gt;l6802&lt;/pages&gt;&lt;volume&gt;368&lt;/volume&gt;&lt;dates&gt;&lt;year&gt;2020&lt;/year&gt;&lt;/dates&gt;&lt;urls&gt;&lt;related-urls&gt;&lt;url&gt;https://www.bmj.com/content/bmj/368/bmj.l6802.full.pdf&lt;/url&gt;&lt;/related-urls&gt;&lt;/urls&gt;&lt;electronic-resource-num&gt;10.1136/bmj.l6802&lt;/electronic-resource-num&gt;&lt;/record&gt;&lt;/Cite&gt;&lt;/EndNote&gt;</w:instrText>
      </w:r>
      <w:r w:rsidR="00E3024A">
        <w:fldChar w:fldCharType="separate"/>
      </w:r>
      <w:r w:rsidR="006A3D74">
        <w:rPr>
          <w:noProof/>
        </w:rPr>
        <w:t>[170]</w:t>
      </w:r>
      <w:r w:rsidR="00E3024A">
        <w:fldChar w:fldCharType="end"/>
      </w:r>
      <w:r w:rsidR="00E3024A">
        <w:t>.</w:t>
      </w:r>
    </w:p>
    <w:p w14:paraId="2C50CB9F" w14:textId="61481F92" w:rsidR="0034306B" w:rsidRDefault="0034306B" w:rsidP="00365628">
      <w:pPr>
        <w:spacing w:line="360" w:lineRule="auto"/>
        <w:rPr>
          <w:rFonts w:cstheme="minorHAnsi"/>
        </w:rPr>
      </w:pPr>
      <w:r>
        <w:rPr>
          <w:rFonts w:cstheme="minorHAnsi"/>
        </w:rPr>
        <w:t xml:space="preserve">While we were able to judge the acceptability of interventions there was insufficient data to assess harms related to either psychological or pharmacological interventions. Harms go beyond negative outcomes and refer to enduring negative effects that are directly caused by the therapy. The absence of harms data is more prevalent for trials of psychological than pharmacological trials </w:t>
      </w:r>
      <w:r>
        <w:rPr>
          <w:rFonts w:cstheme="minorHAnsi"/>
        </w:rPr>
        <w:fldChar w:fldCharType="begin"/>
      </w:r>
      <w:r w:rsidR="006A3D74">
        <w:rPr>
          <w:rFonts w:cstheme="minorHAnsi"/>
        </w:rPr>
        <w:instrText xml:space="preserve"> ADDIN EN.CITE &lt;EndNote&gt;&lt;Cite&gt;&lt;Author&gt;Vaughan&lt;/Author&gt;&lt;Year&gt;2014&lt;/Year&gt;&lt;RecNum&gt;166&lt;/RecNum&gt;&lt;DisplayText&gt;[171]&lt;/DisplayText&gt;&lt;record&gt;&lt;rec-number&gt;166&lt;/rec-number&gt;&lt;foreign-keys&gt;&lt;key app="EN" db-id="fax5rp25fa2xtler9vlvepsat0vzvz9vdd0s" timestamp="1587980841"&gt;166&lt;/key&gt;&lt;/foreign-keys&gt;&lt;ref-type name="Journal Article"&gt;17&lt;/ref-type&gt;&lt;contributors&gt;&lt;authors&gt;&lt;author&gt;Vaughan, Barney&lt;/author&gt;&lt;author&gt;Goldstein, Michael H.&lt;/author&gt;&lt;author&gt;Alikakos, Maria&lt;/author&gt;&lt;author&gt;Cohen, Lisa J.&lt;/author&gt;&lt;author&gt;Serby, Michael J.&lt;/author&gt;&lt;/authors&gt;&lt;/contributors&gt;&lt;titles&gt;&lt;title&gt;Frequency of reporting of adverse events in randomized controlled trials of psychotherapy vs. psychopharmacotherapy&lt;/title&gt;&lt;secondary-title&gt;Comprehensive Psychiatry&lt;/secondary-title&gt;&lt;/titles&gt;&lt;periodical&gt;&lt;full-title&gt;Comprehensive Psychiatry&lt;/full-title&gt;&lt;/periodical&gt;&lt;pages&gt;849-855&lt;/pages&gt;&lt;volume&gt;55&lt;/volume&gt;&lt;number&gt;4&lt;/number&gt;&lt;dates&gt;&lt;year&gt;2014&lt;/year&gt;&lt;pub-dates&gt;&lt;date&gt;2014/05/01/&lt;/date&gt;&lt;/pub-dates&gt;&lt;/dates&gt;&lt;isbn&gt;0010-440X&lt;/isbn&gt;&lt;urls&gt;&lt;related-urls&gt;&lt;url&gt;http://www.sciencedirect.com/science/article/pii/S0010440X14000066&lt;/url&gt;&lt;/related-urls&gt;&lt;/urls&gt;&lt;electronic-resource-num&gt;https://doi.org/10.1016/j.comppsych.2014.01.001&lt;/electronic-resource-num&gt;&lt;/record&gt;&lt;/Cite&gt;&lt;/EndNote&gt;</w:instrText>
      </w:r>
      <w:r>
        <w:rPr>
          <w:rFonts w:cstheme="minorHAnsi"/>
        </w:rPr>
        <w:fldChar w:fldCharType="separate"/>
      </w:r>
      <w:r w:rsidR="006A3D74">
        <w:rPr>
          <w:rFonts w:cstheme="minorHAnsi"/>
          <w:noProof/>
        </w:rPr>
        <w:t>[171]</w:t>
      </w:r>
      <w:r>
        <w:rPr>
          <w:rFonts w:cstheme="minorHAnsi"/>
        </w:rPr>
        <w:fldChar w:fldCharType="end"/>
      </w:r>
      <w:r w:rsidR="001B5033">
        <w:rPr>
          <w:rFonts w:cstheme="minorHAnsi"/>
        </w:rPr>
        <w:t xml:space="preserve"> and this is an important omission given that at least 1 in 20 people report lasting bad effects from psychological treatment </w:t>
      </w:r>
      <w:r w:rsidR="001B5033">
        <w:rPr>
          <w:rFonts w:cstheme="minorHAnsi"/>
        </w:rPr>
        <w:fldChar w:fldCharType="begin"/>
      </w:r>
      <w:r w:rsidR="006A3D74">
        <w:rPr>
          <w:rFonts w:cstheme="minorHAnsi"/>
        </w:rPr>
        <w:instrText xml:space="preserve"> ADDIN EN.CITE &lt;EndNote&gt;&lt;Cite&gt;&lt;Author&gt;Crawford&lt;/Author&gt;&lt;Year&gt;2016&lt;/Year&gt;&lt;RecNum&gt;167&lt;/RecNum&gt;&lt;DisplayText&gt;[172]&lt;/DisplayText&gt;&lt;record&gt;&lt;rec-number&gt;167&lt;/rec-number&gt;&lt;foreign-keys&gt;&lt;key app="EN" db-id="fax5rp25fa2xtler9vlvepsat0vzvz9vdd0s" timestamp="1587981216"&gt;167&lt;/key&gt;&lt;/foreign-keys&gt;&lt;ref-type name="Journal Article"&gt;17&lt;/ref-type&gt;&lt;contributors&gt;&lt;authors&gt;&lt;author&gt;Crawford, Mike J.&lt;/author&gt;&lt;author&gt;Thana, Lavanya&lt;/author&gt;&lt;author&gt;Farquharson, Lorna&lt;/author&gt;&lt;author&gt;Palmer, Lucy&lt;/author&gt;&lt;author&gt;Hancock, Elizabeth&lt;/author&gt;&lt;author&gt;Bassett, Paul&lt;/author&gt;&lt;author&gt;Clarke, Jeremy&lt;/author&gt;&lt;author&gt;Parry, Glenys D.&lt;/author&gt;&lt;/authors&gt;&lt;/contributors&gt;&lt;titles&gt;&lt;title&gt;Patient experience of negative effects of psychological treatment: results of a national survey&lt;/title&gt;&lt;secondary-title&gt;British Journal of Psychiatry&lt;/secondary-title&gt;&lt;/titles&gt;&lt;periodical&gt;&lt;full-title&gt;British Journal of Psychiatry&lt;/full-title&gt;&lt;/periodical&gt;&lt;pages&gt;260-265&lt;/pages&gt;&lt;volume&gt;208&lt;/volume&gt;&lt;number&gt;3&lt;/number&gt;&lt;edition&gt;2018/01/02&lt;/edition&gt;&lt;dates&gt;&lt;year&gt;2016&lt;/year&gt;&lt;/dates&gt;&lt;publisher&gt;Cambridge University Press&lt;/publisher&gt;&lt;isbn&gt;0007-1250&lt;/isbn&gt;&lt;urls&gt;&lt;related-urls&gt;&lt;url&gt;https://www.cambridge.org/core/article/patient-experience-of-negative-effects-of-psychological-treatment-results-of-a-national-survey/A5DBA0A3109B3EFC6DD9838D47F141E4&lt;/url&gt;&lt;/related-urls&gt;&lt;/urls&gt;&lt;electronic-resource-num&gt;10.1192/bjp.bp.114.162628&lt;/electronic-resource-num&gt;&lt;remote-database-name&gt;Cambridge Core&lt;/remote-database-name&gt;&lt;remote-database-provider&gt;Cambridge University Press&lt;/remote-database-provider&gt;&lt;/record&gt;&lt;/Cite&gt;&lt;/EndNote&gt;</w:instrText>
      </w:r>
      <w:r w:rsidR="001B5033">
        <w:rPr>
          <w:rFonts w:cstheme="minorHAnsi"/>
        </w:rPr>
        <w:fldChar w:fldCharType="separate"/>
      </w:r>
      <w:r w:rsidR="006A3D74">
        <w:rPr>
          <w:rFonts w:cstheme="minorHAnsi"/>
          <w:noProof/>
        </w:rPr>
        <w:t>[172]</w:t>
      </w:r>
      <w:r w:rsidR="001B5033">
        <w:rPr>
          <w:rFonts w:cstheme="minorHAnsi"/>
        </w:rPr>
        <w:fldChar w:fldCharType="end"/>
      </w:r>
      <w:r w:rsidR="001B5033">
        <w:rPr>
          <w:rFonts w:cstheme="minorHAnsi"/>
        </w:rPr>
        <w:t xml:space="preserve">. </w:t>
      </w:r>
      <w:r w:rsidR="00733708">
        <w:rPr>
          <w:rFonts w:cstheme="minorHAnsi"/>
        </w:rPr>
        <w:t xml:space="preserve">Going forwards there is a solid case to collect quantitative data about adverse events and clinically significant worsening of symptoms during and shortly after treatment, and also qualitative data about patients experience of harm </w:t>
      </w:r>
      <w:r w:rsidR="001B5033">
        <w:rPr>
          <w:rFonts w:cstheme="minorHAnsi"/>
        </w:rPr>
        <w:fldChar w:fldCharType="begin"/>
      </w:r>
      <w:r w:rsidR="006A3D74">
        <w:rPr>
          <w:rFonts w:cstheme="minorHAnsi"/>
        </w:rPr>
        <w:instrText xml:space="preserve"> ADDIN EN.CITE &lt;EndNote&gt;&lt;Cite&gt;&lt;Author&gt;Parry&lt;/Author&gt;&lt;Year&gt;2016&lt;/Year&gt;&lt;RecNum&gt;168&lt;/RecNum&gt;&lt;DisplayText&gt;[173]&lt;/DisplayText&gt;&lt;record&gt;&lt;rec-number&gt;168&lt;/rec-number&gt;&lt;foreign-keys&gt;&lt;key app="EN" db-id="fax5rp25fa2xtler9vlvepsat0vzvz9vdd0s" timestamp="1587981501"&gt;168&lt;/key&gt;&lt;/foreign-keys&gt;&lt;ref-type name="Journal Article"&gt;17&lt;/ref-type&gt;&lt;contributors&gt;&lt;authors&gt;&lt;author&gt;Parry, Glenys D.&lt;/author&gt;&lt;author&gt;Crawford, Mike J.&lt;/author&gt;&lt;author&gt;Duggan, Conor&lt;/author&gt;&lt;/authors&gt;&lt;/contributors&gt;&lt;titles&gt;&lt;title&gt;Iatrogenic harm from psychological therapies – time to move on&lt;/title&gt;&lt;secondary-title&gt;British Journal of Psychiatry&lt;/secondary-title&gt;&lt;/titles&gt;&lt;periodical&gt;&lt;full-title&gt;British Journal of Psychiatry&lt;/full-title&gt;&lt;/periodical&gt;&lt;pages&gt;210-212&lt;/pages&gt;&lt;volume&gt;208&lt;/volume&gt;&lt;number&gt;3&lt;/number&gt;&lt;edition&gt;2018/01/02&lt;/edition&gt;&lt;dates&gt;&lt;year&gt;2016&lt;/year&gt;&lt;/dates&gt;&lt;publisher&gt;Cambridge University Press&lt;/publisher&gt;&lt;isbn&gt;0007-1250&lt;/isbn&gt;&lt;urls&gt;&lt;related-urls&gt;&lt;url&gt;https://www.cambridge.org/core/article/iatrogenic-harm-from-psychological-therapies-time-to-move-on/1A4E606876C43FD9BAF6BE2F7ABC7756&lt;/url&gt;&lt;/related-urls&gt;&lt;/urls&gt;&lt;electronic-resource-num&gt;10.1192/bjp.bp.115.163618&lt;/electronic-resource-num&gt;&lt;remote-database-name&gt;Cambridge Core&lt;/remote-database-name&gt;&lt;remote-database-provider&gt;Cambridge University Press&lt;/remote-database-provider&gt;&lt;/record&gt;&lt;/Cite&gt;&lt;/EndNote&gt;</w:instrText>
      </w:r>
      <w:r w:rsidR="001B5033">
        <w:rPr>
          <w:rFonts w:cstheme="minorHAnsi"/>
        </w:rPr>
        <w:fldChar w:fldCharType="separate"/>
      </w:r>
      <w:r w:rsidR="006A3D74">
        <w:rPr>
          <w:rFonts w:cstheme="minorHAnsi"/>
          <w:noProof/>
        </w:rPr>
        <w:t>[173]</w:t>
      </w:r>
      <w:r w:rsidR="001B5033">
        <w:rPr>
          <w:rFonts w:cstheme="minorHAnsi"/>
        </w:rPr>
        <w:fldChar w:fldCharType="end"/>
      </w:r>
      <w:r w:rsidR="001B5033">
        <w:rPr>
          <w:rFonts w:cstheme="minorHAnsi"/>
        </w:rPr>
        <w:t xml:space="preserve">. </w:t>
      </w:r>
    </w:p>
    <w:p w14:paraId="2D36BE23" w14:textId="4C566EF7" w:rsidR="00543EB3" w:rsidRDefault="00AF1DCD" w:rsidP="00365628">
      <w:pPr>
        <w:spacing w:line="360" w:lineRule="auto"/>
        <w:rPr>
          <w:rFonts w:cstheme="minorHAnsi"/>
        </w:rPr>
      </w:pPr>
      <w:r>
        <w:rPr>
          <w:rFonts w:cstheme="minorHAnsi"/>
        </w:rPr>
        <w:t>T</w:t>
      </w:r>
      <w:r w:rsidR="00CC608F">
        <w:rPr>
          <w:rFonts w:cstheme="minorHAnsi"/>
        </w:rPr>
        <w:t>he NMA methods used were robust f</w:t>
      </w:r>
      <w:r w:rsidR="00543EB3" w:rsidRPr="00F25265">
        <w:rPr>
          <w:rFonts w:cstheme="minorHAnsi"/>
        </w:rPr>
        <w:t xml:space="preserve">or most </w:t>
      </w:r>
      <w:r w:rsidR="00481770">
        <w:rPr>
          <w:rFonts w:cstheme="minorHAnsi"/>
        </w:rPr>
        <w:t xml:space="preserve">intervention </w:t>
      </w:r>
      <w:r w:rsidR="00543EB3" w:rsidRPr="00F25265">
        <w:rPr>
          <w:rFonts w:cstheme="minorHAnsi"/>
        </w:rPr>
        <w:t xml:space="preserve">components, </w:t>
      </w:r>
      <w:r w:rsidR="00C576FD">
        <w:rPr>
          <w:rFonts w:cstheme="minorHAnsi"/>
        </w:rPr>
        <w:t xml:space="preserve">but </w:t>
      </w:r>
      <w:r w:rsidR="00543EB3" w:rsidRPr="00F25265">
        <w:rPr>
          <w:rFonts w:cstheme="minorHAnsi"/>
        </w:rPr>
        <w:t xml:space="preserve">credible intervals were wide indicating very imprecise estimates. This reflects the exploratory nature of the analyses where we assessed a number of covariates. In addition, </w:t>
      </w:r>
      <w:r w:rsidR="00770A94">
        <w:rPr>
          <w:rFonts w:cstheme="minorHAnsi"/>
        </w:rPr>
        <w:t>there were insufficient studies to tease apart the relative contribution of skills based components and these were pragmatically classed as multicomponent interventions. Finally, m</w:t>
      </w:r>
      <w:r w:rsidR="00543EB3" w:rsidRPr="00F25265">
        <w:rPr>
          <w:rFonts w:cstheme="minorHAnsi"/>
        </w:rPr>
        <w:t xml:space="preserve">ost studies </w:t>
      </w:r>
      <w:r w:rsidR="00F947CE">
        <w:rPr>
          <w:rFonts w:cstheme="minorHAnsi"/>
        </w:rPr>
        <w:t xml:space="preserve">included in the NMA </w:t>
      </w:r>
      <w:r w:rsidR="00543EB3" w:rsidRPr="00F25265">
        <w:rPr>
          <w:rFonts w:cstheme="minorHAnsi"/>
        </w:rPr>
        <w:t xml:space="preserve">had small sample sizes and high heterogeneity </w:t>
      </w:r>
      <w:r w:rsidR="00481770">
        <w:rPr>
          <w:rFonts w:cstheme="minorHAnsi"/>
        </w:rPr>
        <w:t xml:space="preserve">and were rated at either </w:t>
      </w:r>
      <w:r w:rsidR="00F947CE">
        <w:rPr>
          <w:rFonts w:cstheme="minorHAnsi"/>
        </w:rPr>
        <w:t>moderate or high risk of bias</w:t>
      </w:r>
      <w:r w:rsidR="00543EB3" w:rsidRPr="00F25265">
        <w:rPr>
          <w:rFonts w:cstheme="minorHAnsi"/>
        </w:rPr>
        <w:t xml:space="preserve">. Therefore, all estimates should be </w:t>
      </w:r>
      <w:r w:rsidR="00CC608F">
        <w:rPr>
          <w:rFonts w:cstheme="minorHAnsi"/>
        </w:rPr>
        <w:t>interpreted cautiously</w:t>
      </w:r>
      <w:r w:rsidR="00543EB3" w:rsidRPr="00F25265">
        <w:rPr>
          <w:rFonts w:cstheme="minorHAnsi"/>
        </w:rPr>
        <w:t>.</w:t>
      </w:r>
    </w:p>
    <w:p w14:paraId="174E4684" w14:textId="77777777" w:rsidR="00313A43" w:rsidRDefault="00313A43" w:rsidP="00365628">
      <w:pPr>
        <w:spacing w:line="360" w:lineRule="auto"/>
        <w:rPr>
          <w:rFonts w:cstheme="minorHAnsi"/>
          <w:b/>
          <w:sz w:val="24"/>
          <w:szCs w:val="24"/>
        </w:rPr>
      </w:pPr>
    </w:p>
    <w:p w14:paraId="7D3809C0" w14:textId="607C301A" w:rsidR="00DA3A97" w:rsidRPr="00DA3A97" w:rsidRDefault="00DA3A97" w:rsidP="00365628">
      <w:pPr>
        <w:spacing w:line="360" w:lineRule="auto"/>
        <w:rPr>
          <w:rFonts w:cstheme="minorHAnsi"/>
          <w:b/>
          <w:sz w:val="24"/>
          <w:szCs w:val="24"/>
        </w:rPr>
      </w:pPr>
      <w:r w:rsidRPr="00DA3A97">
        <w:rPr>
          <w:rFonts w:cstheme="minorHAnsi"/>
          <w:b/>
          <w:sz w:val="24"/>
          <w:szCs w:val="24"/>
        </w:rPr>
        <w:t>Conclusion</w:t>
      </w:r>
    </w:p>
    <w:p w14:paraId="536A4862" w14:textId="098638A7" w:rsidR="00F947CE" w:rsidRDefault="00F947CE" w:rsidP="00365628">
      <w:pPr>
        <w:spacing w:line="360" w:lineRule="auto"/>
        <w:rPr>
          <w:rFonts w:cstheme="minorHAnsi"/>
        </w:rPr>
      </w:pPr>
      <w:r>
        <w:rPr>
          <w:rFonts w:cstheme="minorHAnsi"/>
        </w:rPr>
        <w:t xml:space="preserve">In conclusion existing evidence based </w:t>
      </w:r>
      <w:r w:rsidR="00E80E4C">
        <w:rPr>
          <w:rFonts w:cstheme="minorHAnsi"/>
        </w:rPr>
        <w:t xml:space="preserve">psychological </w:t>
      </w:r>
      <w:r>
        <w:rPr>
          <w:rFonts w:cstheme="minorHAnsi"/>
        </w:rPr>
        <w:t xml:space="preserve">trauma-focused interventions are effective for managing PTSD symptoms and mental comorbidities in people with complex trauma histories. </w:t>
      </w:r>
      <w:r w:rsidR="00E80E4C">
        <w:rPr>
          <w:rFonts w:cstheme="minorHAnsi"/>
        </w:rPr>
        <w:t>There was less good evidence that pharmacological interventions were effective for PTSD or mental comorbidities in the presence of complex trauma exposure. Trauma-focused interventions</w:t>
      </w:r>
      <w:r>
        <w:rPr>
          <w:rFonts w:cstheme="minorHAnsi"/>
        </w:rPr>
        <w:t xml:space="preserve"> were generally less effective for managing disturbances of self-organisation </w:t>
      </w:r>
      <w:r w:rsidR="004A1918">
        <w:rPr>
          <w:rFonts w:cstheme="minorHAnsi"/>
        </w:rPr>
        <w:t>as per ICD-11 definitions</w:t>
      </w:r>
      <w:r>
        <w:rPr>
          <w:rFonts w:cstheme="minorHAnsi"/>
        </w:rPr>
        <w:t xml:space="preserve">, with </w:t>
      </w:r>
      <w:r w:rsidR="004A1918">
        <w:rPr>
          <w:rFonts w:cstheme="minorHAnsi"/>
        </w:rPr>
        <w:t>multi-component</w:t>
      </w:r>
      <w:r>
        <w:rPr>
          <w:rFonts w:cstheme="minorHAnsi"/>
        </w:rPr>
        <w:t xml:space="preserve"> interventions showing some promise for managing these symptom clusters. Overall multicomponent interventions that included at least imaginal exposure and cognitive restructuring were the most effective for managing PTSD symptoms in complex trauma. There is a case for reconceptualising phasing as an element of multicomponent interventions</w:t>
      </w:r>
      <w:r w:rsidR="00481770">
        <w:rPr>
          <w:rFonts w:cstheme="minorHAnsi"/>
        </w:rPr>
        <w:t xml:space="preserve"> and </w:t>
      </w:r>
      <w:r w:rsidR="00EA2CE5">
        <w:rPr>
          <w:rFonts w:cstheme="minorHAnsi"/>
        </w:rPr>
        <w:t xml:space="preserve">for the focus of the research and clinical community to </w:t>
      </w:r>
      <w:r w:rsidR="000E2735">
        <w:rPr>
          <w:rFonts w:cstheme="minorHAnsi"/>
        </w:rPr>
        <w:t xml:space="preserve">now </w:t>
      </w:r>
      <w:r w:rsidR="00EA2CE5">
        <w:rPr>
          <w:rFonts w:cstheme="minorHAnsi"/>
        </w:rPr>
        <w:t xml:space="preserve">develop efficient and effective patient-centred strategies for delivery of </w:t>
      </w:r>
      <w:r w:rsidR="000B09DD">
        <w:rPr>
          <w:rFonts w:cstheme="minorHAnsi"/>
        </w:rPr>
        <w:t>multi-component</w:t>
      </w:r>
      <w:r w:rsidR="00EA2CE5">
        <w:rPr>
          <w:rFonts w:cstheme="minorHAnsi"/>
        </w:rPr>
        <w:t xml:space="preserve"> treatments for complex trauma. </w:t>
      </w:r>
    </w:p>
    <w:p w14:paraId="3A321E4E" w14:textId="7A55076E" w:rsidR="000C4466" w:rsidRPr="002C1C5B" w:rsidRDefault="00520B5F">
      <w:pPr>
        <w:rPr>
          <w:rFonts w:cstheme="minorHAnsi"/>
        </w:rPr>
      </w:pPr>
      <w:r>
        <w:rPr>
          <w:rFonts w:cstheme="minorHAnsi"/>
        </w:rPr>
        <w:br w:type="page"/>
      </w:r>
    </w:p>
    <w:p w14:paraId="23DCD10F" w14:textId="32AB1582" w:rsidR="00396AC9" w:rsidRPr="00AE7AE0" w:rsidRDefault="00AE7AE0">
      <w:pPr>
        <w:rPr>
          <w:rFonts w:cstheme="minorHAnsi"/>
          <w:b/>
          <w:sz w:val="24"/>
          <w:szCs w:val="24"/>
        </w:rPr>
      </w:pPr>
      <w:r w:rsidRPr="00AE7AE0">
        <w:rPr>
          <w:rFonts w:cstheme="minorHAnsi"/>
          <w:b/>
          <w:sz w:val="24"/>
          <w:szCs w:val="24"/>
        </w:rPr>
        <w:t>References</w:t>
      </w:r>
    </w:p>
    <w:p w14:paraId="2351B04F" w14:textId="77777777" w:rsidR="004569A9" w:rsidRPr="004569A9" w:rsidRDefault="00396AC9" w:rsidP="004569A9">
      <w:pPr>
        <w:pStyle w:val="EndNoteBibliography"/>
        <w:spacing w:after="0"/>
      </w:pPr>
      <w:r>
        <w:fldChar w:fldCharType="begin"/>
      </w:r>
      <w:r>
        <w:instrText xml:space="preserve"> ADDIN EN.REFLIST </w:instrText>
      </w:r>
      <w:r>
        <w:fldChar w:fldCharType="separate"/>
      </w:r>
      <w:r w:rsidR="004569A9" w:rsidRPr="004569A9">
        <w:t>1.</w:t>
      </w:r>
      <w:r w:rsidR="004569A9" w:rsidRPr="004569A9">
        <w:tab/>
        <w:t>Kessler RC, Aguilar-Gaxiola S, Alonso J, Benjet C, Bromet EJ, Cardoso G, et al. Trauma and PTSD in the WHO World Mental Health Surveys. Eur J Psychotraumatol. 2017;8(sup5):1353383. Epub 2017/10/28. doi: 10.1080/20008198.2017.1353383. PubMed PMID: 29075426; PubMed Central PMCID: PMCPMC5632781.</w:t>
      </w:r>
    </w:p>
    <w:p w14:paraId="1CACF31D" w14:textId="77777777" w:rsidR="004569A9" w:rsidRPr="004569A9" w:rsidRDefault="004569A9" w:rsidP="004569A9">
      <w:pPr>
        <w:pStyle w:val="EndNoteBibliography"/>
        <w:spacing w:after="0"/>
      </w:pPr>
      <w:r w:rsidRPr="004569A9">
        <w:t>2.</w:t>
      </w:r>
      <w:r w:rsidRPr="004569A9">
        <w:tab/>
        <w:t>Stevelink SAM, Jones M, Hull L, Pernet D, MacCrimmon S, Goodwin L, et al. Mental health outcomes at the end of the British involvement in the Iraq and Afghanistan conflicts: a cohort study. Br J Psychiatry. 2018;213(6):690-7. Epub 2018/10/09. doi: 10.1192/bjp.2018.175. PubMed PMID: 30295216; PubMed Central PMCID: PMCPMC6429255.</w:t>
      </w:r>
    </w:p>
    <w:p w14:paraId="50748F6D" w14:textId="77777777" w:rsidR="004569A9" w:rsidRPr="004569A9" w:rsidRDefault="004569A9" w:rsidP="004569A9">
      <w:pPr>
        <w:pStyle w:val="EndNoteBibliography"/>
        <w:spacing w:after="0"/>
      </w:pPr>
      <w:r w:rsidRPr="004569A9">
        <w:t>3.</w:t>
      </w:r>
      <w:r w:rsidRPr="004569A9">
        <w:tab/>
        <w:t>Iversen AC, Fear NT, Simonoff E, Hull L, Horn O, Greenberg N, et al. Influence of childhood adversity on health among male UK military personnel. Br J Psychiatry. 2007;191:506-11. Epub 2007/12/07. doi: 10.1192/bjp.bp.107.039818. PubMed PMID: 18055954.</w:t>
      </w:r>
    </w:p>
    <w:p w14:paraId="1BE01A98" w14:textId="77777777" w:rsidR="004569A9" w:rsidRPr="004569A9" w:rsidRDefault="004569A9" w:rsidP="004569A9">
      <w:pPr>
        <w:pStyle w:val="EndNoteBibliography"/>
        <w:spacing w:after="0"/>
      </w:pPr>
      <w:r w:rsidRPr="004569A9">
        <w:t>4.</w:t>
      </w:r>
      <w:r w:rsidRPr="004569A9">
        <w:tab/>
        <w:t>Steel Z, Chey T, Silove D, Marnane C, Bryant RA, van Ommeren M. Association of torture and other potentially traumatic events with mental health outcomes among populations exposed to mass conflict and displacement: A systematic review and meta-analysis. JAMA. 2009;302(5):537-49. doi: 10.1001/jama.2009.1132.</w:t>
      </w:r>
    </w:p>
    <w:p w14:paraId="7B6C2ADF" w14:textId="77777777" w:rsidR="004569A9" w:rsidRPr="004569A9" w:rsidRDefault="004569A9" w:rsidP="004569A9">
      <w:pPr>
        <w:pStyle w:val="EndNoteBibliography"/>
        <w:spacing w:after="0"/>
      </w:pPr>
      <w:r w:rsidRPr="004569A9">
        <w:t>5.</w:t>
      </w:r>
      <w:r w:rsidRPr="004569A9">
        <w:tab/>
        <w:t>UNHCR. Global Trends. Forced Displacement in 2018. Geneva: 2019.</w:t>
      </w:r>
    </w:p>
    <w:p w14:paraId="6A573446" w14:textId="77777777" w:rsidR="004569A9" w:rsidRPr="004569A9" w:rsidRDefault="004569A9" w:rsidP="004569A9">
      <w:pPr>
        <w:pStyle w:val="EndNoteBibliography"/>
        <w:spacing w:after="0"/>
      </w:pPr>
      <w:r w:rsidRPr="004569A9">
        <w:t>6.</w:t>
      </w:r>
      <w:r w:rsidRPr="004569A9">
        <w:tab/>
        <w:t>The management of PTSD in adults and children in primary and secondary care. National Clinical Practice Guideline Number 26, (2005).</w:t>
      </w:r>
    </w:p>
    <w:p w14:paraId="65A94127" w14:textId="77777777" w:rsidR="004569A9" w:rsidRPr="004569A9" w:rsidRDefault="004569A9" w:rsidP="004569A9">
      <w:pPr>
        <w:pStyle w:val="EndNoteBibliography"/>
        <w:spacing w:after="0"/>
      </w:pPr>
      <w:r w:rsidRPr="004569A9">
        <w:t>7.</w:t>
      </w:r>
      <w:r w:rsidRPr="004569A9">
        <w:tab/>
        <w:t>Bisson JI, Roberts NP, Andrew M, Cooper R, Lewis C. Psychological therapies for chronic post-traumatic stress disorder (PTSD) in adults. The Cochrane database of systematic reviews. 2013;12:CD003388. doi: 10.1002/14651858.CD003388.pub4. PubMed PMID: 24338345.</w:t>
      </w:r>
    </w:p>
    <w:p w14:paraId="588D84E1" w14:textId="77777777" w:rsidR="004569A9" w:rsidRPr="004569A9" w:rsidRDefault="004569A9" w:rsidP="004569A9">
      <w:pPr>
        <w:pStyle w:val="EndNoteBibliography"/>
        <w:spacing w:after="0"/>
      </w:pPr>
      <w:r w:rsidRPr="004569A9">
        <w:t>8.</w:t>
      </w:r>
      <w:r w:rsidRPr="004569A9">
        <w:tab/>
        <w:t>Ostacher MJ, Cifu AS. Management of Posttraumatic Stress Disorder. JAMA. 2019;321(2):200-1. doi: 10.1001/jama.2018.19290.</w:t>
      </w:r>
    </w:p>
    <w:p w14:paraId="63FBC6B1" w14:textId="77777777" w:rsidR="004569A9" w:rsidRPr="004569A9" w:rsidRDefault="004569A9" w:rsidP="004569A9">
      <w:pPr>
        <w:pStyle w:val="EndNoteBibliography"/>
        <w:spacing w:after="0"/>
      </w:pPr>
      <w:r w:rsidRPr="004569A9">
        <w:t>9.</w:t>
      </w:r>
      <w:r w:rsidRPr="004569A9">
        <w:tab/>
        <w:t>Stein DJ, Ipser JC, Seedat S, Sager C, Amos T. Pharmacotherapy for post traumatic stress disorder (PTSD). Cochrane Database of Systematic Reviews. 2006;(1). doi: 10.1002/14651858.CD002795.pub2. PubMed PMID: CD002795.</w:t>
      </w:r>
    </w:p>
    <w:p w14:paraId="4DAEE322" w14:textId="77777777" w:rsidR="004569A9" w:rsidRPr="004569A9" w:rsidRDefault="004569A9" w:rsidP="004569A9">
      <w:pPr>
        <w:pStyle w:val="EndNoteBibliography"/>
        <w:spacing w:after="0"/>
      </w:pPr>
      <w:r w:rsidRPr="004569A9">
        <w:t>10.</w:t>
      </w:r>
      <w:r w:rsidRPr="004569A9">
        <w:tab/>
        <w:t>Hepgul N, King S, Amarasinghe M, Breen G, Grant N, Grey N, et al. Clinical characteristics of patients assessed within an Improving Access to Psychological Therapies (IAPT) service: results from a naturalistic cohort study (Predicting Outcome Following Psychological Therapy; PROMPT). BMC Psychiatry. 2016;16(1):52. doi: 10.1186/s12888-016-0736-6. PubMed PMID: 26920578; PubMed Central PMCID: PMCPMC4769576.</w:t>
      </w:r>
    </w:p>
    <w:p w14:paraId="40F83695" w14:textId="77777777" w:rsidR="004569A9" w:rsidRPr="004569A9" w:rsidRDefault="004569A9" w:rsidP="004569A9">
      <w:pPr>
        <w:pStyle w:val="EndNoteBibliography"/>
        <w:spacing w:after="0"/>
      </w:pPr>
      <w:r w:rsidRPr="004569A9">
        <w:t>11.</w:t>
      </w:r>
      <w:r w:rsidRPr="004569A9">
        <w:tab/>
        <w:t>Briere J, Kaltman S, Green BL. Accumulated childhood trauma and symptom complexity. J Trauma Stress. 2008;21(2):223-6. Epub 2008/04/12. doi: 10.1002/jts.20317. PubMed PMID: 18404627.</w:t>
      </w:r>
    </w:p>
    <w:p w14:paraId="417327B7" w14:textId="77777777" w:rsidR="004569A9" w:rsidRPr="004569A9" w:rsidRDefault="004569A9" w:rsidP="004569A9">
      <w:pPr>
        <w:pStyle w:val="EndNoteBibliography"/>
        <w:spacing w:after="0"/>
      </w:pPr>
      <w:r w:rsidRPr="004569A9">
        <w:t>12.</w:t>
      </w:r>
      <w:r w:rsidRPr="004569A9">
        <w:tab/>
        <w:t>Cloitre M, Stolbach BC, Herman JL, van der Kolk B, Pynoos R, Wang J, et al. A developmental approach to complex PTSD: childhood and adult cumulative trauma as predictors of symptom complexity. J Trauma Stress. 2009;22(5):399-408. doi: 10.1002/jts.20444. PubMed PMID: 19795402.</w:t>
      </w:r>
    </w:p>
    <w:p w14:paraId="2B6D8CE7" w14:textId="77777777" w:rsidR="004569A9" w:rsidRPr="004569A9" w:rsidRDefault="004569A9" w:rsidP="004569A9">
      <w:pPr>
        <w:pStyle w:val="EndNoteBibliography"/>
        <w:spacing w:after="0"/>
      </w:pPr>
      <w:r w:rsidRPr="004569A9">
        <w:t>13.</w:t>
      </w:r>
      <w:r w:rsidRPr="004569A9">
        <w:tab/>
        <w:t>Goddard E, Wingrove J, Moran P. The impact of comorbid personality difficulties on response to IAPT treatment for depression and anxiety. Behav Res Ther. 2015;73:1-7. doi: 10.1016/j.brat.2015.07.006. PubMed PMID: 26226089.</w:t>
      </w:r>
    </w:p>
    <w:p w14:paraId="22754DC0" w14:textId="77777777" w:rsidR="004569A9" w:rsidRPr="004569A9" w:rsidRDefault="004569A9" w:rsidP="004569A9">
      <w:pPr>
        <w:pStyle w:val="EndNoteBibliography"/>
        <w:spacing w:after="0"/>
      </w:pPr>
      <w:r w:rsidRPr="004569A9">
        <w:t>14.</w:t>
      </w:r>
      <w:r w:rsidRPr="004569A9">
        <w:tab/>
        <w:t>Karatzias T, Shevlin M, Fyvie C, Hyland P, Efthymiadou E, Wilson D, et al. Evidence of distinct profiles of Posttraumatic Stress Disorder (PTSD) and Complex Posttraumatic Stress Disorder (CPTSD) based on the new ICD-11 Trauma Questionnaire (ICD-TQ). J Affect Disord. 2017;207:181-7. Epub 2016/10/11. doi: 10.1016/j.jad.2016.09.032. PubMed PMID: 27723542.</w:t>
      </w:r>
    </w:p>
    <w:p w14:paraId="312B8513" w14:textId="77777777" w:rsidR="004569A9" w:rsidRPr="004569A9" w:rsidRDefault="004569A9" w:rsidP="004569A9">
      <w:pPr>
        <w:pStyle w:val="EndNoteBibliography"/>
        <w:spacing w:after="0"/>
      </w:pPr>
      <w:r w:rsidRPr="004569A9">
        <w:t>15.</w:t>
      </w:r>
      <w:r w:rsidRPr="004569A9">
        <w:tab/>
        <w:t>Karatzias T, Murphy P, Cloitre M, Bisson J, Roberts N, Shevlin M, et al. Psychological interventions for ICD-11 complex PTSD symptoms: systematic review and meta-analysis. Psychological Medicine. 2019;49(11):1761-75. Epub 2019/03/12. doi: 10.1017/S0033291719000436.</w:t>
      </w:r>
    </w:p>
    <w:p w14:paraId="44F42F5C" w14:textId="77777777" w:rsidR="004569A9" w:rsidRPr="004569A9" w:rsidRDefault="004569A9" w:rsidP="004569A9">
      <w:pPr>
        <w:pStyle w:val="EndNoteBibliography"/>
        <w:spacing w:after="0"/>
      </w:pPr>
      <w:r w:rsidRPr="004569A9">
        <w:t>16.</w:t>
      </w:r>
      <w:r w:rsidRPr="004569A9">
        <w:tab/>
        <w:t>Hutton B, Salanti G, Caldwell DM, Chaimani A, Schmid CH, Cameron C, et al. The PRISMA Extension Statement for Reporting of Systematic Reviews Incorporating Network Meta-analyses of Health Care Interventions: Checklist and Explanations. Annals of Internal Medicine. 2015;162(11):777-84. doi: 10.7326/m14-2385.</w:t>
      </w:r>
    </w:p>
    <w:p w14:paraId="54235E70" w14:textId="77777777" w:rsidR="004569A9" w:rsidRPr="004569A9" w:rsidRDefault="004569A9" w:rsidP="004569A9">
      <w:pPr>
        <w:pStyle w:val="EndNoteBibliography"/>
        <w:spacing w:after="0"/>
      </w:pPr>
      <w:r w:rsidRPr="004569A9">
        <w:t>17.</w:t>
      </w:r>
      <w:r w:rsidRPr="004569A9">
        <w:tab/>
        <w:t>Herman JL. Complex PTSD: A syndrome in survivors of prolonged and repeated trauma. Journal of Traumatic Stress. 1992;5(3):377-91. doi: 10.1002/jts.2490050305.</w:t>
      </w:r>
    </w:p>
    <w:p w14:paraId="36660498" w14:textId="77777777" w:rsidR="004569A9" w:rsidRPr="004569A9" w:rsidRDefault="004569A9" w:rsidP="004569A9">
      <w:pPr>
        <w:pStyle w:val="EndNoteBibliography"/>
        <w:spacing w:after="0"/>
      </w:pPr>
      <w:r w:rsidRPr="004569A9">
        <w:t>18.</w:t>
      </w:r>
      <w:r w:rsidRPr="004569A9">
        <w:tab/>
        <w:t>Higgins JPT, Altman DG, Gøtzsche PC, Jüni P, Moher D, Oxman AD, et al. The Cochrane Collaboration’s tool for assessing risk of bias in randomised trials. BMJ. 2011;343:d5928. doi: 10.1136/bmj.d5928.</w:t>
      </w:r>
    </w:p>
    <w:p w14:paraId="72DA0934" w14:textId="77777777" w:rsidR="004569A9" w:rsidRPr="004569A9" w:rsidRDefault="004569A9" w:rsidP="004569A9">
      <w:pPr>
        <w:pStyle w:val="EndNoteBibliography"/>
        <w:spacing w:after="0"/>
      </w:pPr>
      <w:r w:rsidRPr="004569A9">
        <w:t>19.</w:t>
      </w:r>
      <w:r w:rsidRPr="004569A9">
        <w:tab/>
        <w:t>Furukawa TA, Salanti G, Atkinson LZ, Leucht S, Ruhe HG, Turner EH, et al. Comparative efficacy and acceptability of first-generation and second-generation antidepressants in the acute treatment of major depression: protocol for a network meta-analysis. BMJ Open. 2016;6(7):e010919. doi: 10.1136/bmjopen-2015-010919.</w:t>
      </w:r>
    </w:p>
    <w:p w14:paraId="3DA0598F" w14:textId="77777777" w:rsidR="004569A9" w:rsidRPr="004569A9" w:rsidRDefault="004569A9" w:rsidP="004569A9">
      <w:pPr>
        <w:pStyle w:val="EndNoteBibliography"/>
        <w:spacing w:after="0"/>
      </w:pPr>
      <w:r w:rsidRPr="004569A9">
        <w:t>20.</w:t>
      </w:r>
      <w:r w:rsidRPr="004569A9">
        <w:tab/>
        <w:t>NICE. Methods for the Development of NICE Public Health Guidance. 3rd edn. Appendix F: quality appraisal checklist – quantitative intervention studies. London: 2012.</w:t>
      </w:r>
    </w:p>
    <w:p w14:paraId="4144FF02" w14:textId="77777777" w:rsidR="004569A9" w:rsidRPr="004569A9" w:rsidRDefault="004569A9" w:rsidP="004569A9">
      <w:pPr>
        <w:pStyle w:val="EndNoteBibliography"/>
        <w:spacing w:after="0"/>
      </w:pPr>
      <w:r w:rsidRPr="004569A9">
        <w:t>21.</w:t>
      </w:r>
      <w:r w:rsidRPr="004569A9">
        <w:tab/>
        <w:t>Jackson R, Ameratunga S, Broad J, Connor J, Lethaby A, Robb G, et al. The GATE frame: critical appraisal with pictures. Evid Based Nurs. 2006;9(3):68-71. Epub 2006/07/26. doi: 10.1136/ebn.9.3.68. PubMed PMID: 16862733.</w:t>
      </w:r>
    </w:p>
    <w:p w14:paraId="5075CE72" w14:textId="77777777" w:rsidR="004569A9" w:rsidRPr="004569A9" w:rsidRDefault="004569A9" w:rsidP="004569A9">
      <w:pPr>
        <w:pStyle w:val="EndNoteBibliography"/>
        <w:spacing w:after="0"/>
      </w:pPr>
      <w:r w:rsidRPr="004569A9">
        <w:t>22.</w:t>
      </w:r>
      <w:r w:rsidRPr="004569A9">
        <w:tab/>
        <w:t>StataCorp. Stata Statistical Software: Release 15. College Station: StataCorp LP; 2017.</w:t>
      </w:r>
    </w:p>
    <w:p w14:paraId="3EEDF5CF" w14:textId="77777777" w:rsidR="004569A9" w:rsidRPr="004569A9" w:rsidRDefault="004569A9" w:rsidP="004569A9">
      <w:pPr>
        <w:pStyle w:val="EndNoteBibliography"/>
        <w:spacing w:after="0"/>
      </w:pPr>
      <w:r w:rsidRPr="004569A9">
        <w:t>23.</w:t>
      </w:r>
      <w:r w:rsidRPr="004569A9">
        <w:tab/>
        <w:t>Lipsey MW, Wilson D. Practical Meta-Analysis. Thousand Oaks: Sage Publictions Inc; 2001.</w:t>
      </w:r>
    </w:p>
    <w:p w14:paraId="0CE3A4A8" w14:textId="77777777" w:rsidR="004569A9" w:rsidRPr="004569A9" w:rsidRDefault="004569A9" w:rsidP="004569A9">
      <w:pPr>
        <w:pStyle w:val="EndNoteBibliography"/>
        <w:spacing w:after="0"/>
      </w:pPr>
      <w:r w:rsidRPr="004569A9">
        <w:t>24.</w:t>
      </w:r>
      <w:r w:rsidRPr="004569A9">
        <w:tab/>
        <w:t>Higgins JPT, Green S. Cochrane Handbook for Systematic Reviews of Interventions Version 5.1.0: Cochrane Collaboration; 2011.</w:t>
      </w:r>
    </w:p>
    <w:p w14:paraId="37962183" w14:textId="77777777" w:rsidR="004569A9" w:rsidRPr="004569A9" w:rsidRDefault="004569A9" w:rsidP="004569A9">
      <w:pPr>
        <w:pStyle w:val="EndNoteBibliography"/>
        <w:spacing w:after="0"/>
      </w:pPr>
      <w:r w:rsidRPr="004569A9">
        <w:t>25.</w:t>
      </w:r>
      <w:r w:rsidRPr="004569A9">
        <w:tab/>
        <w:t>Welton NJ, Caldwell DM, Adamopoulos E, Vedhara K. Mixed treatment comparison meta-analysis of complex interventions: psychological interventions in coronary heart disease. Am J Epidemiol. 2009;169(9):1158-65. doi: 10.1093/aje/kwp014. PubMed PMID: 19258485.</w:t>
      </w:r>
    </w:p>
    <w:p w14:paraId="114D0EFF" w14:textId="6DA51338" w:rsidR="004569A9" w:rsidRPr="004569A9" w:rsidRDefault="004569A9" w:rsidP="004569A9">
      <w:pPr>
        <w:pStyle w:val="EndNoteBibliography"/>
        <w:spacing w:after="0"/>
      </w:pPr>
      <w:r w:rsidRPr="004569A9">
        <w:t>26.</w:t>
      </w:r>
      <w:r w:rsidRPr="004569A9">
        <w:tab/>
        <w:t xml:space="preserve">Freeman SC, Scott NW, Powell R, Johnston M, Sutton AJ, Cooper NJ. Component network meta-analysis identifies the most effective components of psychological preparation for adults undergoing surgery under general anesthesia. Journal of Clinical Epidemiology. 2018;98:105-16. doi: </w:t>
      </w:r>
      <w:hyperlink r:id="rId8" w:history="1">
        <w:r w:rsidRPr="004569A9">
          <w:rPr>
            <w:rStyle w:val="Hyperlink"/>
          </w:rPr>
          <w:t>https://doi.org/10.1016/j.jclinepi.2018.02.012</w:t>
        </w:r>
      </w:hyperlink>
      <w:r w:rsidRPr="004569A9">
        <w:t>.</w:t>
      </w:r>
    </w:p>
    <w:p w14:paraId="3AB0C46F" w14:textId="77777777" w:rsidR="004569A9" w:rsidRPr="004569A9" w:rsidRDefault="004569A9" w:rsidP="004569A9">
      <w:pPr>
        <w:pStyle w:val="EndNoteBibliography"/>
        <w:spacing w:after="0"/>
      </w:pPr>
      <w:r w:rsidRPr="004569A9">
        <w:t>27.</w:t>
      </w:r>
      <w:r w:rsidRPr="004569A9">
        <w:tab/>
        <w:t>Dias S, Sutton AJ, Ades AE, Welton NJ. Evidence Synthesis for Decision Making 2:A Generalized Linear Modeling Framework for Pairwise and Network Meta-analysis of Randomized Controlled Trials. Medical Decision Making. 2013;33(5):607-17. doi: 10.1177/0272989x12458724. PubMed PMID: 23104435.</w:t>
      </w:r>
    </w:p>
    <w:p w14:paraId="635E339A" w14:textId="77777777" w:rsidR="004569A9" w:rsidRPr="004569A9" w:rsidRDefault="004569A9" w:rsidP="004569A9">
      <w:pPr>
        <w:pStyle w:val="EndNoteBibliography"/>
        <w:spacing w:after="0"/>
      </w:pPr>
      <w:r w:rsidRPr="004569A9">
        <w:t>28.</w:t>
      </w:r>
      <w:r w:rsidRPr="004569A9">
        <w:tab/>
        <w:t>Spiegelhalter DJ, Best NG, Carlin BP, Van Der Linde A. Bayesian measures of model complexity and fit. Journal of the Royal Statistical Society: Series B (Statistical Methodology). 2002;64(4):583-639. doi: 10.1111/1467-9868.00353.</w:t>
      </w:r>
    </w:p>
    <w:p w14:paraId="08A3296A" w14:textId="1211FD6D" w:rsidR="004569A9" w:rsidRPr="004569A9" w:rsidRDefault="004569A9" w:rsidP="004569A9">
      <w:pPr>
        <w:pStyle w:val="EndNoteBibliography"/>
        <w:spacing w:after="0"/>
      </w:pPr>
      <w:r w:rsidRPr="004569A9">
        <w:t>29.</w:t>
      </w:r>
      <w:r w:rsidRPr="004569A9">
        <w:tab/>
        <w:t xml:space="preserve">Adenauer H, Catani C, Gola H, Keil J, Ruf M, Schauer M, et al. Narrative exposure therapy for PTSD increases top-down processing of aversive stimuli--evidence from a randomized controlled treatment trial. BMC Neurosci. 2011;12:127. doi: </w:t>
      </w:r>
      <w:hyperlink r:id="rId9" w:history="1">
        <w:r w:rsidRPr="004569A9">
          <w:rPr>
            <w:rStyle w:val="Hyperlink"/>
          </w:rPr>
          <w:t>https://dx.doi.org/10.1186/1471-2202-12-127</w:t>
        </w:r>
      </w:hyperlink>
      <w:r w:rsidRPr="004569A9">
        <w:rPr>
          <w:u w:val="single"/>
        </w:rPr>
        <w:t xml:space="preserve"> </w:t>
      </w:r>
      <w:r w:rsidRPr="004569A9">
        <w:t>PubMed PMID: 22182346.</w:t>
      </w:r>
    </w:p>
    <w:p w14:paraId="2AD45C21" w14:textId="77777777" w:rsidR="004569A9" w:rsidRPr="004569A9" w:rsidRDefault="004569A9" w:rsidP="004569A9">
      <w:pPr>
        <w:pStyle w:val="EndNoteBibliography"/>
        <w:spacing w:after="0"/>
      </w:pPr>
      <w:r w:rsidRPr="004569A9">
        <w:t>30.</w:t>
      </w:r>
      <w:r w:rsidRPr="004569A9">
        <w:tab/>
        <w:t>Azad Marzabadi E, Hashemi Zadeh SM. The effectiveness of mindfulness training in improving the quality of life of the war victims with post traumatic stress disorder (PTSD). Iran. 2014;9(4):228-36. PubMed PMID: 25792991.</w:t>
      </w:r>
    </w:p>
    <w:p w14:paraId="456D5E69" w14:textId="77777777" w:rsidR="004569A9" w:rsidRPr="004569A9" w:rsidRDefault="004569A9" w:rsidP="004569A9">
      <w:pPr>
        <w:pStyle w:val="EndNoteBibliography"/>
        <w:spacing w:after="0"/>
      </w:pPr>
      <w:r w:rsidRPr="004569A9">
        <w:t>31.</w:t>
      </w:r>
      <w:r w:rsidRPr="004569A9">
        <w:tab/>
        <w:t>Bahadir-Yilmaz E, Oz F. The Effectiveness of Empowerment Program on Increasing Self-Esteem, Learned Resourcefulness, and Coping Ways in Women Exposed to Domestic Violence. Issues in Mental Health Nursing. 2018;39(2):135-41. doi: 10.1080/01612840.2017.1368750. PubMed PMID: WOS:000424943000005.</w:t>
      </w:r>
    </w:p>
    <w:p w14:paraId="137C40CE" w14:textId="77777777" w:rsidR="004569A9" w:rsidRPr="004569A9" w:rsidRDefault="004569A9" w:rsidP="004569A9">
      <w:pPr>
        <w:pStyle w:val="EndNoteBibliography"/>
        <w:spacing w:after="0"/>
      </w:pPr>
      <w:r w:rsidRPr="004569A9">
        <w:t>32.</w:t>
      </w:r>
      <w:r w:rsidRPr="004569A9">
        <w:tab/>
        <w:t xml:space="preserve">Bartzokis G, Lu PH, Turner J, Mintz J, Saunders CS. Adjunctive risperidone in the treatment of chronic combat-related posttraumatic stress disorder. Biol Psychiatry. 2005;57(5):474-9. doi: </w:t>
      </w:r>
      <w:r w:rsidRPr="004569A9">
        <w:rPr>
          <w:u w:val="single"/>
        </w:rPr>
        <w:t>10.1016/j.biopsych.2004.11.039</w:t>
      </w:r>
      <w:r w:rsidRPr="004569A9">
        <w:t>. PubMed PMID: 15737661.</w:t>
      </w:r>
    </w:p>
    <w:p w14:paraId="62F13EE2" w14:textId="21936B22" w:rsidR="004569A9" w:rsidRPr="004569A9" w:rsidRDefault="004569A9" w:rsidP="004569A9">
      <w:pPr>
        <w:pStyle w:val="EndNoteBibliography"/>
        <w:spacing w:after="0"/>
      </w:pPr>
      <w:r w:rsidRPr="004569A9">
        <w:t>33.</w:t>
      </w:r>
      <w:r w:rsidRPr="004569A9">
        <w:tab/>
        <w:t xml:space="preserve">Beidel DC, Frueh BC, Uhde TW, Wong N, Mentrikoski JM. Multicomponent behavioral treatment for chronic combat-related posttraumatic stress disorder: a randomized controlled trial. Journal of Anxiety Disorders. 2011;25(2):224-31. doi: </w:t>
      </w:r>
      <w:hyperlink r:id="rId10" w:history="1">
        <w:r w:rsidRPr="004569A9">
          <w:rPr>
            <w:rStyle w:val="Hyperlink"/>
          </w:rPr>
          <w:t>https://dx.doi.org/10.1016/j.janxdis.2010.09.006</w:t>
        </w:r>
      </w:hyperlink>
      <w:r w:rsidRPr="004569A9">
        <w:rPr>
          <w:u w:val="single"/>
        </w:rPr>
        <w:t xml:space="preserve"> </w:t>
      </w:r>
      <w:r w:rsidRPr="004569A9">
        <w:t>PubMed PMID: 20951543; PubMed Central PMCID: PMCNIHMS238163.</w:t>
      </w:r>
    </w:p>
    <w:p w14:paraId="1A323CAB" w14:textId="77777777" w:rsidR="004569A9" w:rsidRPr="004569A9" w:rsidRDefault="004569A9" w:rsidP="004569A9">
      <w:pPr>
        <w:pStyle w:val="EndNoteBibliography"/>
        <w:spacing w:after="0"/>
      </w:pPr>
      <w:r w:rsidRPr="004569A9">
        <w:t>34.</w:t>
      </w:r>
      <w:r w:rsidRPr="004569A9">
        <w:tab/>
        <w:t>Bremner JD, Mishra S, Campanella C, Shah M, Kasher N, Evans S, et al. A pilot study of the effects of mindfulness-based stress reduction on post-traumatic stress disorder symptoms and brain response to traumatic reminders of combat in Operation Enduring Freedom/Operation Iraqi Freedom combat veterans with post-traumatic stress disorder. Frontiers in Psychiatry Vol 8 2017, ArtID 157. 2017;8. doi: 10.3389/fpsyt.2017.00157. PubMed PMID: 2017-38563-001.</w:t>
      </w:r>
    </w:p>
    <w:p w14:paraId="205ECFDC" w14:textId="77777777" w:rsidR="004569A9" w:rsidRPr="004569A9" w:rsidRDefault="004569A9" w:rsidP="004569A9">
      <w:pPr>
        <w:pStyle w:val="EndNoteBibliography"/>
        <w:spacing w:after="0"/>
      </w:pPr>
      <w:r w:rsidRPr="004569A9">
        <w:t>35.</w:t>
      </w:r>
      <w:r w:rsidRPr="004569A9">
        <w:tab/>
        <w:t>Celik C, Ozdemir B, Ozmenler KN, Yelboga Z, Balikci A, Oznur T, et al. Efficacy of Paroxetine and Amitriptyline in Posttraumatic Stress Disorder: An Open-label Comparative Study. Klinik Psikofarmakoloji Bülteni-Bulletin of Clinical Psychopharmacology. 2011;21(3):179-85. doi: 10.5455/bcp.20110627111141.</w:t>
      </w:r>
    </w:p>
    <w:p w14:paraId="73866660" w14:textId="77777777" w:rsidR="004569A9" w:rsidRPr="004569A9" w:rsidRDefault="004569A9" w:rsidP="004569A9">
      <w:pPr>
        <w:pStyle w:val="EndNoteBibliography"/>
        <w:spacing w:after="0"/>
      </w:pPr>
      <w:r w:rsidRPr="004569A9">
        <w:t>36.</w:t>
      </w:r>
      <w:r w:rsidRPr="004569A9">
        <w:tab/>
        <w:t xml:space="preserve">Chard KM. An evaluation of cognitive processing therapy for the treatment of posttraumatic stress disorder related to childhood sexual abuse. J Consult Clin Psychol. 2005;73(5):965-71. doi: </w:t>
      </w:r>
      <w:r w:rsidRPr="004569A9">
        <w:rPr>
          <w:u w:val="single"/>
        </w:rPr>
        <w:t>10.1037/0022-006X.73.5.965</w:t>
      </w:r>
      <w:r w:rsidRPr="004569A9">
        <w:t>. PubMed PMID: 16287396.</w:t>
      </w:r>
    </w:p>
    <w:p w14:paraId="7240662B" w14:textId="77777777" w:rsidR="004569A9" w:rsidRPr="004569A9" w:rsidRDefault="004569A9" w:rsidP="004569A9">
      <w:pPr>
        <w:pStyle w:val="EndNoteBibliography"/>
        <w:spacing w:after="0"/>
      </w:pPr>
      <w:r w:rsidRPr="004569A9">
        <w:t>37.</w:t>
      </w:r>
      <w:r w:rsidRPr="004569A9">
        <w:tab/>
        <w:t xml:space="preserve">Chung MY, Min KH, Jun YJ, Kim SS, Kim WC, Jun EM. Efficacy and tolerability of mirtazapine and sertraline in Korean veterans with posttraumatic stress disorder: a randomized open label trial. Hum. 2004;19(7):489-94. doi: </w:t>
      </w:r>
      <w:r w:rsidRPr="004569A9">
        <w:rPr>
          <w:u w:val="single"/>
        </w:rPr>
        <w:t>10.1002/hup.615</w:t>
      </w:r>
      <w:r w:rsidRPr="004569A9">
        <w:t>. PubMed PMID: 15378676.</w:t>
      </w:r>
    </w:p>
    <w:p w14:paraId="68D943AE" w14:textId="77777777" w:rsidR="004569A9" w:rsidRPr="004569A9" w:rsidRDefault="004569A9" w:rsidP="004569A9">
      <w:pPr>
        <w:pStyle w:val="EndNoteBibliography"/>
        <w:spacing w:after="0"/>
      </w:pPr>
      <w:r w:rsidRPr="004569A9">
        <w:t>38.</w:t>
      </w:r>
      <w:r w:rsidRPr="004569A9">
        <w:tab/>
        <w:t>Classen C, Koopman C, Nevillmanning K, Spiegel D. A Preliminary Report Comparing Trauma-Focused and Present-Focused Group Therapy Against a Wait-Listed Condition Among Childhood Sexual Abuse Survivors with PTSD. Journal of Aggression, Maltreatment &amp; Trauma. 2001;4(2):265-88. doi: 10.1300/J146v04n02_12.</w:t>
      </w:r>
    </w:p>
    <w:p w14:paraId="43E9579F" w14:textId="77777777" w:rsidR="004569A9" w:rsidRPr="004569A9" w:rsidRDefault="004569A9" w:rsidP="004569A9">
      <w:pPr>
        <w:pStyle w:val="EndNoteBibliography"/>
        <w:spacing w:after="0"/>
      </w:pPr>
      <w:r w:rsidRPr="004569A9">
        <w:t>39.</w:t>
      </w:r>
      <w:r w:rsidRPr="004569A9">
        <w:tab/>
        <w:t xml:space="preserve">Cook JM, Harb GC, Gehrman PR, Cary MS, Gamble GM, Forbes D, et al. Imagery rehearsal for posttraumatic nightmares: a randomized controlled trial. Journal of traumatic stress. 2010;23(5):553-63. doi: 10.1002/jts.20569 </w:t>
      </w:r>
    </w:p>
    <w:p w14:paraId="6CD22D29" w14:textId="77777777" w:rsidR="004569A9" w:rsidRPr="004569A9" w:rsidRDefault="004569A9" w:rsidP="004569A9">
      <w:pPr>
        <w:pStyle w:val="EndNoteBibliography"/>
        <w:spacing w:after="0"/>
      </w:pPr>
      <w:r w:rsidRPr="004569A9">
        <w:t>40.</w:t>
      </w:r>
      <w:r w:rsidRPr="004569A9">
        <w:tab/>
        <w:t>Davis LL, Jewell ME, Ambrose S, Farley J, English B, Bartolucci A, et al. A Placebo-Controlled Study of Nefazodone for the Treatment of Chronic Posttraumatic Stress Disorder: A Preliminary Study. Journal of Clinical Psychopharmacology. 2004;24(3). doi: 10.1097/01.jcp.0000125685.82219.1a.</w:t>
      </w:r>
    </w:p>
    <w:p w14:paraId="3B898955" w14:textId="5C9CAF79" w:rsidR="004569A9" w:rsidRPr="004569A9" w:rsidRDefault="004569A9" w:rsidP="004569A9">
      <w:pPr>
        <w:pStyle w:val="EndNoteBibliography"/>
        <w:spacing w:after="0"/>
      </w:pPr>
      <w:r w:rsidRPr="004569A9">
        <w:t>41.</w:t>
      </w:r>
      <w:r w:rsidRPr="004569A9">
        <w:tab/>
        <w:t xml:space="preserve">Davis LL, Davidson JR, Ward LC, Bartolucci A, Bowden CL, Petty F. Divalproex in the treatment of posttraumatic stress disorder: a randomized, double-blind, placebo-controlled trial in a veteran population. J Clin Psychopharmacol. 2008;28(1):84-8. doi: </w:t>
      </w:r>
      <w:hyperlink r:id="rId11" w:history="1">
        <w:r w:rsidRPr="004569A9">
          <w:rPr>
            <w:rStyle w:val="Hyperlink"/>
          </w:rPr>
          <w:t>https://dx.doi.org/10.1097/JCP.0b013e318160f83b</w:t>
        </w:r>
      </w:hyperlink>
      <w:r w:rsidRPr="004569A9">
        <w:t>. PubMed PMID: 18204347.</w:t>
      </w:r>
    </w:p>
    <w:p w14:paraId="49F9BC34" w14:textId="30F8835F" w:rsidR="004569A9" w:rsidRPr="004569A9" w:rsidRDefault="004569A9" w:rsidP="004569A9">
      <w:pPr>
        <w:pStyle w:val="EndNoteBibliography"/>
        <w:spacing w:after="0"/>
      </w:pPr>
      <w:r w:rsidRPr="004569A9">
        <w:t>42.</w:t>
      </w:r>
      <w:r w:rsidRPr="004569A9">
        <w:tab/>
        <w:t xml:space="preserve">Devilly GJ, Spence SH, Rapee RM. Statistical and reliable change with eye movement desensitization and reprocessing: Treating trauma within a veteran population. Behavior Therapy. 1998;29(3):435-55. doi: </w:t>
      </w:r>
      <w:hyperlink r:id="rId12" w:history="1">
        <w:r w:rsidRPr="004569A9">
          <w:rPr>
            <w:rStyle w:val="Hyperlink"/>
          </w:rPr>
          <w:t>https://doi.org/10.1016/S0005-7894(98)80042-7</w:t>
        </w:r>
      </w:hyperlink>
      <w:r w:rsidRPr="004569A9">
        <w:t>.</w:t>
      </w:r>
    </w:p>
    <w:p w14:paraId="2A594A8E" w14:textId="3DD866A5" w:rsidR="004569A9" w:rsidRPr="004569A9" w:rsidRDefault="004569A9" w:rsidP="004569A9">
      <w:pPr>
        <w:pStyle w:val="EndNoteBibliography"/>
        <w:spacing w:after="0"/>
      </w:pPr>
      <w:r w:rsidRPr="004569A9">
        <w:t>43.</w:t>
      </w:r>
      <w:r w:rsidRPr="004569A9">
        <w:tab/>
        <w:t xml:space="preserve">Foa EB, McLean CP, Zang Y, Rosenfield D, Yadin E, Yarvis JS, et al. Effect of Prolonged Exposure Therapy Delivered Over 2 Weeks vs 8 Weeks vs Present-Centered Therapy on PTSD Symptom Severity in Military Personnel: A Randomized Clinical Trial. JAMA. 2018;319(4):354-64. doi: </w:t>
      </w:r>
      <w:hyperlink r:id="rId13" w:history="1">
        <w:r w:rsidRPr="004569A9">
          <w:rPr>
            <w:rStyle w:val="Hyperlink"/>
          </w:rPr>
          <w:t>https://dx.doi.org/10.1001/jama.2017.21242</w:t>
        </w:r>
      </w:hyperlink>
      <w:r w:rsidRPr="004569A9">
        <w:t>. PubMed PMID: 29362795.</w:t>
      </w:r>
    </w:p>
    <w:p w14:paraId="75D86195" w14:textId="59322C1D" w:rsidR="004569A9" w:rsidRPr="004569A9" w:rsidRDefault="004569A9" w:rsidP="004569A9">
      <w:pPr>
        <w:pStyle w:val="EndNoteBibliography"/>
        <w:spacing w:after="0"/>
      </w:pPr>
      <w:r w:rsidRPr="004569A9">
        <w:t>44.</w:t>
      </w:r>
      <w:r w:rsidRPr="004569A9">
        <w:tab/>
        <w:t xml:space="preserve">Ford JD, Grasso DJ, Greene CA, Slivinsky M, DeViva JC. Randomized clinical trial pilot study of prolonged exposure versus present centred affect regulation therapy for PTSD and anger problems with male military combat veterans. Clin. 2018;25(5):641-9. doi: </w:t>
      </w:r>
      <w:hyperlink r:id="rId14" w:history="1">
        <w:r w:rsidRPr="004569A9">
          <w:rPr>
            <w:rStyle w:val="Hyperlink"/>
          </w:rPr>
          <w:t>https://dx.doi.org/10.1002/cpp.2194</w:t>
        </w:r>
      </w:hyperlink>
      <w:r w:rsidRPr="004569A9">
        <w:t>. PubMed PMID: 29687524.</w:t>
      </w:r>
    </w:p>
    <w:p w14:paraId="6168DC22" w14:textId="77777777" w:rsidR="004569A9" w:rsidRPr="004569A9" w:rsidRDefault="004569A9" w:rsidP="004569A9">
      <w:pPr>
        <w:pStyle w:val="EndNoteBibliography"/>
        <w:spacing w:after="0"/>
      </w:pPr>
      <w:r w:rsidRPr="004569A9">
        <w:t>45.</w:t>
      </w:r>
      <w:r w:rsidRPr="004569A9">
        <w:tab/>
        <w:t>Friedman MJ, Marmar CR, Baker DG, Sikes CR, Farfel GM. Randomized, double-blind comparison of sertraline and placebo for posttraumatic stress disorder in a Department of Veterans Affairs setting. Journal of Clinical Psychiatry. 2007;68(5):711-20. doi: 10.4088/jcp.v68n0508. PubMed PMID: 17503980.</w:t>
      </w:r>
    </w:p>
    <w:p w14:paraId="2CD0BE9A" w14:textId="77777777" w:rsidR="004569A9" w:rsidRPr="004569A9" w:rsidRDefault="004569A9" w:rsidP="004569A9">
      <w:pPr>
        <w:pStyle w:val="EndNoteBibliography"/>
        <w:spacing w:after="0"/>
      </w:pPr>
      <w:r w:rsidRPr="004569A9">
        <w:t>46.</w:t>
      </w:r>
      <w:r w:rsidRPr="004569A9">
        <w:tab/>
        <w:t xml:space="preserve">Hamner MB, Faldowski RA, Ulmer HG, Frueh BC, Huber MG, Arana GW. Adjunctive risperidone treatment in post-traumatic stress disorder: a preliminary controlled trial of effects on comorbid psychotic symptoms. Int Clin Psychopharmacol. 2003;18(1):1-8. doi: </w:t>
      </w:r>
      <w:r w:rsidRPr="004569A9">
        <w:rPr>
          <w:u w:val="single"/>
        </w:rPr>
        <w:t>10.1097/01.yic.0000050744.67514.6d</w:t>
      </w:r>
      <w:r w:rsidRPr="004569A9">
        <w:t>. PubMed PMID: 12490768.</w:t>
      </w:r>
    </w:p>
    <w:p w14:paraId="59FAA145" w14:textId="77777777" w:rsidR="004569A9" w:rsidRPr="004569A9" w:rsidRDefault="004569A9" w:rsidP="004569A9">
      <w:pPr>
        <w:pStyle w:val="EndNoteBibliography"/>
        <w:spacing w:after="0"/>
      </w:pPr>
      <w:r w:rsidRPr="004569A9">
        <w:t>47.</w:t>
      </w:r>
      <w:r w:rsidRPr="004569A9">
        <w:tab/>
        <w:t>Himmerich H, Willmund GD, Zimmermann P, Wolf JE, Buhler AH, Kirkby KC, et al. Serum concentrations of TNF-alphas soluble receptors during psychotherapy in German soldiers suffering from combat-related PTSD. Psychiatria Danubina. 2016;28(3):293-8. doi: 10.4103/0366-6999.178039 PubMed PMID: 612523930.</w:t>
      </w:r>
    </w:p>
    <w:p w14:paraId="4C02EF23" w14:textId="77777777" w:rsidR="004569A9" w:rsidRPr="004569A9" w:rsidRDefault="004569A9" w:rsidP="004569A9">
      <w:pPr>
        <w:pStyle w:val="EndNoteBibliography"/>
        <w:spacing w:after="0"/>
      </w:pPr>
      <w:r w:rsidRPr="004569A9">
        <w:t>48.</w:t>
      </w:r>
      <w:r w:rsidRPr="004569A9">
        <w:tab/>
        <w:t>Jensen JA. An investigation of eye movement desensitization and reprocessing (EMD/R) as a treatment for posttraumatic stress disorder (PTSD) symptoms of Vietnam combat veterans. Behavior Therapy. 1994;25(2):311-25. doi: 10.1016/S0005-7894(05)80290-4. PubMed PMID: 1994-42215-001.</w:t>
      </w:r>
    </w:p>
    <w:p w14:paraId="59015B38" w14:textId="0BE37183" w:rsidR="004569A9" w:rsidRPr="004569A9" w:rsidRDefault="004569A9" w:rsidP="004569A9">
      <w:pPr>
        <w:pStyle w:val="EndNoteBibliography"/>
        <w:spacing w:after="0"/>
      </w:pPr>
      <w:r w:rsidRPr="004569A9">
        <w:t>49.</w:t>
      </w:r>
      <w:r w:rsidRPr="004569A9">
        <w:tab/>
        <w:t xml:space="preserve">Jung K, Steil R. A randomized controlled trial on cognitive restructuring and imagery modification to reduce the feeling of being contaminated in adult survivors of childhood sexual abuse suffering from posttraumatic stress disorder. Psychother Psychosom. 2013;82(4):213-20. doi: </w:t>
      </w:r>
      <w:hyperlink r:id="rId15" w:history="1">
        <w:r w:rsidRPr="004569A9">
          <w:rPr>
            <w:rStyle w:val="Hyperlink"/>
          </w:rPr>
          <w:t>https://dx.doi.org/10.1159/000348450</w:t>
        </w:r>
      </w:hyperlink>
      <w:r w:rsidRPr="004569A9">
        <w:rPr>
          <w:u w:val="single"/>
        </w:rPr>
        <w:t xml:space="preserve"> </w:t>
      </w:r>
      <w:r w:rsidRPr="004569A9">
        <w:t>PubMed PMID: 23712073.</w:t>
      </w:r>
    </w:p>
    <w:p w14:paraId="6D366A07" w14:textId="2F1EEDBA" w:rsidR="004569A9" w:rsidRPr="004569A9" w:rsidRDefault="004569A9" w:rsidP="004569A9">
      <w:pPr>
        <w:pStyle w:val="EndNoteBibliography"/>
        <w:spacing w:after="0"/>
      </w:pPr>
      <w:r w:rsidRPr="004569A9">
        <w:t>50.</w:t>
      </w:r>
      <w:r w:rsidRPr="004569A9">
        <w:tab/>
        <w:t xml:space="preserve">Keane TM, Fairbank JA, Caddell JM, Zimering RT. Implosive (flooding) therapy reduces symptoms of PTSD in Vietnam combat veterans. Behavior Therapy. 1989;20(2):245-60. doi: </w:t>
      </w:r>
      <w:hyperlink r:id="rId16" w:history="1">
        <w:r w:rsidRPr="004569A9">
          <w:rPr>
            <w:rStyle w:val="Hyperlink"/>
          </w:rPr>
          <w:t>https://doi.org/10.1016/S0005-7894(89)80072-3</w:t>
        </w:r>
      </w:hyperlink>
      <w:r w:rsidRPr="004569A9">
        <w:t>.</w:t>
      </w:r>
    </w:p>
    <w:p w14:paraId="083A900C" w14:textId="77777777" w:rsidR="004569A9" w:rsidRPr="004569A9" w:rsidRDefault="004569A9" w:rsidP="004569A9">
      <w:pPr>
        <w:pStyle w:val="EndNoteBibliography"/>
        <w:spacing w:after="0"/>
      </w:pPr>
      <w:r w:rsidRPr="004569A9">
        <w:t>51.</w:t>
      </w:r>
      <w:r w:rsidRPr="004569A9">
        <w:tab/>
        <w:t>Kearney DJ, McDermott K, Malte C, Martinez M, Simpson TL. Effects of participation in a mindfulness program for veterans with posttraumatic stress disorder: a randomized controlled pilot study. J Clin Psychol. 2013;69(1):14-27. doi: 10.1002/jclp.21911. PubMed PMID: 22930491.</w:t>
      </w:r>
    </w:p>
    <w:p w14:paraId="532839DF" w14:textId="30866D70" w:rsidR="004569A9" w:rsidRPr="004569A9" w:rsidRDefault="004569A9" w:rsidP="004569A9">
      <w:pPr>
        <w:pStyle w:val="EndNoteBibliography"/>
        <w:spacing w:after="0"/>
      </w:pPr>
      <w:r w:rsidRPr="004569A9">
        <w:t>52.</w:t>
      </w:r>
      <w:r w:rsidRPr="004569A9">
        <w:tab/>
        <w:t xml:space="preserve">King AP, Erickson TM, Giardino ND, Favorite T, Rauch SA, Robinson E, et al. A pilot study of group mindfulness-based cognitive therapy (MBCT) for combat veterans with posttraumatic stress disorder (PTSD). Depress Anxiety. 2013;30(7):638-45. doi: </w:t>
      </w:r>
      <w:hyperlink r:id="rId17" w:history="1">
        <w:r w:rsidRPr="004569A9">
          <w:rPr>
            <w:rStyle w:val="Hyperlink"/>
          </w:rPr>
          <w:t>https://dx.doi.org/10.1002/da.22104</w:t>
        </w:r>
      </w:hyperlink>
      <w:r w:rsidRPr="004569A9">
        <w:rPr>
          <w:u w:val="single"/>
        </w:rPr>
        <w:t xml:space="preserve"> </w:t>
      </w:r>
      <w:r w:rsidRPr="004569A9">
        <w:t>PubMed PMID: 23596092; PubMed Central PMCID: PMCNIHMS671148.</w:t>
      </w:r>
    </w:p>
    <w:p w14:paraId="2C71C523" w14:textId="4351523F" w:rsidR="004569A9" w:rsidRPr="004569A9" w:rsidRDefault="004569A9" w:rsidP="004569A9">
      <w:pPr>
        <w:pStyle w:val="EndNoteBibliography"/>
        <w:spacing w:after="0"/>
      </w:pPr>
      <w:r w:rsidRPr="004569A9">
        <w:t>53.</w:t>
      </w:r>
      <w:r w:rsidRPr="004569A9">
        <w:tab/>
        <w:t xml:space="preserve">Krystal JH, Rosenheck RA, Cramer JA, Vessicchio JC, Jones KM, Vertrees JE, et al. Adjunctive risperidone treatment for antidepressant-resistant symptoms of chronic military service-related PTSD: a randomized trial. JAMA. 2011;306(5):493-502. doi: </w:t>
      </w:r>
      <w:hyperlink r:id="rId18" w:history="1">
        <w:r w:rsidRPr="004569A9">
          <w:rPr>
            <w:rStyle w:val="Hyperlink"/>
          </w:rPr>
          <w:t>https://dx.doi.org/10.1001/jama.2011.1080</w:t>
        </w:r>
      </w:hyperlink>
      <w:r w:rsidRPr="004569A9">
        <w:rPr>
          <w:u w:val="single"/>
        </w:rPr>
        <w:t xml:space="preserve"> </w:t>
      </w:r>
      <w:r w:rsidRPr="004569A9">
        <w:t>PubMed PMID: 21813427.</w:t>
      </w:r>
    </w:p>
    <w:p w14:paraId="63F2BC76" w14:textId="0FDBB6BF" w:rsidR="004569A9" w:rsidRPr="004569A9" w:rsidRDefault="004569A9" w:rsidP="004569A9">
      <w:pPr>
        <w:pStyle w:val="EndNoteBibliography"/>
        <w:spacing w:after="0"/>
      </w:pPr>
      <w:r w:rsidRPr="004569A9">
        <w:t>54.</w:t>
      </w:r>
      <w:r w:rsidRPr="004569A9">
        <w:tab/>
        <w:t xml:space="preserve">Lande RG, Williams LB, Francis JL, Gragnani C, Morin ML. Efficacy of biofeedback for post-traumatic stress disorder. Complement Ther Med. 2010;18(6):256-9. doi: </w:t>
      </w:r>
      <w:hyperlink r:id="rId19" w:history="1">
        <w:r w:rsidRPr="004569A9">
          <w:rPr>
            <w:rStyle w:val="Hyperlink"/>
          </w:rPr>
          <w:t>https://dx.doi.org/10.1016/j.ctim.2010.08.004</w:t>
        </w:r>
      </w:hyperlink>
      <w:r w:rsidRPr="004569A9">
        <w:rPr>
          <w:u w:val="single"/>
        </w:rPr>
        <w:t xml:space="preserve"> </w:t>
      </w:r>
      <w:r w:rsidRPr="004569A9">
        <w:t>PubMed PMID: 21130362.</w:t>
      </w:r>
    </w:p>
    <w:p w14:paraId="4D9B50A6" w14:textId="77777777" w:rsidR="004569A9" w:rsidRPr="004569A9" w:rsidRDefault="004569A9" w:rsidP="004569A9">
      <w:pPr>
        <w:pStyle w:val="EndNoteBibliography"/>
        <w:spacing w:after="0"/>
      </w:pPr>
      <w:r w:rsidRPr="004569A9">
        <w:t>55.</w:t>
      </w:r>
      <w:r w:rsidRPr="004569A9">
        <w:tab/>
        <w:t>Lau M, Kristensen E. Outcome of systemic and analytic group psychotherapy for adult women with history of intrafamilial childhood sexual abuse: a randomized controlled study. Acta Psychiatrica Scandinavica. 2007;116(2):96-104. doi: 10.1111/j.1600-0447.2006.00977.x. PubMed PMID: WOS:000248087900003.</w:t>
      </w:r>
    </w:p>
    <w:p w14:paraId="546A1BEC" w14:textId="67AE9AC6" w:rsidR="004569A9" w:rsidRPr="004569A9" w:rsidRDefault="004569A9" w:rsidP="004569A9">
      <w:pPr>
        <w:pStyle w:val="EndNoteBibliography"/>
        <w:spacing w:after="0"/>
      </w:pPr>
      <w:r w:rsidRPr="004569A9">
        <w:t>56.</w:t>
      </w:r>
      <w:r w:rsidRPr="004569A9">
        <w:tab/>
        <w:t xml:space="preserve">Lindley SE, Carlson EB, Hill K. A randomized, double-blind, placebo-controlled trial of augmentation topiramate for chronic combat-related posttraumatic stress disorder. J Clin Psychopharmacol. 2007;27(6):677-81. doi: </w:t>
      </w:r>
      <w:hyperlink r:id="rId20" w:history="1">
        <w:r w:rsidRPr="004569A9">
          <w:rPr>
            <w:rStyle w:val="Hyperlink"/>
          </w:rPr>
          <w:t>https://dx.doi.org/10.1097/jcp.0b013e31815a43ee</w:t>
        </w:r>
      </w:hyperlink>
      <w:r w:rsidRPr="004569A9">
        <w:t>. PubMed PMID: 18004136.</w:t>
      </w:r>
    </w:p>
    <w:p w14:paraId="59BC8B3F" w14:textId="77777777" w:rsidR="004569A9" w:rsidRPr="004569A9" w:rsidRDefault="004569A9" w:rsidP="004569A9">
      <w:pPr>
        <w:pStyle w:val="EndNoteBibliography"/>
        <w:spacing w:after="0"/>
      </w:pPr>
      <w:r w:rsidRPr="004569A9">
        <w:t>57.</w:t>
      </w:r>
      <w:r w:rsidRPr="004569A9">
        <w:tab/>
        <w:t xml:space="preserve">Lundqvist G, Svedin CG, Hansson K, Broman I. Group therapy for women sexually abused as children: mental health before and after group therapy. J Interpers Violence. 2006;21(12):1665-77. doi: </w:t>
      </w:r>
      <w:r w:rsidRPr="004569A9">
        <w:rPr>
          <w:u w:val="single"/>
        </w:rPr>
        <w:t>10.1177/0886260506294986</w:t>
      </w:r>
      <w:r w:rsidRPr="004569A9">
        <w:t>. PubMed PMID: 17065660.</w:t>
      </w:r>
    </w:p>
    <w:p w14:paraId="7CCDAAA1" w14:textId="77777777" w:rsidR="004569A9" w:rsidRPr="004569A9" w:rsidRDefault="004569A9" w:rsidP="004569A9">
      <w:pPr>
        <w:pStyle w:val="EndNoteBibliography"/>
        <w:spacing w:after="0"/>
      </w:pPr>
      <w:r w:rsidRPr="004569A9">
        <w:t>58.</w:t>
      </w:r>
      <w:r w:rsidRPr="004569A9">
        <w:tab/>
        <w:t xml:space="preserve">Margolies SO, Rybarczyk B, Lynch J, Vrana S. Efficacy of a cognitive-behavioral treatment for insomnia among Afghanistan and Iraq (OEF/ OIF) veterans with PTSD. Sleep. 2011;34:A253-A4. doi: </w:t>
      </w:r>
      <w:r w:rsidRPr="004569A9">
        <w:rPr>
          <w:u w:val="single"/>
        </w:rPr>
        <w:t>0.1002/jclp.21970</w:t>
      </w:r>
      <w:r w:rsidRPr="004569A9">
        <w:t>. PubMed PMID: 71510995.</w:t>
      </w:r>
    </w:p>
    <w:p w14:paraId="7BA6E535" w14:textId="77777777" w:rsidR="004569A9" w:rsidRPr="004569A9" w:rsidRDefault="004569A9" w:rsidP="004569A9">
      <w:pPr>
        <w:pStyle w:val="EndNoteBibliography"/>
        <w:spacing w:after="0"/>
      </w:pPr>
      <w:r w:rsidRPr="004569A9">
        <w:t>59.</w:t>
      </w:r>
      <w:r w:rsidRPr="004569A9">
        <w:tab/>
        <w:t xml:space="preserve">McDonagh A, Friedman M, McHugo G, Ford J, Sengupta A, Mueser K, et al. Randomized trial of cognitive-behavioral therapy for chronic posttraumatic stress disorder in adult female survivors of childhood sexual abuse. J Consult Clin Psychol. 2005;73(3):515-24. doi: </w:t>
      </w:r>
      <w:r w:rsidRPr="004569A9">
        <w:rPr>
          <w:u w:val="single"/>
        </w:rPr>
        <w:t>10.1037/0022-006X.73.3.515</w:t>
      </w:r>
      <w:r w:rsidRPr="004569A9">
        <w:t>. PubMed PMID: 15982149.</w:t>
      </w:r>
    </w:p>
    <w:p w14:paraId="2ED53F05" w14:textId="77777777" w:rsidR="004569A9" w:rsidRPr="004569A9" w:rsidRDefault="004569A9" w:rsidP="004569A9">
      <w:pPr>
        <w:pStyle w:val="EndNoteBibliography"/>
        <w:spacing w:after="0"/>
      </w:pPr>
      <w:r w:rsidRPr="004569A9">
        <w:t>60.</w:t>
      </w:r>
      <w:r w:rsidRPr="004569A9">
        <w:tab/>
        <w:t>Monnelly EP, Ciraulo DA, Knapp C, Keane T. Low-Dose Risperidone as Adjunctive Therapy for Irritable Aggression in Posttraumatic Stress Disorder. Journal of Clinical Psychopharmacology. 2003;23(2). doi: 10.1097/00004714-200304000-00012.</w:t>
      </w:r>
    </w:p>
    <w:p w14:paraId="2083F97E" w14:textId="42B22453" w:rsidR="004569A9" w:rsidRPr="004569A9" w:rsidRDefault="004569A9" w:rsidP="004569A9">
      <w:pPr>
        <w:pStyle w:val="EndNoteBibliography"/>
        <w:spacing w:after="0"/>
      </w:pPr>
      <w:r w:rsidRPr="004569A9">
        <w:t>61.</w:t>
      </w:r>
      <w:r w:rsidRPr="004569A9">
        <w:tab/>
        <w:t xml:space="preserve">Moradi AR, Moshirpanahi S, Parhon H, Mirzaei J, Dalgleish T, Jobson L. A pilot randomized controlled trial investigating the efficacy of MEmory Specificity Training in improving symptoms of posttraumatic stress disorder. Behaviour Research &amp; Therapy. 2014;56:68-74. doi: </w:t>
      </w:r>
      <w:hyperlink r:id="rId21" w:history="1">
        <w:r w:rsidRPr="004569A9">
          <w:rPr>
            <w:rStyle w:val="Hyperlink"/>
          </w:rPr>
          <w:t>https://dx.doi.org/10.1016/j.brat.2014.03.002</w:t>
        </w:r>
      </w:hyperlink>
      <w:r w:rsidRPr="004569A9">
        <w:rPr>
          <w:u w:val="single"/>
        </w:rPr>
        <w:t xml:space="preserve"> </w:t>
      </w:r>
      <w:r w:rsidRPr="004569A9">
        <w:t>PubMed PMID: 24705337.</w:t>
      </w:r>
    </w:p>
    <w:p w14:paraId="0EE528C0" w14:textId="6D6847DB" w:rsidR="004569A9" w:rsidRPr="004569A9" w:rsidRDefault="004569A9" w:rsidP="004569A9">
      <w:pPr>
        <w:pStyle w:val="EndNoteBibliography"/>
        <w:spacing w:after="0"/>
      </w:pPr>
      <w:r w:rsidRPr="004569A9">
        <w:t>62.</w:t>
      </w:r>
      <w:r w:rsidRPr="004569A9">
        <w:tab/>
        <w:t xml:space="preserve">Nakamura Y, Lipschitz DL, Donaldson GW, Kida Y, Williams SL, Landward R, et al. Investigating Clinical Benefits of a Novel Sleep-Focused Mind-Body Program on Gulf War Illness Symptoms: A Randomized Controlled Trial. Psychosom Med. 2017;79(6):706-18. doi: </w:t>
      </w:r>
      <w:hyperlink r:id="rId22" w:history="1">
        <w:r w:rsidRPr="004569A9">
          <w:rPr>
            <w:rStyle w:val="Hyperlink"/>
          </w:rPr>
          <w:t>https://dx.doi.org/10.1097/PSY.0000000000000469</w:t>
        </w:r>
      </w:hyperlink>
      <w:r w:rsidRPr="004569A9">
        <w:t>. PubMed PMID: 28406803.</w:t>
      </w:r>
    </w:p>
    <w:p w14:paraId="0BF39D84" w14:textId="77777777" w:rsidR="004569A9" w:rsidRPr="004569A9" w:rsidRDefault="004569A9" w:rsidP="004569A9">
      <w:pPr>
        <w:pStyle w:val="EndNoteBibliography"/>
        <w:spacing w:after="0"/>
      </w:pPr>
      <w:r w:rsidRPr="004569A9">
        <w:t>63.</w:t>
      </w:r>
      <w:r w:rsidRPr="004569A9">
        <w:tab/>
        <w:t xml:space="preserve">Naylor JC, Dolber TR, Strauss JL, Kilts JD, Strauman TJ, Bradford DW, et al. A pilot randomized controlled trial with paroxetine for subthreshold PTSD in Operation Enduring Freedom/Operation Iraqi Freedom era veterans. Psychiatry Research. 2013;206(2-3):318-20. doi: </w:t>
      </w:r>
      <w:r w:rsidRPr="004569A9">
        <w:rPr>
          <w:u w:val="single"/>
        </w:rPr>
        <w:t>10.1016/j.psychres.2012.11.008</w:t>
      </w:r>
      <w:r w:rsidRPr="004569A9">
        <w:t>. PubMed PMID: 2013-00092-001.</w:t>
      </w:r>
    </w:p>
    <w:p w14:paraId="7CC840AB" w14:textId="77777777" w:rsidR="004569A9" w:rsidRPr="004569A9" w:rsidRDefault="004569A9" w:rsidP="004569A9">
      <w:pPr>
        <w:pStyle w:val="EndNoteBibliography"/>
        <w:spacing w:after="0"/>
      </w:pPr>
      <w:r w:rsidRPr="004569A9">
        <w:t>64.</w:t>
      </w:r>
      <w:r w:rsidRPr="004569A9">
        <w:tab/>
        <w:t>Otto MW, Hinton D, Korbly NB, Chea A, Ba P, Gershuny BS, et al. Treatment of pharmacotherapy-refractory posttraumatic stress disorder among Cambodian refugees: a pilot study of combination treatment with cognitive-behavior therapy vs sertraline alone. Behav Res Ther. 2003;41(11):1271-6. doi: 10.1016/s0005-7967(03)00032-9. PubMed PMID: 14527527.</w:t>
      </w:r>
    </w:p>
    <w:p w14:paraId="0C45B8FB" w14:textId="77777777" w:rsidR="004569A9" w:rsidRPr="004569A9" w:rsidRDefault="004569A9" w:rsidP="004569A9">
      <w:pPr>
        <w:pStyle w:val="EndNoteBibliography"/>
        <w:spacing w:after="0"/>
      </w:pPr>
      <w:r w:rsidRPr="004569A9">
        <w:t>65.</w:t>
      </w:r>
      <w:r w:rsidRPr="004569A9">
        <w:tab/>
        <w:t>Paunovic N, Ost LG. Cognitive-behavior therapy vs exposure therapy in the treatment of PTSD in refugees. Behav Res Ther. 2001;39(10):1183-97. doi: 10.1016/S0005-7967(00)00093-0. PubMed PMID: 11579988.</w:t>
      </w:r>
    </w:p>
    <w:p w14:paraId="41D5D5D8" w14:textId="77777777" w:rsidR="004569A9" w:rsidRPr="004569A9" w:rsidRDefault="004569A9" w:rsidP="004569A9">
      <w:pPr>
        <w:pStyle w:val="EndNoteBibliography"/>
        <w:spacing w:after="0"/>
      </w:pPr>
      <w:r w:rsidRPr="004569A9">
        <w:t>66.</w:t>
      </w:r>
      <w:r w:rsidRPr="004569A9">
        <w:tab/>
        <w:t xml:space="preserve">Pivac N, Kozaric-Kovacic D, Muck-Seler D. Olanzapine versus fluphenazine in an open trial in patients with psychotic combat-related post-traumatic stress disorder. Psychopharmacology. 2004;175(4):451-6. doi: </w:t>
      </w:r>
      <w:r w:rsidRPr="004569A9">
        <w:rPr>
          <w:u w:val="single"/>
        </w:rPr>
        <w:t>10.1007/s00213-004-1849-z</w:t>
      </w:r>
      <w:r w:rsidRPr="004569A9">
        <w:t>. PubMed PMID: 2004-19344-008.</w:t>
      </w:r>
    </w:p>
    <w:p w14:paraId="2E5DDE45" w14:textId="3D64123C" w:rsidR="004569A9" w:rsidRPr="004569A9" w:rsidRDefault="004569A9" w:rsidP="004569A9">
      <w:pPr>
        <w:pStyle w:val="EndNoteBibliography"/>
        <w:spacing w:after="0"/>
      </w:pPr>
      <w:r w:rsidRPr="004569A9">
        <w:t>67.</w:t>
      </w:r>
      <w:r w:rsidRPr="004569A9">
        <w:tab/>
        <w:t xml:space="preserve">Polusny MA, Erbes CR, Thuras P, Moran A, Lamberty GJ, Collins RC, et al. Mindfulness-based stress reduction for posttraumatic stress disorder among veterans: a randomized clinical trial. JAMA. 2015;314(5):456-65. doi: </w:t>
      </w:r>
      <w:hyperlink r:id="rId23" w:history="1">
        <w:r w:rsidRPr="004569A9">
          <w:rPr>
            <w:rStyle w:val="Hyperlink"/>
          </w:rPr>
          <w:t>https://dx.doi.org/10.1001/jama.2015.8361</w:t>
        </w:r>
      </w:hyperlink>
      <w:r w:rsidRPr="004569A9">
        <w:rPr>
          <w:u w:val="single"/>
        </w:rPr>
        <w:t xml:space="preserve"> </w:t>
      </w:r>
      <w:r w:rsidRPr="004569A9">
        <w:t>PubMed PMID: 26241597.</w:t>
      </w:r>
    </w:p>
    <w:p w14:paraId="6EE700C6" w14:textId="7CD4BFAB" w:rsidR="004569A9" w:rsidRPr="004569A9" w:rsidRDefault="004569A9" w:rsidP="004569A9">
      <w:pPr>
        <w:pStyle w:val="EndNoteBibliography"/>
        <w:spacing w:after="0"/>
      </w:pPr>
      <w:r w:rsidRPr="004569A9">
        <w:t>68.</w:t>
      </w:r>
      <w:r w:rsidRPr="004569A9">
        <w:tab/>
        <w:t xml:space="preserve">Possemato K, Bergen-Cico D, Treatman S, Allen C, Wade M, Pigeon W. A randomized clinical trial of primary care brief mindfulness training for veterans with PTSD. J Clin Psychol. 2016;72(3):179-93. doi: </w:t>
      </w:r>
      <w:hyperlink r:id="rId24" w:history="1">
        <w:r w:rsidRPr="004569A9">
          <w:rPr>
            <w:rStyle w:val="Hyperlink"/>
          </w:rPr>
          <w:t>https://dx.doi.org/10.1002/jclp.22241</w:t>
        </w:r>
      </w:hyperlink>
      <w:r w:rsidRPr="004569A9">
        <w:rPr>
          <w:u w:val="single"/>
        </w:rPr>
        <w:t xml:space="preserve"> </w:t>
      </w:r>
      <w:r w:rsidRPr="004569A9">
        <w:t>PubMed PMID: 26613203.</w:t>
      </w:r>
    </w:p>
    <w:p w14:paraId="7AE46EA8" w14:textId="1FB3B3F6" w:rsidR="004569A9" w:rsidRPr="004569A9" w:rsidRDefault="004569A9" w:rsidP="004569A9">
      <w:pPr>
        <w:pStyle w:val="EndNoteBibliography"/>
        <w:spacing w:after="0"/>
      </w:pPr>
      <w:r w:rsidRPr="004569A9">
        <w:t>69.</w:t>
      </w:r>
      <w:r w:rsidRPr="004569A9">
        <w:tab/>
        <w:t xml:space="preserve">Raskind MA, Peskind ER, Hoff DJ, Hart KL, Holmes HA, Warren D, et al. A parallel group placebo controlled study of prazosin for trauma nightmares and sleep disturbance in combat veterans with post-traumatic stress disorder. Biol Psychiatry. 2007;61(8):928-34. doi: </w:t>
      </w:r>
      <w:hyperlink r:id="rId25" w:history="1">
        <w:r w:rsidRPr="004569A9">
          <w:rPr>
            <w:rStyle w:val="Hyperlink"/>
          </w:rPr>
          <w:t>https://dx.doi.org/10.1016/j.biopsych.2006.06.032</w:t>
        </w:r>
      </w:hyperlink>
      <w:r w:rsidRPr="004569A9">
        <w:t>. PubMed PMID: 17069768.</w:t>
      </w:r>
    </w:p>
    <w:p w14:paraId="6009FF7F" w14:textId="77777777" w:rsidR="004569A9" w:rsidRPr="004569A9" w:rsidRDefault="004569A9" w:rsidP="004569A9">
      <w:pPr>
        <w:pStyle w:val="EndNoteBibliography"/>
        <w:spacing w:after="0"/>
      </w:pPr>
      <w:r w:rsidRPr="004569A9">
        <w:t>70.</w:t>
      </w:r>
      <w:r w:rsidRPr="004569A9">
        <w:tab/>
        <w:t xml:space="preserve">Raskind MA, Peterson K, Williams T, Hoff DJ, Peskind ER. A trial of prazosin for combat trauma PTSD with nightmares in active-duty soldiers returned from Iraq and Afghanistan. Am J Psychiatry. 2013;170(9):1003-10. doi: </w:t>
      </w:r>
      <w:r w:rsidRPr="004569A9">
        <w:rPr>
          <w:u w:val="single"/>
        </w:rPr>
        <w:t>10.1176/appi.ajp.2013.12081133</w:t>
      </w:r>
      <w:r w:rsidRPr="004569A9">
        <w:t>.</w:t>
      </w:r>
    </w:p>
    <w:p w14:paraId="4232A0B4" w14:textId="4781583A" w:rsidR="004569A9" w:rsidRPr="004569A9" w:rsidRDefault="004569A9" w:rsidP="004569A9">
      <w:pPr>
        <w:pStyle w:val="EndNoteBibliography"/>
        <w:spacing w:after="0"/>
      </w:pPr>
      <w:r w:rsidRPr="004569A9">
        <w:t>71.</w:t>
      </w:r>
      <w:r w:rsidRPr="004569A9">
        <w:tab/>
        <w:t xml:space="preserve">Rauch SA, Kim H, Powell C, Tuerk PW, Simon NM, Acierno R, et al. Efficacy of prolonged exposure therapy, sertraline hydrochloride, and their combination among combat veterans with posttraumatic stress disorder: A randomized clinical trial. JAMA Psychiatry. 2019;76(2):117-25. doi: </w:t>
      </w:r>
      <w:hyperlink r:id="rId26" w:history="1">
        <w:r w:rsidRPr="004569A9">
          <w:rPr>
            <w:rStyle w:val="Hyperlink"/>
          </w:rPr>
          <w:t>http://dx.doi.org/10.1001/jamapsychiatry.2018.3412</w:t>
        </w:r>
      </w:hyperlink>
      <w:r w:rsidRPr="004569A9">
        <w:t>. PubMed PMID: 2019-07144-001.</w:t>
      </w:r>
    </w:p>
    <w:p w14:paraId="6194E7CF" w14:textId="77777777" w:rsidR="004569A9" w:rsidRPr="004569A9" w:rsidRDefault="004569A9" w:rsidP="004569A9">
      <w:pPr>
        <w:pStyle w:val="EndNoteBibliography"/>
        <w:spacing w:after="0"/>
      </w:pPr>
      <w:r w:rsidRPr="004569A9">
        <w:t>72.</w:t>
      </w:r>
      <w:r w:rsidRPr="004569A9">
        <w:tab/>
        <w:t>Reich DB, Winternitz S, Hennen J, Watts T, Stanculescu C. A preliminary study of risperidone in the treatment of posttraumatic stress disorder related to childhood abuse in women. J Clin Psychiatry. 2004;65(12):1601-6. PubMed PMID: 15641864.</w:t>
      </w:r>
    </w:p>
    <w:p w14:paraId="4AC790BA" w14:textId="6A21941E" w:rsidR="004569A9" w:rsidRPr="004569A9" w:rsidRDefault="004569A9" w:rsidP="004569A9">
      <w:pPr>
        <w:pStyle w:val="EndNoteBibliography"/>
        <w:spacing w:after="0"/>
      </w:pPr>
      <w:r w:rsidRPr="004569A9">
        <w:t>73.</w:t>
      </w:r>
      <w:r w:rsidRPr="004569A9">
        <w:tab/>
        <w:t xml:space="preserve">Rogers S, Silver SM, Goss J, Obenchain J, Willis A, Whitney RL. A Single Session, Group Study of Exposure and Eye Movement Desensitization and Reprocessing in Treating Posttraumatic Stress Disorder Among Vietnam War Veterans: Preliminary Data. J Anxiety Disord. 1999;13(1):119-30. doi: </w:t>
      </w:r>
      <w:hyperlink r:id="rId27" w:history="1">
        <w:r w:rsidRPr="004569A9">
          <w:rPr>
            <w:rStyle w:val="Hyperlink"/>
          </w:rPr>
          <w:t>https://doi.org/10.1016/S0887-6185(98)00043-7</w:t>
        </w:r>
      </w:hyperlink>
      <w:r w:rsidRPr="004569A9">
        <w:t>.</w:t>
      </w:r>
    </w:p>
    <w:p w14:paraId="65CB5843" w14:textId="77777777" w:rsidR="004569A9" w:rsidRPr="004569A9" w:rsidRDefault="004569A9" w:rsidP="004569A9">
      <w:pPr>
        <w:pStyle w:val="EndNoteBibliography"/>
        <w:spacing w:after="0"/>
      </w:pPr>
      <w:r w:rsidRPr="004569A9">
        <w:t>74.</w:t>
      </w:r>
      <w:r w:rsidRPr="004569A9">
        <w:tab/>
        <w:t>Stein MB, Kline NA, Matloff JL. Adjunctive olanzapine for SSRI-resistant combat-related PTSD: A double-blind, placebo-controlled study. The American Journal of Psychiatry. 2002;159(10):1777-9. doi: 10.1176/appi.ajp.159.10.1777. PubMed PMID: 2002-04602-025.</w:t>
      </w:r>
    </w:p>
    <w:p w14:paraId="21D68BF7" w14:textId="679D84B6" w:rsidR="004569A9" w:rsidRPr="004569A9" w:rsidRDefault="004569A9" w:rsidP="004569A9">
      <w:pPr>
        <w:pStyle w:val="EndNoteBibliography"/>
        <w:spacing w:after="0"/>
      </w:pPr>
      <w:r w:rsidRPr="004569A9">
        <w:t>75.</w:t>
      </w:r>
      <w:r w:rsidRPr="004569A9">
        <w:tab/>
        <w:t xml:space="preserve">Stenmark H, Catani C, Neuner F, Elbert T, Holen A. Treating PTSD in refugees and asylum seekers within the general health care system. A randomized controlled multicenter study. Behav Res Ther. 2013;51(10):641-7. doi: </w:t>
      </w:r>
      <w:hyperlink r:id="rId28" w:history="1">
        <w:r w:rsidRPr="004569A9">
          <w:rPr>
            <w:rStyle w:val="Hyperlink"/>
          </w:rPr>
          <w:t>https://dx.doi.org/10.1016/j.brat.2013.07.002</w:t>
        </w:r>
      </w:hyperlink>
      <w:r w:rsidRPr="004569A9">
        <w:rPr>
          <w:u w:val="single"/>
        </w:rPr>
        <w:t xml:space="preserve"> </w:t>
      </w:r>
      <w:r w:rsidRPr="004569A9">
        <w:t>PubMed PMID: 23916633.</w:t>
      </w:r>
    </w:p>
    <w:p w14:paraId="5FF8F790" w14:textId="6DA0347B" w:rsidR="004569A9" w:rsidRPr="004569A9" w:rsidRDefault="004569A9" w:rsidP="004569A9">
      <w:pPr>
        <w:pStyle w:val="EndNoteBibliography"/>
        <w:spacing w:after="0"/>
      </w:pPr>
      <w:r w:rsidRPr="004569A9">
        <w:t>76.</w:t>
      </w:r>
      <w:r w:rsidRPr="004569A9">
        <w:tab/>
        <w:t xml:space="preserve">Teng EJ, Bailey SD, Chaison AD, Petersen NJ, Hamilton JD, Dunn NJ. Treating comorbid panic disorder in veterans with posttraumatic stress disorder. J Consult Clin Psychol. 2008;76(4):704-10. doi: </w:t>
      </w:r>
      <w:hyperlink r:id="rId29" w:history="1">
        <w:r w:rsidRPr="004569A9">
          <w:rPr>
            <w:rStyle w:val="Hyperlink"/>
          </w:rPr>
          <w:t>https://dx.doi.org/10.1037/0022-006X.76.4.710</w:t>
        </w:r>
      </w:hyperlink>
      <w:r w:rsidRPr="004569A9">
        <w:rPr>
          <w:u w:val="single"/>
        </w:rPr>
        <w:t xml:space="preserve"> </w:t>
      </w:r>
      <w:r w:rsidRPr="004569A9">
        <w:t>PubMed PMID: 18665698.</w:t>
      </w:r>
    </w:p>
    <w:p w14:paraId="095539F3" w14:textId="77777777" w:rsidR="004569A9" w:rsidRPr="004569A9" w:rsidRDefault="004569A9" w:rsidP="004569A9">
      <w:pPr>
        <w:pStyle w:val="EndNoteBibliography"/>
        <w:spacing w:after="0"/>
      </w:pPr>
      <w:r w:rsidRPr="004569A9">
        <w:t>77.</w:t>
      </w:r>
      <w:r w:rsidRPr="004569A9">
        <w:tab/>
        <w:t>Ulmer CS, Edinger JD, Calhoun PS. A multi-component cognitive-behavioral intervention for sleep disturbance in veterans with PTSD: a pilot study. J Clin Sleep Med. 2011;7(1):57-68. PubMed PMID: 21344046.</w:t>
      </w:r>
    </w:p>
    <w:p w14:paraId="38411859" w14:textId="77777777" w:rsidR="004569A9" w:rsidRPr="004569A9" w:rsidRDefault="004569A9" w:rsidP="004569A9">
      <w:pPr>
        <w:pStyle w:val="EndNoteBibliography"/>
        <w:spacing w:after="0"/>
      </w:pPr>
      <w:r w:rsidRPr="004569A9">
        <w:t>78.</w:t>
      </w:r>
      <w:r w:rsidRPr="004569A9">
        <w:tab/>
        <w:t>Van der Kolk BA, Dreyfuss D, Michaels M, Shera D, Berkowitz R, Fisler R, et al. Fluoxetine in posttraumatic stress disorder. J Clin Psychiatry. 1994;55(12):517-22. PubMed PMID: 25026437.</w:t>
      </w:r>
    </w:p>
    <w:p w14:paraId="05AE1F11" w14:textId="77777777" w:rsidR="004569A9" w:rsidRPr="004569A9" w:rsidRDefault="004569A9" w:rsidP="004569A9">
      <w:pPr>
        <w:pStyle w:val="EndNoteBibliography"/>
        <w:spacing w:after="0"/>
      </w:pPr>
      <w:r w:rsidRPr="004569A9">
        <w:t>79.</w:t>
      </w:r>
      <w:r w:rsidRPr="004569A9">
        <w:tab/>
        <w:t xml:space="preserve">Bichescu D, Neuner F, Schauer M, Elbert T. Narrative exposure therapy for political imprisonment-related chronic posttraumatic stress disorder and depression. Behaviour Research &amp; Therapy. 2007;45(9):2212-20. doi: </w:t>
      </w:r>
      <w:r w:rsidRPr="004569A9">
        <w:rPr>
          <w:u w:val="single"/>
        </w:rPr>
        <w:t>10.1016/j.brat.2006.12.006</w:t>
      </w:r>
      <w:r w:rsidRPr="004569A9">
        <w:t>. PubMed PMID: 17288990.</w:t>
      </w:r>
    </w:p>
    <w:p w14:paraId="3381D2A2" w14:textId="482C71B7" w:rsidR="004569A9" w:rsidRPr="004569A9" w:rsidRDefault="004569A9" w:rsidP="004569A9">
      <w:pPr>
        <w:pStyle w:val="EndNoteBibliography"/>
        <w:spacing w:after="0"/>
      </w:pPr>
      <w:r w:rsidRPr="004569A9">
        <w:t>80.</w:t>
      </w:r>
      <w:r w:rsidRPr="004569A9">
        <w:tab/>
        <w:t xml:space="preserve">Bonilla-Escobar FJ, Fandino-Losada A, Martinez-Buitrago DM, Santaella-Tenorio J, Tobon-Garcia D, Munoz-Morales EJ, et al. A randomized controlled trial of a transdiagnostic cognitive-behavioral intervention for Afro-descendants' survivors of systemic violence in Colombia. PLoS ONE. 2018;13(12):e0208483. doi: </w:t>
      </w:r>
      <w:hyperlink r:id="rId30" w:history="1">
        <w:r w:rsidRPr="004569A9">
          <w:rPr>
            <w:rStyle w:val="Hyperlink"/>
          </w:rPr>
          <w:t>https://dx.doi.org/10.1371/journal.pone.0208483</w:t>
        </w:r>
      </w:hyperlink>
      <w:r w:rsidRPr="004569A9">
        <w:t>. PubMed PMID: 30532155.</w:t>
      </w:r>
    </w:p>
    <w:p w14:paraId="6E295756" w14:textId="65F17009" w:rsidR="004569A9" w:rsidRPr="004569A9" w:rsidRDefault="004569A9" w:rsidP="004569A9">
      <w:pPr>
        <w:pStyle w:val="EndNoteBibliography"/>
        <w:spacing w:after="0"/>
      </w:pPr>
      <w:r w:rsidRPr="004569A9">
        <w:t>81.</w:t>
      </w:r>
      <w:r w:rsidRPr="004569A9">
        <w:tab/>
        <w:t xml:space="preserve">Buhmann CB, Nordentoft M, Ekstroem M, Carlsson J, Mortensen EL. The effect of flexible cognitive-behavioural therapy and medical treatment, including antidepressants on post-traumatic stress disorder and depression in traumatised refugees: pragmatic randomised controlled clinical trial. British Journal of Psychiatry. 2016;208(3):252-9. doi: </w:t>
      </w:r>
      <w:hyperlink r:id="rId31" w:history="1">
        <w:r w:rsidRPr="004569A9">
          <w:rPr>
            <w:rStyle w:val="Hyperlink"/>
          </w:rPr>
          <w:t>https://dx.doi.org/10.1192/bjp.bp.114.150961</w:t>
        </w:r>
      </w:hyperlink>
      <w:r w:rsidRPr="004569A9">
        <w:rPr>
          <w:u w:val="single"/>
        </w:rPr>
        <w:t xml:space="preserve"> </w:t>
      </w:r>
      <w:r w:rsidRPr="004569A9">
        <w:t>PubMed PMID: 26541687.</w:t>
      </w:r>
    </w:p>
    <w:p w14:paraId="0DD6DB07" w14:textId="77777777" w:rsidR="004569A9" w:rsidRPr="004569A9" w:rsidRDefault="004569A9" w:rsidP="004569A9">
      <w:pPr>
        <w:pStyle w:val="EndNoteBibliography"/>
        <w:spacing w:after="0"/>
      </w:pPr>
      <w:r w:rsidRPr="004569A9">
        <w:t>82.</w:t>
      </w:r>
      <w:r w:rsidRPr="004569A9">
        <w:tab/>
        <w:t xml:space="preserve">Carlson JG, Chemtob CM, Rusnak K, Hedlund NL, Muraoka MY. Eye movement desensitization and reprocessing (EMDR) treatment for combat-related posttraumatic stress disorder. Japanese Journal of Biofeedback Research. 1997;24:50-64. doi: </w:t>
      </w:r>
      <w:r w:rsidRPr="004569A9">
        <w:rPr>
          <w:u w:val="single"/>
        </w:rPr>
        <w:t>10.1023/A:1024448814268</w:t>
      </w:r>
      <w:r w:rsidRPr="004569A9">
        <w:t>. PubMed PMID: 1999-13197-003.</w:t>
      </w:r>
    </w:p>
    <w:p w14:paraId="3DC09DAC" w14:textId="6C7DB2A4" w:rsidR="004569A9" w:rsidRPr="004569A9" w:rsidRDefault="004569A9" w:rsidP="004569A9">
      <w:pPr>
        <w:pStyle w:val="EndNoteBibliography"/>
        <w:spacing w:after="0"/>
      </w:pPr>
      <w:r w:rsidRPr="004569A9">
        <w:t>83.</w:t>
      </w:r>
      <w:r w:rsidRPr="004569A9">
        <w:tab/>
        <w:t xml:space="preserve">Carlsson J, Sonne C, Vindbjerg E, Mortensen EL. Stress management versus cognitive restructuring in trauma-affected refugees-A pragmatic randomised study. Psychiatry Research. 2018;266:116-23. doi: </w:t>
      </w:r>
      <w:hyperlink r:id="rId32" w:history="1">
        <w:r w:rsidRPr="004569A9">
          <w:rPr>
            <w:rStyle w:val="Hyperlink"/>
          </w:rPr>
          <w:t>https://dx.doi.org/10.1016/j.psychres.2018.05.015</w:t>
        </w:r>
      </w:hyperlink>
      <w:r w:rsidRPr="004569A9">
        <w:t>. PubMed PMID: 29859498.</w:t>
      </w:r>
    </w:p>
    <w:p w14:paraId="2E74F949" w14:textId="146460E9" w:rsidR="004569A9" w:rsidRPr="004569A9" w:rsidRDefault="004569A9" w:rsidP="004569A9">
      <w:pPr>
        <w:pStyle w:val="EndNoteBibliography"/>
        <w:spacing w:after="0"/>
      </w:pPr>
      <w:r w:rsidRPr="004569A9">
        <w:t>84.</w:t>
      </w:r>
      <w:r w:rsidRPr="004569A9">
        <w:tab/>
        <w:t xml:space="preserve">Cloitre M, Stovall-McClough KC, Nooner K, Zorbas P, Cherry S, Jackson CL, et al. Treatment for PTSD related to childhood abuse: a randomized controlled trial. Am J Psychiatry. 2010;167(8):915-24. doi: </w:t>
      </w:r>
      <w:hyperlink r:id="rId33" w:history="1">
        <w:r w:rsidRPr="004569A9">
          <w:rPr>
            <w:rStyle w:val="Hyperlink"/>
          </w:rPr>
          <w:t>https://dx.doi.org/10.1176/appi.ajp.2010.09081247</w:t>
        </w:r>
      </w:hyperlink>
      <w:r w:rsidRPr="004569A9">
        <w:rPr>
          <w:u w:val="single"/>
        </w:rPr>
        <w:t xml:space="preserve"> </w:t>
      </w:r>
      <w:r w:rsidRPr="004569A9">
        <w:t>PubMed PMID: 20595411.</w:t>
      </w:r>
    </w:p>
    <w:p w14:paraId="3B56AB50" w14:textId="38515DA7" w:rsidR="004569A9" w:rsidRPr="004569A9" w:rsidRDefault="004569A9" w:rsidP="004569A9">
      <w:pPr>
        <w:pStyle w:val="EndNoteBibliography"/>
        <w:spacing w:after="0"/>
      </w:pPr>
      <w:r w:rsidRPr="004569A9">
        <w:t>85.</w:t>
      </w:r>
      <w:r w:rsidRPr="004569A9">
        <w:tab/>
        <w:t xml:space="preserve">Feske U. Treating low-income and minority women with posttraumatic stress disorder: a pilot study comparing prolonged exposure and treatment as usual conducted by community therapists. J Interpers Violence. 2008;23(8):1027-40. doi: </w:t>
      </w:r>
      <w:hyperlink r:id="rId34" w:history="1">
        <w:r w:rsidRPr="004569A9">
          <w:rPr>
            <w:rStyle w:val="Hyperlink"/>
          </w:rPr>
          <w:t>https://dx.doi.org/10.1177/0886260507313967</w:t>
        </w:r>
      </w:hyperlink>
      <w:r w:rsidRPr="004569A9">
        <w:t>. PubMed PMID: 18292398.</w:t>
      </w:r>
    </w:p>
    <w:p w14:paraId="25DD4D35" w14:textId="1AB636CF" w:rsidR="004569A9" w:rsidRPr="004569A9" w:rsidRDefault="004569A9" w:rsidP="004569A9">
      <w:pPr>
        <w:pStyle w:val="EndNoteBibliography"/>
        <w:spacing w:after="0"/>
      </w:pPr>
      <w:r w:rsidRPr="004569A9">
        <w:t>86.</w:t>
      </w:r>
      <w:r w:rsidRPr="004569A9">
        <w:tab/>
        <w:t xml:space="preserve">Hermenau K, Hecker T, Schaal S, Maedl A, Elbert T. Addressing post-traumatic stress and aggression by means of narrative exposure: A randomized controlled trial with ex-combatants in the eastern DRC. Journal of Aggression, Maltreatment and Trauma. 2013;22(8):916-34. doi: </w:t>
      </w:r>
      <w:hyperlink r:id="rId35" w:history="1">
        <w:r w:rsidRPr="004569A9">
          <w:rPr>
            <w:rStyle w:val="Hyperlink"/>
          </w:rPr>
          <w:t>http://dx.doi.org/10.1080/10926771.2013.824057</w:t>
        </w:r>
      </w:hyperlink>
      <w:r w:rsidRPr="004569A9">
        <w:rPr>
          <w:u w:val="single"/>
        </w:rPr>
        <w:t xml:space="preserve"> </w:t>
      </w:r>
      <w:r w:rsidRPr="004569A9">
        <w:t>PubMed PMID: 369892869.</w:t>
      </w:r>
    </w:p>
    <w:p w14:paraId="5FBA1B5E" w14:textId="0C40820E" w:rsidR="004569A9" w:rsidRPr="004569A9" w:rsidRDefault="004569A9" w:rsidP="004569A9">
      <w:pPr>
        <w:pStyle w:val="EndNoteBibliography"/>
        <w:spacing w:after="0"/>
      </w:pPr>
      <w:r w:rsidRPr="004569A9">
        <w:t>87.</w:t>
      </w:r>
      <w:r w:rsidRPr="004569A9">
        <w:tab/>
        <w:t xml:space="preserve">Hijazi AM, Lumley MA, Ziadni MS, Haddad L, Rapport LJ, Arnetz BB. Brief narrative exposure therapy for posttraumatic stress in Iraqi refugees: a preliminary randomized clinical trial. Journal of Traumatic Stress. 2014;27(3):314-22. doi: </w:t>
      </w:r>
      <w:hyperlink r:id="rId36" w:history="1">
        <w:r w:rsidRPr="004569A9">
          <w:rPr>
            <w:rStyle w:val="Hyperlink"/>
          </w:rPr>
          <w:t>https://dx.doi.org/10.1002/jts.21922</w:t>
        </w:r>
      </w:hyperlink>
      <w:r w:rsidRPr="004569A9">
        <w:rPr>
          <w:u w:val="single"/>
        </w:rPr>
        <w:t xml:space="preserve"> </w:t>
      </w:r>
      <w:r w:rsidRPr="004569A9">
        <w:t>PubMed PMID: 24866253; PubMed Central PMCID: PMCNIHMS595425.</w:t>
      </w:r>
    </w:p>
    <w:p w14:paraId="3994D2A3" w14:textId="77777777" w:rsidR="004569A9" w:rsidRPr="004569A9" w:rsidRDefault="004569A9" w:rsidP="004569A9">
      <w:pPr>
        <w:pStyle w:val="EndNoteBibliography"/>
        <w:spacing w:after="0"/>
      </w:pPr>
      <w:r w:rsidRPr="004569A9">
        <w:t>88.</w:t>
      </w:r>
      <w:r w:rsidRPr="004569A9">
        <w:tab/>
        <w:t>Hinton DE, Chhean D, Pich V, Safren SA, Hofmann SG, Pollack MH. A randomized controlled trial of cognitive-behavior therapy for Cambodian refugees with treatment-resistant PTSD and panic attacks: a cross-over design. Journal of Traumatic Stress. 2005;18(6):617-29. doi: 10.1002/jts.20070. PubMed PMID: 16382423.</w:t>
      </w:r>
    </w:p>
    <w:p w14:paraId="57C8BEC7" w14:textId="77777777" w:rsidR="004569A9" w:rsidRPr="004569A9" w:rsidRDefault="004569A9" w:rsidP="004569A9">
      <w:pPr>
        <w:pStyle w:val="EndNoteBibliography"/>
        <w:spacing w:after="0"/>
      </w:pPr>
      <w:r w:rsidRPr="004569A9">
        <w:t>89.</w:t>
      </w:r>
      <w:r w:rsidRPr="004569A9">
        <w:tab/>
        <w:t xml:space="preserve">Hinton DE, Pham T, Tran M, Safren SA, Otto MW, Pollack MH. CBT for Vietnamese refugees with treatment-resistant PTSD and panic attacks: a pilot study. Journal of Traumatic Stress. 2004;17(5):429-33. doi: </w:t>
      </w:r>
      <w:r w:rsidRPr="004569A9">
        <w:rPr>
          <w:u w:val="single"/>
        </w:rPr>
        <w:t>10.1023/B:JOTS.0000048956.03529.fa</w:t>
      </w:r>
      <w:r w:rsidRPr="004569A9">
        <w:t>. PubMed PMID: 15633922; PubMed Central PMCID: PMCNIHMS144174.</w:t>
      </w:r>
    </w:p>
    <w:p w14:paraId="560D9623" w14:textId="77777777" w:rsidR="004569A9" w:rsidRPr="004569A9" w:rsidRDefault="004569A9" w:rsidP="004569A9">
      <w:pPr>
        <w:pStyle w:val="EndNoteBibliography"/>
        <w:spacing w:after="0"/>
      </w:pPr>
      <w:r w:rsidRPr="004569A9">
        <w:t>90.</w:t>
      </w:r>
      <w:r w:rsidRPr="004569A9">
        <w:tab/>
        <w:t xml:space="preserve">Kosten TR, Krystal JH, Giller EL, Frank J, Dan E. Alexithymia as a predictor of treatment response in post-traumatic stress disorder. Journal of Traumatic Stress. 1992;5(4):563-73. doi: </w:t>
      </w:r>
      <w:r w:rsidRPr="004569A9">
        <w:rPr>
          <w:u w:val="single"/>
        </w:rPr>
        <w:t>10.1016/j.biopsych.2013.05.017</w:t>
      </w:r>
      <w:r w:rsidRPr="004569A9">
        <w:t>. PubMed PMID: 1993-18480-001.</w:t>
      </w:r>
    </w:p>
    <w:p w14:paraId="4CA81025" w14:textId="713A6A1C" w:rsidR="004569A9" w:rsidRPr="004569A9" w:rsidRDefault="004569A9" w:rsidP="004569A9">
      <w:pPr>
        <w:pStyle w:val="EndNoteBibliography"/>
        <w:spacing w:after="0"/>
      </w:pPr>
      <w:r w:rsidRPr="004569A9">
        <w:t>91.</w:t>
      </w:r>
      <w:r w:rsidRPr="004569A9">
        <w:tab/>
        <w:t xml:space="preserve">Krupnick JL, Green BL, Stockton P, Miranda J, Krause E, Mete M. Group interpersonal psychotherapy for low-income women with posttraumatic stress disorder. Psychother. 2008;18(5):497-507. doi: </w:t>
      </w:r>
      <w:hyperlink r:id="rId37" w:history="1">
        <w:r w:rsidRPr="004569A9">
          <w:rPr>
            <w:rStyle w:val="Hyperlink"/>
          </w:rPr>
          <w:t>https://dx.doi.org/10.1080/10503300802183678</w:t>
        </w:r>
      </w:hyperlink>
      <w:r w:rsidRPr="004569A9">
        <w:t>. PubMed PMID: 18816001.</w:t>
      </w:r>
    </w:p>
    <w:p w14:paraId="59E46C2E" w14:textId="77777777" w:rsidR="004569A9" w:rsidRPr="004569A9" w:rsidRDefault="004569A9" w:rsidP="004569A9">
      <w:pPr>
        <w:pStyle w:val="EndNoteBibliography"/>
        <w:spacing w:after="0"/>
      </w:pPr>
      <w:r w:rsidRPr="004569A9">
        <w:t>92.</w:t>
      </w:r>
      <w:r w:rsidRPr="004569A9">
        <w:tab/>
        <w:t xml:space="preserve">Kubany ES, Hill EE, Owens JA. Cognitive trauma therapy for battered women with PTSD: preliminary findings. Journal of Traumatic Stress. 2003;16(1):81-91. doi: </w:t>
      </w:r>
      <w:r w:rsidRPr="004569A9">
        <w:rPr>
          <w:u w:val="single"/>
        </w:rPr>
        <w:t>10.1023/A:1022019629803</w:t>
      </w:r>
      <w:r w:rsidRPr="004569A9">
        <w:t>. PubMed PMID: 12602656.</w:t>
      </w:r>
    </w:p>
    <w:p w14:paraId="45C93A73" w14:textId="6ED36FCE" w:rsidR="004569A9" w:rsidRPr="004569A9" w:rsidRDefault="004569A9" w:rsidP="004569A9">
      <w:pPr>
        <w:pStyle w:val="EndNoteBibliography"/>
        <w:spacing w:after="0"/>
      </w:pPr>
      <w:r w:rsidRPr="004569A9">
        <w:t>93.</w:t>
      </w:r>
      <w:r w:rsidRPr="004569A9">
        <w:tab/>
        <w:t xml:space="preserve">Kubany ES, Hill EE, Owens JA, Iannce-Spencer C, McCaig MA, Tremayne KJ, et al. Cognitive trauma therapy for battered women with PTSD (CTT-BW). Journal of Consulting &amp; Clinical Psychology. 2004;72(1):3-18. doi: </w:t>
      </w:r>
      <w:hyperlink r:id="rId38" w:history="1">
        <w:r w:rsidRPr="004569A9">
          <w:rPr>
            <w:rStyle w:val="Hyperlink"/>
          </w:rPr>
          <w:t>https://dx.doi.org/10.1037/0022-006X.72.1.3</w:t>
        </w:r>
      </w:hyperlink>
      <w:r w:rsidRPr="004569A9">
        <w:rPr>
          <w:u w:val="single"/>
        </w:rPr>
        <w:t xml:space="preserve"> </w:t>
      </w:r>
      <w:r w:rsidRPr="004569A9">
        <w:t>PubMed PMID: 14756610.</w:t>
      </w:r>
    </w:p>
    <w:p w14:paraId="51EFEC2E" w14:textId="77777777" w:rsidR="004569A9" w:rsidRPr="004569A9" w:rsidRDefault="004569A9" w:rsidP="004569A9">
      <w:pPr>
        <w:pStyle w:val="EndNoteBibliography"/>
        <w:spacing w:after="0"/>
      </w:pPr>
      <w:r w:rsidRPr="004569A9">
        <w:t>94.</w:t>
      </w:r>
      <w:r w:rsidRPr="004569A9">
        <w:tab/>
        <w:t>Meffert SM, Abdo AO, Alla OAA, Elmakki YOM, Omer AA, Yousif S, et al. A pilot randomized controlled trial of interpersonal psychotherapy for Sudanese refugees in Cairo, Egypt. Psychological Trauma: Theory, Research, Practice, and Policy. 2014;6(3):240-9. doi: 10.1037/a0023540.</w:t>
      </w:r>
    </w:p>
    <w:p w14:paraId="57A4D8DB" w14:textId="77777777" w:rsidR="004569A9" w:rsidRPr="004569A9" w:rsidRDefault="004569A9" w:rsidP="004569A9">
      <w:pPr>
        <w:pStyle w:val="EndNoteBibliography"/>
        <w:spacing w:after="0"/>
      </w:pPr>
      <w:r w:rsidRPr="004569A9">
        <w:t>95.</w:t>
      </w:r>
      <w:r w:rsidRPr="004569A9">
        <w:tab/>
        <w:t>Morgan T, Cummings AL. Change experienced during group therapy by female survivors of childhood sexual abuse. Journal of Consulting and Clinical Psychology. 1999;67(1):28-36. doi: 10.1037/0022-006X.67.1.28.</w:t>
      </w:r>
    </w:p>
    <w:p w14:paraId="18EDABC3" w14:textId="77777777" w:rsidR="004569A9" w:rsidRPr="004569A9" w:rsidRDefault="004569A9" w:rsidP="004569A9">
      <w:pPr>
        <w:pStyle w:val="EndNoteBibliography"/>
        <w:spacing w:after="0"/>
      </w:pPr>
      <w:r w:rsidRPr="004569A9">
        <w:t>96.</w:t>
      </w:r>
      <w:r w:rsidRPr="004569A9">
        <w:tab/>
        <w:t>Salo J, Punamaki R-L, Qouta S, El Sarraj E. Individual and group treatment and self and other representations predicting posttraumatic recovery among former political prisoners. Traumatology. 2008;14(2):45-61. doi: 10.1177/1534765608319079. PubMed PMID: 2009-10421-005.</w:t>
      </w:r>
    </w:p>
    <w:p w14:paraId="62653C91" w14:textId="0316CD02" w:rsidR="004569A9" w:rsidRPr="004569A9" w:rsidRDefault="004569A9" w:rsidP="004569A9">
      <w:pPr>
        <w:pStyle w:val="EndNoteBibliography"/>
        <w:spacing w:after="0"/>
      </w:pPr>
      <w:r w:rsidRPr="004569A9">
        <w:t>97.</w:t>
      </w:r>
      <w:r w:rsidRPr="004569A9">
        <w:tab/>
        <w:t xml:space="preserve">Sikkema KJ, Hansen NB, Kochman A, Tarakeshwar N, Neufeld S, Meade CS, et al. Outcomes from a group intervention for coping with HIV/AIDS and childhood sexual abuse: reductions in traumatic stress. Aids Behav. 2007;11(1):49-60. doi: </w:t>
      </w:r>
      <w:hyperlink r:id="rId39" w:history="1">
        <w:r w:rsidRPr="004569A9">
          <w:rPr>
            <w:rStyle w:val="Hyperlink"/>
          </w:rPr>
          <w:t>https://dx.doi.org/10.1007/s10461-006-9149-8</w:t>
        </w:r>
      </w:hyperlink>
      <w:r w:rsidRPr="004569A9">
        <w:t>. PubMed PMID: 16858634.</w:t>
      </w:r>
    </w:p>
    <w:p w14:paraId="6B5CC3DF" w14:textId="5688D2B3" w:rsidR="004569A9" w:rsidRPr="004569A9" w:rsidRDefault="004569A9" w:rsidP="004569A9">
      <w:pPr>
        <w:pStyle w:val="EndNoteBibliography"/>
        <w:spacing w:after="0"/>
      </w:pPr>
      <w:r w:rsidRPr="004569A9">
        <w:t>98.</w:t>
      </w:r>
      <w:r w:rsidRPr="004569A9">
        <w:tab/>
        <w:t xml:space="preserve">Sikkema KJ, Ranby KW, Meade CS, Hansen NB, Wilson PA, Kochman A. Reductions in traumatic stress following a coping intervention were mediated by decreases in avoidant coping for people living with HIV/AIDS and childhood sexual abuse. J Consult Clin Psychol. 2013;81(2):274-83. doi: </w:t>
      </w:r>
      <w:hyperlink r:id="rId40" w:history="1">
        <w:r w:rsidRPr="004569A9">
          <w:rPr>
            <w:rStyle w:val="Hyperlink"/>
          </w:rPr>
          <w:t>https://dx.doi.org/10.1037/a0030144</w:t>
        </w:r>
      </w:hyperlink>
      <w:r w:rsidRPr="004569A9">
        <w:rPr>
          <w:u w:val="single"/>
        </w:rPr>
        <w:t xml:space="preserve"> </w:t>
      </w:r>
      <w:r w:rsidRPr="004569A9">
        <w:t>PubMed PMID: 23025248; PubMed Central PMCID: PMCNIHMS433358.</w:t>
      </w:r>
    </w:p>
    <w:p w14:paraId="04F6C569" w14:textId="77777777" w:rsidR="004569A9" w:rsidRPr="004569A9" w:rsidRDefault="004569A9" w:rsidP="004569A9">
      <w:pPr>
        <w:pStyle w:val="EndNoteBibliography"/>
        <w:spacing w:after="0"/>
      </w:pPr>
      <w:r w:rsidRPr="004569A9">
        <w:t>99.</w:t>
      </w:r>
      <w:r w:rsidRPr="004569A9">
        <w:tab/>
        <w:t>Sonne C, Carlsson J, Bech P, Elklit A, Mortensen EL. Treatment of trauma-affected refugees with venlafaxine versus sertraline combined with psychotherapy-A randomised study. BMC Psychiatry Vol 16 2016, ArtID 383. 2016;16. doi: 10.1186/s12888-016-1081-5. PubMed PMID: 2016-54614-001.</w:t>
      </w:r>
    </w:p>
    <w:p w14:paraId="3C74FABD" w14:textId="798E4808" w:rsidR="004569A9" w:rsidRPr="004569A9" w:rsidRDefault="004569A9" w:rsidP="004569A9">
      <w:pPr>
        <w:pStyle w:val="EndNoteBibliography"/>
        <w:spacing w:after="0"/>
      </w:pPr>
      <w:r w:rsidRPr="004569A9">
        <w:t>100.</w:t>
      </w:r>
      <w:r w:rsidRPr="004569A9">
        <w:tab/>
        <w:t xml:space="preserve">Thorp SR, Glassman LH, Wells SY, Walter KH, Gebhardt H, Twamley E, et al. A randomized controlled trial of prolonged exposure therapy versus relaxation training for older veterans with military-related PTSD. Journal of Anxiety Disorders. 2019;64:45-54. doi: </w:t>
      </w:r>
      <w:hyperlink r:id="rId41" w:history="1">
        <w:r w:rsidRPr="004569A9">
          <w:rPr>
            <w:rStyle w:val="Hyperlink"/>
          </w:rPr>
          <w:t>http://dx.doi.org/10.1016/j.janxdis.2019.02.003</w:t>
        </w:r>
      </w:hyperlink>
      <w:r w:rsidRPr="004569A9">
        <w:t>. PubMed PMID: 2019-27063-007.</w:t>
      </w:r>
    </w:p>
    <w:p w14:paraId="1BD1188C" w14:textId="25938DE2" w:rsidR="004569A9" w:rsidRPr="004569A9" w:rsidRDefault="004569A9" w:rsidP="004569A9">
      <w:pPr>
        <w:pStyle w:val="EndNoteBibliography"/>
        <w:spacing w:after="0"/>
      </w:pPr>
      <w:r w:rsidRPr="004569A9">
        <w:t>101.</w:t>
      </w:r>
      <w:r w:rsidRPr="004569A9">
        <w:tab/>
        <w:t xml:space="preserve">Weiss WM, Murray LK, Zangana GA, Mahmooth Z, Kaysen D, Dorsey S, et al. Community-based mental health treatments for survivors of torture and militant attacks in Southern Iraq: a randomized control trial. BMC Psychiatry. 2015;15:249. doi: </w:t>
      </w:r>
      <w:hyperlink r:id="rId42" w:history="1">
        <w:r w:rsidRPr="004569A9">
          <w:rPr>
            <w:rStyle w:val="Hyperlink"/>
          </w:rPr>
          <w:t>https://dx.doi.org/10.1186/s12888-015-0622-7</w:t>
        </w:r>
      </w:hyperlink>
      <w:r w:rsidRPr="004569A9">
        <w:rPr>
          <w:u w:val="single"/>
        </w:rPr>
        <w:t xml:space="preserve"> </w:t>
      </w:r>
      <w:r w:rsidRPr="004569A9">
        <w:t>PubMed PMID: 26467303.</w:t>
      </w:r>
    </w:p>
    <w:p w14:paraId="7C0D66A1" w14:textId="5D8054AF" w:rsidR="004569A9" w:rsidRPr="004569A9" w:rsidRDefault="004569A9" w:rsidP="004569A9">
      <w:pPr>
        <w:pStyle w:val="EndNoteBibliography"/>
        <w:spacing w:after="0"/>
        <w:rPr>
          <w:u w:val="single"/>
        </w:rPr>
      </w:pPr>
      <w:r w:rsidRPr="004569A9">
        <w:t>102.</w:t>
      </w:r>
      <w:r w:rsidRPr="004569A9">
        <w:tab/>
        <w:t xml:space="preserve">Yeomans PD, Forman EM, Herbert JD, Yuen EK. A randomized trial of a reconciliation workshop with and without PTSD psychoeducation in Burundian sample. Journal of Traumatic Stress. 2010;23(3):305-12. doi: </w:t>
      </w:r>
      <w:hyperlink r:id="rId43" w:history="1">
        <w:r w:rsidRPr="004569A9">
          <w:rPr>
            <w:rStyle w:val="Hyperlink"/>
          </w:rPr>
          <w:t>http://dx.doi.org/10.1002/jts.20531</w:t>
        </w:r>
      </w:hyperlink>
      <w:r w:rsidRPr="004569A9">
        <w:rPr>
          <w:u w:val="single"/>
        </w:rPr>
        <w:t xml:space="preserve"> </w:t>
      </w:r>
    </w:p>
    <w:p w14:paraId="278E70A0" w14:textId="77777777" w:rsidR="004569A9" w:rsidRPr="004569A9" w:rsidRDefault="004569A9" w:rsidP="004569A9">
      <w:pPr>
        <w:pStyle w:val="EndNoteBibliography"/>
        <w:spacing w:after="0"/>
      </w:pPr>
      <w:r w:rsidRPr="004569A9">
        <w:t>103.</w:t>
      </w:r>
      <w:r w:rsidRPr="004569A9">
        <w:tab/>
        <w:t>Gamito P, Oliveira J, Rosa P, Morais D, Duarte N, OLiverira S, et al. PTSD Elderly War Veterans: A Clinical Controlled Pilot Study. Cyberpsychology, Behavior, and Social Networking. 2010;13(1):43-8. doi: 10.1089/cyber.2009.0237. PubMed PMID: 20528292.</w:t>
      </w:r>
    </w:p>
    <w:p w14:paraId="06980017" w14:textId="5E3D527C" w:rsidR="004569A9" w:rsidRPr="004569A9" w:rsidRDefault="004569A9" w:rsidP="004569A9">
      <w:pPr>
        <w:pStyle w:val="EndNoteBibliography"/>
        <w:spacing w:after="0"/>
      </w:pPr>
      <w:r w:rsidRPr="004569A9">
        <w:t>104.</w:t>
      </w:r>
      <w:r w:rsidRPr="004569A9">
        <w:tab/>
        <w:t xml:space="preserve">Germain A, Richardson R, Moul DE, Mammen O, Haas G, Forman SD, et al. Placebo-controlled comparison of prazosin and cognitive-behavioral treatments for sleep disturbances in US Military Veterans. J Psychosom Res. 2012;72(2):89-96. doi: </w:t>
      </w:r>
      <w:hyperlink r:id="rId44" w:history="1">
        <w:r w:rsidRPr="004569A9">
          <w:rPr>
            <w:rStyle w:val="Hyperlink"/>
          </w:rPr>
          <w:t>https://dx.doi.org/10.1016/j.jpsychores.2011.11.010</w:t>
        </w:r>
      </w:hyperlink>
      <w:r w:rsidRPr="004569A9">
        <w:rPr>
          <w:u w:val="single"/>
        </w:rPr>
        <w:t xml:space="preserve"> </w:t>
      </w:r>
      <w:r w:rsidRPr="004569A9">
        <w:t>PubMed PMID: 22281448; PubMed Central PMCID: PMCNIHMS342239.</w:t>
      </w:r>
    </w:p>
    <w:p w14:paraId="1F7CFD67" w14:textId="4A609A28" w:rsidR="004569A9" w:rsidRPr="004569A9" w:rsidRDefault="004569A9" w:rsidP="004569A9">
      <w:pPr>
        <w:pStyle w:val="EndNoteBibliography"/>
        <w:spacing w:after="0"/>
      </w:pPr>
      <w:r w:rsidRPr="004569A9">
        <w:t>105.</w:t>
      </w:r>
      <w:r w:rsidRPr="004569A9">
        <w:tab/>
        <w:t xml:space="preserve">Katz LS, Douglas S, Zaleski K, Williams J, Huffman C, Cojucar G. Comparing holographic reprocessing and prolonged exposure for women veterans with sexual trauma: A pilot randomized trial. Journal of Contemporary Psychotherapy. 2014;44(1):9-19. doi: </w:t>
      </w:r>
      <w:hyperlink r:id="rId45" w:history="1">
        <w:r w:rsidRPr="004569A9">
          <w:rPr>
            <w:rStyle w:val="Hyperlink"/>
          </w:rPr>
          <w:t>http://dx.doi.org/10.1007/s10879-013-9248-6</w:t>
        </w:r>
      </w:hyperlink>
      <w:r w:rsidRPr="004569A9">
        <w:rPr>
          <w:u w:val="single"/>
        </w:rPr>
        <w:t xml:space="preserve"> </w:t>
      </w:r>
      <w:r w:rsidRPr="004569A9">
        <w:t>PubMed PMID: 52756441.</w:t>
      </w:r>
    </w:p>
    <w:p w14:paraId="6D966CF4" w14:textId="21591356" w:rsidR="004569A9" w:rsidRPr="004569A9" w:rsidRDefault="004569A9" w:rsidP="004569A9">
      <w:pPr>
        <w:pStyle w:val="EndNoteBibliography"/>
        <w:spacing w:after="0"/>
      </w:pPr>
      <w:r w:rsidRPr="004569A9">
        <w:t>106.</w:t>
      </w:r>
      <w:r w:rsidRPr="004569A9">
        <w:tab/>
        <w:t xml:space="preserve">McLay RN, Wood DP, Webb-Murphy JA, Spira JL, Wiederhold MD, Pyne JM, et al. A randomized, controlled trial of virtual reality-graded exposure therapy for post-traumatic stress disorder in active duty service members with combat-related post-traumatic stress disorder. Cyberpsychol Behav Soc Netw. 2011;14(4):223-9. doi: </w:t>
      </w:r>
      <w:hyperlink r:id="rId46" w:history="1">
        <w:r w:rsidRPr="004569A9">
          <w:rPr>
            <w:rStyle w:val="Hyperlink"/>
          </w:rPr>
          <w:t>https://dx.doi.org/10.1089/cyber.2011.0003</w:t>
        </w:r>
      </w:hyperlink>
      <w:r w:rsidRPr="004569A9">
        <w:rPr>
          <w:u w:val="single"/>
        </w:rPr>
        <w:t xml:space="preserve"> </w:t>
      </w:r>
      <w:r w:rsidRPr="004569A9">
        <w:t>PubMed PMID: 21332375.</w:t>
      </w:r>
    </w:p>
    <w:p w14:paraId="0CC688DE" w14:textId="08C1042E" w:rsidR="004569A9" w:rsidRPr="004569A9" w:rsidRDefault="004569A9" w:rsidP="004569A9">
      <w:pPr>
        <w:pStyle w:val="EndNoteBibliography"/>
        <w:spacing w:after="0"/>
      </w:pPr>
      <w:r w:rsidRPr="004569A9">
        <w:t>107.</w:t>
      </w:r>
      <w:r w:rsidRPr="004569A9">
        <w:tab/>
        <w:t xml:space="preserve">Reger GM, Koenen-Woods P, Zetocha K, Smolenski DJ, Holloway KM, Rothbaum BO, et al. Randomized controlled trial of prolonged exposure using imaginal exposure vs. virtual reality exposure in active duty soldiers with deployment-related posttraumatic stress disorder (PTSD). Journal of Consulting and Clinical Psychology. 2016;84(11):946-59. doi: </w:t>
      </w:r>
      <w:hyperlink r:id="rId47" w:history="1">
        <w:r w:rsidRPr="004569A9">
          <w:rPr>
            <w:rStyle w:val="Hyperlink"/>
          </w:rPr>
          <w:t>http://dx.doi.org/10.1037/ccp0000134</w:t>
        </w:r>
      </w:hyperlink>
      <w:r w:rsidRPr="004569A9">
        <w:rPr>
          <w:u w:val="single"/>
        </w:rPr>
        <w:t xml:space="preserve"> </w:t>
      </w:r>
      <w:r w:rsidRPr="004569A9">
        <w:t>PubMed PMID: 612057864.</w:t>
      </w:r>
    </w:p>
    <w:p w14:paraId="068FAAD4" w14:textId="4278AAF6" w:rsidR="004569A9" w:rsidRPr="004569A9" w:rsidRDefault="004569A9" w:rsidP="004569A9">
      <w:pPr>
        <w:pStyle w:val="EndNoteBibliography"/>
        <w:spacing w:after="0"/>
      </w:pPr>
      <w:r w:rsidRPr="004569A9">
        <w:t>108.</w:t>
      </w:r>
      <w:r w:rsidRPr="004569A9">
        <w:tab/>
        <w:t xml:space="preserve">Resick PA, Wachen JS, Mintz J, Young-McCaughan S, Roache JD, Borah AM, et al. A randomized clinical trial of group cognitive processing therapy compared with group present-centered therapy for PTSD among active duty military personnel. J Consult Clin Psychol. 2015;83(6):1058-68. doi: </w:t>
      </w:r>
      <w:hyperlink r:id="rId48" w:history="1">
        <w:r w:rsidRPr="004569A9">
          <w:rPr>
            <w:rStyle w:val="Hyperlink"/>
          </w:rPr>
          <w:t>https://dx.doi.org/10.1037/ccp0000016</w:t>
        </w:r>
      </w:hyperlink>
      <w:r w:rsidRPr="004569A9">
        <w:rPr>
          <w:u w:val="single"/>
        </w:rPr>
        <w:t xml:space="preserve"> </w:t>
      </w:r>
      <w:r w:rsidRPr="004569A9">
        <w:t>PubMed PMID: 25939018.</w:t>
      </w:r>
    </w:p>
    <w:p w14:paraId="03A1767F" w14:textId="77777777" w:rsidR="004569A9" w:rsidRPr="004569A9" w:rsidRDefault="004569A9" w:rsidP="004569A9">
      <w:pPr>
        <w:pStyle w:val="EndNoteBibliography"/>
        <w:spacing w:after="0"/>
      </w:pPr>
      <w:r w:rsidRPr="004569A9">
        <w:t>109.</w:t>
      </w:r>
      <w:r w:rsidRPr="004569A9">
        <w:tab/>
        <w:t>Miyahira SD, Folen RA, Hoffman HG, Garcia-Palacios A, Spira JL, Kawasaki M. The effectiveness of VR exposure therapy for PTSD in returning warfighters. Annual Review of CyberTherapy and Telemedicine. 2012;10:128-32. doi: 10.3233/978-1-61499-121-2-128.</w:t>
      </w:r>
    </w:p>
    <w:p w14:paraId="269AC688" w14:textId="03508869" w:rsidR="004569A9" w:rsidRPr="004569A9" w:rsidRDefault="004569A9" w:rsidP="004569A9">
      <w:pPr>
        <w:pStyle w:val="EndNoteBibliography"/>
        <w:spacing w:after="0"/>
      </w:pPr>
      <w:r w:rsidRPr="004569A9">
        <w:t>110.</w:t>
      </w:r>
      <w:r w:rsidRPr="004569A9">
        <w:tab/>
        <w:t xml:space="preserve">Acarturk C, Konuk E, Cetinkaya M, Senay I, Sijbrandij M, Cuijpers P, et al. EMDR for Syrian refugees with posttraumatic stress disorder symptoms: results of a pilot randomized controlled trial. European Journal of Psychotraumatology. 2015;6:27414. doi: </w:t>
      </w:r>
      <w:hyperlink r:id="rId49" w:history="1">
        <w:r w:rsidRPr="004569A9">
          <w:rPr>
            <w:rStyle w:val="Hyperlink"/>
          </w:rPr>
          <w:t>https://dx.doi.org/10.3402/ejpt.v6.27414</w:t>
        </w:r>
      </w:hyperlink>
      <w:r w:rsidRPr="004569A9">
        <w:rPr>
          <w:u w:val="single"/>
        </w:rPr>
        <w:t xml:space="preserve"> </w:t>
      </w:r>
      <w:r w:rsidRPr="004569A9">
        <w:t>PubMed PMID: 25989952.</w:t>
      </w:r>
    </w:p>
    <w:p w14:paraId="23EBA33E" w14:textId="397FCAA6" w:rsidR="004569A9" w:rsidRPr="004569A9" w:rsidRDefault="004569A9" w:rsidP="004569A9">
      <w:pPr>
        <w:pStyle w:val="EndNoteBibliography"/>
        <w:spacing w:after="0"/>
      </w:pPr>
      <w:r w:rsidRPr="004569A9">
        <w:t>111.</w:t>
      </w:r>
      <w:r w:rsidRPr="004569A9">
        <w:tab/>
        <w:t xml:space="preserve">Acarturk C, Konuk E, Cetinkaya M, Senay I, Sijbrandij M, Gulen B, et al. The efficacy of eye movement desensitization and reprocessing for post-traumatic stress disorder and depression among Syrian refugees: results of a randomized controlled trial. Psychological Medicine. 2016;46(12):2583-93. doi: </w:t>
      </w:r>
      <w:hyperlink r:id="rId50" w:history="1">
        <w:r w:rsidRPr="004569A9">
          <w:rPr>
            <w:rStyle w:val="Hyperlink"/>
          </w:rPr>
          <w:t>https://dx.doi.org/10.1017/S0033291716001070</w:t>
        </w:r>
      </w:hyperlink>
      <w:r w:rsidRPr="004569A9">
        <w:rPr>
          <w:u w:val="single"/>
        </w:rPr>
        <w:t xml:space="preserve"> </w:t>
      </w:r>
      <w:r w:rsidRPr="004569A9">
        <w:t>PubMed PMID: 27353367.</w:t>
      </w:r>
    </w:p>
    <w:p w14:paraId="002BAD2D" w14:textId="77777777" w:rsidR="004569A9" w:rsidRPr="004569A9" w:rsidRDefault="004569A9" w:rsidP="004569A9">
      <w:pPr>
        <w:pStyle w:val="EndNoteBibliography"/>
        <w:spacing w:after="0"/>
      </w:pPr>
      <w:r w:rsidRPr="004569A9">
        <w:t>112.</w:t>
      </w:r>
      <w:r w:rsidRPr="004569A9">
        <w:tab/>
        <w:t xml:space="preserve">Neuner F, Schauer M, Klaschik C, Karunakara U, Elbert T. A comparison of narrative exposure therapy, supportive counseling, and psychoeducation for treating posttraumatic stress disorder in an African refugee settlement. J Consult Clin Psychol. 2004;72(4):579-87. doi: </w:t>
      </w:r>
      <w:r w:rsidRPr="004569A9">
        <w:rPr>
          <w:u w:val="single"/>
        </w:rPr>
        <w:t>10.1037/0022-006X.72.4.579</w:t>
      </w:r>
      <w:r w:rsidRPr="004569A9">
        <w:t>. PubMed PMID: 15301642.</w:t>
      </w:r>
    </w:p>
    <w:p w14:paraId="11D02CF2" w14:textId="54A4518D" w:rsidR="004569A9" w:rsidRPr="004569A9" w:rsidRDefault="004569A9" w:rsidP="004569A9">
      <w:pPr>
        <w:pStyle w:val="EndNoteBibliography"/>
        <w:spacing w:after="0"/>
      </w:pPr>
      <w:r w:rsidRPr="004569A9">
        <w:t>113.</w:t>
      </w:r>
      <w:r w:rsidRPr="004569A9">
        <w:tab/>
        <w:t xml:space="preserve">Neuner F, Onyut PL, Ertl V, Odenwald M, Schauer E, Elbert T. Treatment of posttraumatic stress disorder by trained lay counselors in an African refugee settlement: a randomized controlled trial. J Consult Clin Psychol. 2008;76(4):686-94. doi: </w:t>
      </w:r>
      <w:hyperlink r:id="rId51" w:history="1">
        <w:r w:rsidRPr="004569A9">
          <w:rPr>
            <w:rStyle w:val="Hyperlink"/>
          </w:rPr>
          <w:t>https://dx.doi.org/10.1037/0022-006X.76.4.686</w:t>
        </w:r>
      </w:hyperlink>
      <w:r w:rsidRPr="004569A9">
        <w:rPr>
          <w:u w:val="single"/>
        </w:rPr>
        <w:t xml:space="preserve"> </w:t>
      </w:r>
      <w:r w:rsidRPr="004569A9">
        <w:t>PubMed PMID: 18665696.</w:t>
      </w:r>
    </w:p>
    <w:p w14:paraId="50001E84" w14:textId="575FE6FE" w:rsidR="004569A9" w:rsidRPr="004569A9" w:rsidRDefault="004569A9" w:rsidP="004569A9">
      <w:pPr>
        <w:pStyle w:val="EndNoteBibliography"/>
        <w:spacing w:after="0"/>
      </w:pPr>
      <w:r w:rsidRPr="004569A9">
        <w:t>114.</w:t>
      </w:r>
      <w:r w:rsidRPr="004569A9">
        <w:tab/>
        <w:t xml:space="preserve">Yurtsever A, Konuk E, Akyuz T, Zat Z, Tukel F, Cetinkaya M, et al. An Eye Movement Desensitization and Reprocessing (EMDR) Group Intervention for Syrian Refugees With Post-traumatic Stress Symptoms: Results of a Randomized Controlled Trial. Front Psychol. 2018;9:493. doi: </w:t>
      </w:r>
      <w:hyperlink r:id="rId52" w:history="1">
        <w:r w:rsidRPr="004569A9">
          <w:rPr>
            <w:rStyle w:val="Hyperlink"/>
          </w:rPr>
          <w:t>https://dx.doi.org/10.3389/fpsyg.2018.00493</w:t>
        </w:r>
      </w:hyperlink>
      <w:r w:rsidRPr="004569A9">
        <w:t>. PubMed PMID: 29946275.</w:t>
      </w:r>
    </w:p>
    <w:p w14:paraId="4E39326F" w14:textId="3C9524A7" w:rsidR="004569A9" w:rsidRPr="004569A9" w:rsidRDefault="004569A9" w:rsidP="004569A9">
      <w:pPr>
        <w:pStyle w:val="EndNoteBibliography"/>
        <w:spacing w:after="0"/>
      </w:pPr>
      <w:r w:rsidRPr="004569A9">
        <w:t>115.</w:t>
      </w:r>
      <w:r w:rsidRPr="004569A9">
        <w:tab/>
        <w:t xml:space="preserve">Engel CC, Litz B, Magruder KM, Harper E, Gore K, Stein N, et al. Delivery of self training and education for stressful situations (DESTRESS-PC): a randomized trial of nurse assisted online self-management for PTSD in primary care. Gen Hosp Psychiatry. 2015;37(4):323-8. doi: </w:t>
      </w:r>
      <w:hyperlink r:id="rId53" w:history="1">
        <w:r w:rsidRPr="004569A9">
          <w:rPr>
            <w:rStyle w:val="Hyperlink"/>
          </w:rPr>
          <w:t>https://dx.doi.org/10.1016/j.genhosppsych.2015.04.007</w:t>
        </w:r>
      </w:hyperlink>
      <w:r w:rsidRPr="004569A9">
        <w:rPr>
          <w:u w:val="single"/>
        </w:rPr>
        <w:t xml:space="preserve"> </w:t>
      </w:r>
      <w:r w:rsidRPr="004569A9">
        <w:t>PubMed PMID: 25929985; PubMed Central PMCID: PMCNIHMS680713.</w:t>
      </w:r>
    </w:p>
    <w:p w14:paraId="0A8DE8B2" w14:textId="2C8EE5EA" w:rsidR="004569A9" w:rsidRPr="004569A9" w:rsidRDefault="004569A9" w:rsidP="004569A9">
      <w:pPr>
        <w:pStyle w:val="EndNoteBibliography"/>
        <w:spacing w:after="0"/>
      </w:pPr>
      <w:r w:rsidRPr="004569A9">
        <w:t>116.</w:t>
      </w:r>
      <w:r w:rsidRPr="004569A9">
        <w:tab/>
        <w:t xml:space="preserve">Franklin CL, Cuccurullo LA, Walton JL, Arseneau JR, Petersen NJ. Face to face but not in the same place: A pilot study of prolonged exposure therapy. Journal of Trauma and Dissociation. 2017;18(1):116-30. doi: </w:t>
      </w:r>
      <w:hyperlink r:id="rId54" w:history="1">
        <w:r w:rsidRPr="004569A9">
          <w:rPr>
            <w:rStyle w:val="Hyperlink"/>
          </w:rPr>
          <w:t>http://dx.doi.org/10.1080/15299732.2016.1205704</w:t>
        </w:r>
      </w:hyperlink>
      <w:r w:rsidRPr="004569A9">
        <w:rPr>
          <w:u w:val="single"/>
        </w:rPr>
        <w:t xml:space="preserve"> </w:t>
      </w:r>
      <w:r w:rsidRPr="004569A9">
        <w:t>PubMed PMID: 611575198.</w:t>
      </w:r>
    </w:p>
    <w:p w14:paraId="1BE21AA9" w14:textId="77777777" w:rsidR="004569A9" w:rsidRPr="004569A9" w:rsidRDefault="004569A9" w:rsidP="004569A9">
      <w:pPr>
        <w:pStyle w:val="EndNoteBibliography"/>
        <w:spacing w:after="0"/>
      </w:pPr>
      <w:r w:rsidRPr="004569A9">
        <w:t>117.</w:t>
      </w:r>
      <w:r w:rsidRPr="004569A9">
        <w:tab/>
        <w:t>Knaevelsrud C, Böttche M, Pietrzak RH, Freyberger HJ, Kuwert P. Efficacy and Feasibility of a Therapist-Guided Internet-Based Intervention for Older Persons with Childhood Traumatization: A Randomized Controlled Trial. American Journal of Geriatric Psychiatry. 2017;25(8):878-88. doi: 10.1016/j.jagp.2017.02.024. PubMed PMID: 124186984.</w:t>
      </w:r>
    </w:p>
    <w:p w14:paraId="32FA78A9" w14:textId="6E264589" w:rsidR="004569A9" w:rsidRPr="004569A9" w:rsidRDefault="004569A9" w:rsidP="004569A9">
      <w:pPr>
        <w:pStyle w:val="EndNoteBibliography"/>
        <w:spacing w:after="0"/>
      </w:pPr>
      <w:r w:rsidRPr="004569A9">
        <w:t>118.</w:t>
      </w:r>
      <w:r w:rsidRPr="004569A9">
        <w:tab/>
        <w:t xml:space="preserve">Knaevelsrud C, Brand J, Lange A, Ruwaard J, Wagner B. Web-based psychotherapy for posttraumatic stress disorder in war-traumatized Arab patients: randomized controlled trial. J Med Internet Res. 2015;17(3):e71. doi: </w:t>
      </w:r>
      <w:hyperlink r:id="rId55" w:history="1">
        <w:r w:rsidRPr="004569A9">
          <w:rPr>
            <w:rStyle w:val="Hyperlink"/>
          </w:rPr>
          <w:t>https://dx.doi.org/10.2196/jmir.3582</w:t>
        </w:r>
      </w:hyperlink>
      <w:r w:rsidRPr="004569A9">
        <w:rPr>
          <w:u w:val="single"/>
        </w:rPr>
        <w:t xml:space="preserve"> </w:t>
      </w:r>
      <w:r w:rsidRPr="004569A9">
        <w:t>PubMed PMID: 25799024.</w:t>
      </w:r>
    </w:p>
    <w:p w14:paraId="58DFF05E" w14:textId="6D39B29F" w:rsidR="004569A9" w:rsidRPr="004569A9" w:rsidRDefault="004569A9" w:rsidP="004569A9">
      <w:pPr>
        <w:pStyle w:val="EndNoteBibliography"/>
        <w:spacing w:after="0"/>
      </w:pPr>
      <w:r w:rsidRPr="004569A9">
        <w:t>119.</w:t>
      </w:r>
      <w:r w:rsidRPr="004569A9">
        <w:tab/>
        <w:t xml:space="preserve">Ter Heide FJ, Mooren TM, Kleijn W, de Jongh A, Kleber RJ. EMDR versus stabilisation in traumatised asylum seekers and refugees: results of a pilot study. European Journal of Psychotraumatology. 2011;2. doi: </w:t>
      </w:r>
      <w:hyperlink r:id="rId56" w:history="1">
        <w:r w:rsidRPr="004569A9">
          <w:rPr>
            <w:rStyle w:val="Hyperlink"/>
          </w:rPr>
          <w:t>https://dx.doi.org/10.3402/ejpt.v2i0.5881</w:t>
        </w:r>
      </w:hyperlink>
      <w:r w:rsidRPr="004569A9">
        <w:rPr>
          <w:u w:val="single"/>
        </w:rPr>
        <w:t xml:space="preserve"> </w:t>
      </w:r>
      <w:r w:rsidRPr="004569A9">
        <w:t>PubMed PMID: 22893808.</w:t>
      </w:r>
    </w:p>
    <w:p w14:paraId="2F2AB28C" w14:textId="45DCD80D" w:rsidR="004569A9" w:rsidRPr="004569A9" w:rsidRDefault="004569A9" w:rsidP="004569A9">
      <w:pPr>
        <w:pStyle w:val="EndNoteBibliography"/>
        <w:spacing w:after="0"/>
      </w:pPr>
      <w:r w:rsidRPr="004569A9">
        <w:t>120.</w:t>
      </w:r>
      <w:r w:rsidRPr="004569A9">
        <w:tab/>
        <w:t xml:space="preserve">Ter Heide FJ, Mooren TM, van de Schoot R, de Jongh A, Kleber RJ. Eye movement desensitisation and reprocessing therapy v. stabilisation as usual for refugees: randomised controlled trial. British Journal of Psychiatry. 2016;209(4):311-8. doi: </w:t>
      </w:r>
      <w:hyperlink r:id="rId57" w:history="1">
        <w:r w:rsidRPr="004569A9">
          <w:rPr>
            <w:rStyle w:val="Hyperlink"/>
          </w:rPr>
          <w:t>https://dx.doi.org/10.1192/bjp.bp.115.167775</w:t>
        </w:r>
      </w:hyperlink>
      <w:r w:rsidRPr="004569A9">
        <w:rPr>
          <w:u w:val="single"/>
        </w:rPr>
        <w:t xml:space="preserve"> </w:t>
      </w:r>
      <w:r w:rsidRPr="004569A9">
        <w:t>PubMed PMID: 26892849.</w:t>
      </w:r>
    </w:p>
    <w:p w14:paraId="78514361" w14:textId="0CD3A21E" w:rsidR="004569A9" w:rsidRPr="004569A9" w:rsidRDefault="004569A9" w:rsidP="004569A9">
      <w:pPr>
        <w:pStyle w:val="EndNoteBibliography"/>
        <w:spacing w:after="0"/>
      </w:pPr>
      <w:r w:rsidRPr="004569A9">
        <w:t>121.</w:t>
      </w:r>
      <w:r w:rsidRPr="004569A9">
        <w:tab/>
        <w:t xml:space="preserve">Wahbeh H, Goodrich E, Goy E, Oken BS. Mechanistic pathways of mindfulness meditation in combat veterans with posttraumatic stress disorder. J Clin Psychol. 2016;72(4):365-83. doi: </w:t>
      </w:r>
      <w:hyperlink r:id="rId58" w:history="1">
        <w:r w:rsidRPr="004569A9">
          <w:rPr>
            <w:rStyle w:val="Hyperlink"/>
          </w:rPr>
          <w:t>https://dx.doi.org/10.1002/jclp.22255</w:t>
        </w:r>
      </w:hyperlink>
      <w:r w:rsidRPr="004569A9">
        <w:rPr>
          <w:u w:val="single"/>
        </w:rPr>
        <w:t xml:space="preserve"> </w:t>
      </w:r>
      <w:r w:rsidRPr="004569A9">
        <w:t>PubMed PMID: 26797725; PubMed Central PMCID: PMCNIHMS744049 [Available on 04/01/17].</w:t>
      </w:r>
    </w:p>
    <w:p w14:paraId="6D9B0621" w14:textId="5C831DA1" w:rsidR="004569A9" w:rsidRPr="004569A9" w:rsidRDefault="004569A9" w:rsidP="004569A9">
      <w:pPr>
        <w:pStyle w:val="EndNoteBibliography"/>
        <w:spacing w:after="0"/>
      </w:pPr>
      <w:r w:rsidRPr="004569A9">
        <w:t>122.</w:t>
      </w:r>
      <w:r w:rsidRPr="004569A9">
        <w:tab/>
        <w:t xml:space="preserve">Wang SJ, Bytyci A, Izeti S, Kallaba M, Rushiti F, Montgomery E, et al. A novel bio-psycho-social approach for rehabilitation of traumatized victims of torture and war in the post-conflict context: a pilot randomized controlled trial in Kosovo. Confl Health. 2016;10:34. doi: </w:t>
      </w:r>
      <w:hyperlink r:id="rId59" w:history="1">
        <w:r w:rsidRPr="004569A9">
          <w:rPr>
            <w:rStyle w:val="Hyperlink"/>
          </w:rPr>
          <w:t>https://dx.doi.org/10.1186/s13031-016-0100-y</w:t>
        </w:r>
      </w:hyperlink>
      <w:r w:rsidRPr="004569A9">
        <w:rPr>
          <w:u w:val="single"/>
        </w:rPr>
        <w:t xml:space="preserve"> </w:t>
      </w:r>
      <w:r w:rsidRPr="004569A9">
        <w:t>PubMed PMID: 28191034.</w:t>
      </w:r>
    </w:p>
    <w:p w14:paraId="4C9C420B" w14:textId="77777777" w:rsidR="004569A9" w:rsidRPr="004569A9" w:rsidRDefault="004569A9" w:rsidP="004569A9">
      <w:pPr>
        <w:pStyle w:val="EndNoteBibliography"/>
        <w:spacing w:after="0"/>
      </w:pPr>
      <w:r w:rsidRPr="004569A9">
        <w:t>123.</w:t>
      </w:r>
      <w:r w:rsidRPr="004569A9">
        <w:tab/>
        <w:t>Niles BL, Klunk-Gillis J, Ryngala DJ, Silberbogen AK, Paysnick A, EJ. W. Comparing mindfulness and psychoeducation treatments for combat-related PTSD using a telehealth approach. Psychological Trauma: Theory, Research, Practice, and Policy. 2012;4:538-47. doi: 10.1037/a0026161.</w:t>
      </w:r>
    </w:p>
    <w:p w14:paraId="371D14D6" w14:textId="5FC597D0" w:rsidR="004569A9" w:rsidRPr="004569A9" w:rsidRDefault="004569A9" w:rsidP="004569A9">
      <w:pPr>
        <w:pStyle w:val="EndNoteBibliography"/>
        <w:spacing w:after="0"/>
      </w:pPr>
      <w:r w:rsidRPr="004569A9">
        <w:t>124.</w:t>
      </w:r>
      <w:r w:rsidRPr="004569A9">
        <w:tab/>
        <w:t xml:space="preserve">Panahi Y, Moghaddam BR, Sahebkar A, Nazari MA, Beiraghdar F, Karami G, et al. A randomized, double-blind, placebo-controlled trial on the efficacy and tolerability of sertraline in Iranian veterans with post-traumatic stress disorder. Psychological Medicine. 2011;41(10):2159-66. doi: </w:t>
      </w:r>
      <w:hyperlink r:id="rId60" w:history="1">
        <w:r w:rsidRPr="004569A9">
          <w:rPr>
            <w:rStyle w:val="Hyperlink"/>
          </w:rPr>
          <w:t>https://dx.doi.org/10.1017/S0033291711000201</w:t>
        </w:r>
      </w:hyperlink>
      <w:r w:rsidRPr="004569A9">
        <w:rPr>
          <w:u w:val="single"/>
        </w:rPr>
        <w:t xml:space="preserve"> </w:t>
      </w:r>
      <w:r w:rsidRPr="004569A9">
        <w:t>PubMed PMID: 21349225.</w:t>
      </w:r>
    </w:p>
    <w:p w14:paraId="42C759C2" w14:textId="70987E66" w:rsidR="004569A9" w:rsidRPr="004569A9" w:rsidRDefault="004569A9" w:rsidP="004569A9">
      <w:pPr>
        <w:pStyle w:val="EndNoteBibliography"/>
        <w:spacing w:after="0"/>
      </w:pPr>
      <w:r w:rsidRPr="004569A9">
        <w:t>125.</w:t>
      </w:r>
      <w:r w:rsidRPr="004569A9">
        <w:tab/>
        <w:t xml:space="preserve">Bass J, Murray SM, Mohammed TA, Bunn M, Gorman W, Ahmed AM, et al. A Randomized Controlled Trial of a Trauma-Informed Support, Skills, and Psychoeducation Intervention for Survivors of Torture and Related Trauma in Kurdistan, Northern Iraq. Global health, science and practice. 2016;4(3):452-66. doi: </w:t>
      </w:r>
      <w:hyperlink r:id="rId61" w:history="1">
        <w:r w:rsidRPr="004569A9">
          <w:rPr>
            <w:rStyle w:val="Hyperlink"/>
          </w:rPr>
          <w:t>http://dx.doi.org/10.9745/GHSP-D-16-00017</w:t>
        </w:r>
      </w:hyperlink>
      <w:r w:rsidRPr="004569A9">
        <w:t>. PubMed PMID: 619970238.</w:t>
      </w:r>
    </w:p>
    <w:p w14:paraId="2A636BE7" w14:textId="56DAB19F" w:rsidR="004569A9" w:rsidRPr="004569A9" w:rsidRDefault="004569A9" w:rsidP="004569A9">
      <w:pPr>
        <w:pStyle w:val="EndNoteBibliography"/>
        <w:spacing w:after="0"/>
      </w:pPr>
      <w:r w:rsidRPr="004569A9">
        <w:t>126.</w:t>
      </w:r>
      <w:r w:rsidRPr="004569A9">
        <w:tab/>
        <w:t xml:space="preserve">Bolton P, Bass JK, Zangana GA, Kamal T, Murray SM, Kaysen D, et al. A randomized controlled trial of mental health interventions for survivors of systematic violence in Kurdistan, Northern Iraq. BMC Psychiatry. 2014;14:360. doi: </w:t>
      </w:r>
      <w:hyperlink r:id="rId62" w:history="1">
        <w:r w:rsidRPr="004569A9">
          <w:rPr>
            <w:rStyle w:val="Hyperlink"/>
          </w:rPr>
          <w:t>https://dx.doi.org/10.1186/s12888-014-0360-2</w:t>
        </w:r>
      </w:hyperlink>
      <w:r w:rsidRPr="004569A9">
        <w:rPr>
          <w:u w:val="single"/>
        </w:rPr>
        <w:t xml:space="preserve"> </w:t>
      </w:r>
      <w:r w:rsidRPr="004569A9">
        <w:t>PubMed PMID: 25551436.</w:t>
      </w:r>
    </w:p>
    <w:p w14:paraId="211B3530" w14:textId="77777777" w:rsidR="004569A9" w:rsidRPr="004569A9" w:rsidRDefault="004569A9" w:rsidP="004569A9">
      <w:pPr>
        <w:pStyle w:val="EndNoteBibliography"/>
        <w:spacing w:after="0"/>
      </w:pPr>
      <w:r w:rsidRPr="004569A9">
        <w:t>127.</w:t>
      </w:r>
      <w:r w:rsidRPr="004569A9">
        <w:tab/>
        <w:t xml:space="preserve">Ardani AR, Hosseini G, Bordbar MR, Talaei A, Toroghi HM. Effect of rivastigmine augmentation in treatment of male patients with combat-related chronic posttraumatic stress disorder a randomized controlled trial. Journal of Clinical Psychopharmacology (USA). 2017;37(1):54-60. doi: </w:t>
      </w:r>
      <w:r w:rsidRPr="004569A9">
        <w:rPr>
          <w:u w:val="single"/>
        </w:rPr>
        <w:t>10.1097/JCP.0000000000000624</w:t>
      </w:r>
      <w:r w:rsidRPr="004569A9">
        <w:t>.</w:t>
      </w:r>
    </w:p>
    <w:p w14:paraId="38779E01" w14:textId="77777777" w:rsidR="004569A9" w:rsidRPr="004569A9" w:rsidRDefault="004569A9" w:rsidP="004569A9">
      <w:pPr>
        <w:pStyle w:val="EndNoteBibliography"/>
        <w:spacing w:after="0"/>
      </w:pPr>
      <w:r w:rsidRPr="004569A9">
        <w:t>128.</w:t>
      </w:r>
      <w:r w:rsidRPr="004569A9">
        <w:tab/>
        <w:t xml:space="preserve">Becker ME, Hertzberg MA, Moore SD, Dennis MF, Beckham JC. A placebo-controlled trial of bupropion SR in the treatment of chronic posttraumatic stress disorder. Journal of Clinical Psychopharmacology (USA). 2007;27(2):193-7. doi: </w:t>
      </w:r>
      <w:r w:rsidRPr="004569A9">
        <w:rPr>
          <w:u w:val="single"/>
        </w:rPr>
        <w:t>10.1097/JCP.0b013e318032eaed</w:t>
      </w:r>
      <w:r w:rsidRPr="004569A9">
        <w:t>.</w:t>
      </w:r>
    </w:p>
    <w:p w14:paraId="619B8A60" w14:textId="77777777" w:rsidR="004569A9" w:rsidRPr="004569A9" w:rsidRDefault="004569A9" w:rsidP="004569A9">
      <w:pPr>
        <w:pStyle w:val="EndNoteBibliography"/>
        <w:spacing w:after="0"/>
      </w:pPr>
      <w:r w:rsidRPr="004569A9">
        <w:t>129.</w:t>
      </w:r>
      <w:r w:rsidRPr="004569A9">
        <w:tab/>
        <w:t>Edmond T, Rubin A, Wambach KG. The effectiveness of EMDR with adult female survivors of childhood sexual abuse. Social Work Research. 1999;23(2):103-16. doi: 10.1093/swr/23.2.103.</w:t>
      </w:r>
    </w:p>
    <w:p w14:paraId="15BCB662" w14:textId="77777777" w:rsidR="004569A9" w:rsidRPr="004569A9" w:rsidRDefault="004569A9" w:rsidP="004569A9">
      <w:pPr>
        <w:pStyle w:val="EndNoteBibliography"/>
        <w:spacing w:after="0"/>
      </w:pPr>
      <w:r w:rsidRPr="004569A9">
        <w:t>130.</w:t>
      </w:r>
      <w:r w:rsidRPr="004569A9">
        <w:tab/>
        <w:t>Franciskovic T, Sukovic Z, Janovic S, Stevanovic A, Nemcic-Moro I, Roncevic-Grzeta I, et al. Tianeptine in the combined treatment of combat related poasttraumatic stress disorder. Psychiatria Danubina. 2011;23(3):257-63. PubMed PMID: 2011-23671-010.</w:t>
      </w:r>
    </w:p>
    <w:p w14:paraId="2ED1DA7B" w14:textId="7AE8F041" w:rsidR="004569A9" w:rsidRPr="004569A9" w:rsidRDefault="004569A9" w:rsidP="004569A9">
      <w:pPr>
        <w:pStyle w:val="EndNoteBibliography"/>
        <w:spacing w:after="0"/>
      </w:pPr>
      <w:r w:rsidRPr="004569A9">
        <w:t>131.</w:t>
      </w:r>
      <w:r w:rsidRPr="004569A9">
        <w:tab/>
        <w:t xml:space="preserve">Galano MM, Grogan-Kaylor AC, Stein SF, Clark HM, Graham-Bermann SA. Posttraumatic stress disorder in Latina women: Examining the efficacy of the Moms' Empowerment Program. Psychol Trauma. 2017;9(3):344-51. doi: </w:t>
      </w:r>
      <w:hyperlink r:id="rId63" w:history="1">
        <w:r w:rsidRPr="004569A9">
          <w:rPr>
            <w:rStyle w:val="Hyperlink"/>
          </w:rPr>
          <w:t>https://dx.doi.org/10.1037/tra0000218</w:t>
        </w:r>
      </w:hyperlink>
      <w:r w:rsidRPr="004569A9">
        <w:t>. PubMed PMID: 27869463.</w:t>
      </w:r>
    </w:p>
    <w:p w14:paraId="203C4D90" w14:textId="521A152B" w:rsidR="004569A9" w:rsidRPr="004569A9" w:rsidRDefault="004569A9" w:rsidP="004569A9">
      <w:pPr>
        <w:pStyle w:val="EndNoteBibliography"/>
        <w:spacing w:after="0"/>
      </w:pPr>
      <w:r w:rsidRPr="004569A9">
        <w:t>132.</w:t>
      </w:r>
      <w:r w:rsidRPr="004569A9">
        <w:tab/>
        <w:t xml:space="preserve">Kruse J, Joksimovic L, Cavka M, Woller W, Schmitz N. Effects of trauma-focused psychotherapy upon war refugees. Journal of Traumatic Stress. 2009;22(6):585-92. doi: </w:t>
      </w:r>
      <w:hyperlink r:id="rId64" w:history="1">
        <w:r w:rsidRPr="004569A9">
          <w:rPr>
            <w:rStyle w:val="Hyperlink"/>
          </w:rPr>
          <w:t>https://dx.doi.org/10.1002/jts.20477</w:t>
        </w:r>
      </w:hyperlink>
      <w:r w:rsidRPr="004569A9">
        <w:rPr>
          <w:u w:val="single"/>
        </w:rPr>
        <w:t xml:space="preserve"> </w:t>
      </w:r>
      <w:r w:rsidRPr="004569A9">
        <w:t>PubMed PMID: 19960519.</w:t>
      </w:r>
    </w:p>
    <w:p w14:paraId="4605FB58" w14:textId="77777777" w:rsidR="004569A9" w:rsidRPr="004569A9" w:rsidRDefault="004569A9" w:rsidP="004569A9">
      <w:pPr>
        <w:pStyle w:val="EndNoteBibliography"/>
        <w:spacing w:after="0"/>
      </w:pPr>
      <w:r w:rsidRPr="004569A9">
        <w:t>133.</w:t>
      </w:r>
      <w:r w:rsidRPr="004569A9">
        <w:tab/>
        <w:t>Levi O, Bar-Haim Y, Kreiss Y, Fruchter E. Cognitive-behavioural therapy and psychodynamic psychotherapy in the treatment of combat-related post-traumatic stress disorder: a comparative effectiveness study. Clinical Psychology &amp; Psychotherapy. 2016;23(4):298-307. doi: 10.1002/cpp.1969 PubMed PMID: 117169055.</w:t>
      </w:r>
    </w:p>
    <w:p w14:paraId="0AA99D7D" w14:textId="2DA67609" w:rsidR="004569A9" w:rsidRPr="004569A9" w:rsidRDefault="004569A9" w:rsidP="004569A9">
      <w:pPr>
        <w:pStyle w:val="EndNoteBibliography"/>
        <w:spacing w:after="0"/>
        <w:rPr>
          <w:u w:val="single"/>
        </w:rPr>
      </w:pPr>
      <w:r w:rsidRPr="004569A9">
        <w:t>134.</w:t>
      </w:r>
      <w:r w:rsidRPr="004569A9">
        <w:tab/>
        <w:t xml:space="preserve">Narimani M, Sadeghieh Ahari S, Rajabi S. Comparison of efficacy of eye movement desensitization and reprocessing and cognitive behavioral therapy therapeutic methods for reducing anxiety and depression of Iranian combatant afflicted by post traumatic stress disorder. Journal of Applied Sciences. 2008;8(10):1932-7. doi: </w:t>
      </w:r>
      <w:hyperlink r:id="rId65" w:history="1">
        <w:r w:rsidRPr="004569A9">
          <w:rPr>
            <w:rStyle w:val="Hyperlink"/>
          </w:rPr>
          <w:t>http://dx.doi.org/10.3923/jas.2008.1932.1937</w:t>
        </w:r>
      </w:hyperlink>
      <w:r w:rsidRPr="004569A9">
        <w:rPr>
          <w:u w:val="single"/>
        </w:rPr>
        <w:t xml:space="preserve"> </w:t>
      </w:r>
    </w:p>
    <w:p w14:paraId="13CF784C" w14:textId="77777777" w:rsidR="004569A9" w:rsidRPr="004569A9" w:rsidRDefault="004569A9" w:rsidP="004569A9">
      <w:pPr>
        <w:pStyle w:val="EndNoteBibliography"/>
        <w:spacing w:after="0"/>
      </w:pPr>
      <w:r w:rsidRPr="004569A9">
        <w:t>135.</w:t>
      </w:r>
      <w:r w:rsidRPr="004569A9">
        <w:tab/>
        <w:t>Owens GP, Pike JL, Chard KM. Treatment effects of cognitive processing therapy on cognitive distortions of female child sexual abuse survivors. Behavior Therapy. 2001;32(3):413-24. PubMed PMID: 2002-12369-001.</w:t>
      </w:r>
    </w:p>
    <w:p w14:paraId="6CE2260A" w14:textId="77777777" w:rsidR="004569A9" w:rsidRPr="004569A9" w:rsidRDefault="004569A9" w:rsidP="004569A9">
      <w:pPr>
        <w:pStyle w:val="EndNoteBibliography"/>
        <w:spacing w:after="0"/>
      </w:pPr>
      <w:r w:rsidRPr="004569A9">
        <w:t>136.</w:t>
      </w:r>
      <w:r w:rsidRPr="004569A9">
        <w:tab/>
        <w:t>Ready DJ, Gerardi RJ, Backscheider AG, Mascaro N, Rothbaum BO. Comparing virtual reality exposure therapy to present-centered therapy with 11 U.S. Vietnam veterans with PTSD. Cyberpsychol Behav Soc Netw. 2010;13(1):49-54. doi: 10.1089/cyber.2009.0239. PubMed PMID: 20528293.</w:t>
      </w:r>
    </w:p>
    <w:p w14:paraId="254E112A" w14:textId="727BA4FE" w:rsidR="004569A9" w:rsidRPr="004569A9" w:rsidRDefault="004569A9" w:rsidP="004569A9">
      <w:pPr>
        <w:pStyle w:val="EndNoteBibliography"/>
        <w:spacing w:after="0"/>
      </w:pPr>
      <w:r w:rsidRPr="004569A9">
        <w:t>137.</w:t>
      </w:r>
      <w:r w:rsidRPr="004569A9">
        <w:tab/>
        <w:t xml:space="preserve">Reed GL, Enright RD. The effects of forgiveness therapy on depression, anxiety, and posttraumatic stress for women after spousal emotional abuse. J Consult Clin Psychol. 2006;74(5):920-9. doi: </w:t>
      </w:r>
      <w:hyperlink r:id="rId66" w:history="1">
        <w:r w:rsidRPr="004569A9">
          <w:rPr>
            <w:rStyle w:val="Hyperlink"/>
          </w:rPr>
          <w:t>https://dx.doi.org/10.1037/0022-006X.74.5.920</w:t>
        </w:r>
      </w:hyperlink>
      <w:r w:rsidRPr="004569A9">
        <w:t>. PubMed PMID: 17032096.</w:t>
      </w:r>
    </w:p>
    <w:p w14:paraId="3616A17D" w14:textId="528F8D4A" w:rsidR="004569A9" w:rsidRPr="004569A9" w:rsidRDefault="004569A9" w:rsidP="004569A9">
      <w:pPr>
        <w:pStyle w:val="EndNoteBibliography"/>
        <w:spacing w:after="0"/>
      </w:pPr>
      <w:r w:rsidRPr="004569A9">
        <w:t>138.</w:t>
      </w:r>
      <w:r w:rsidRPr="004569A9">
        <w:tab/>
        <w:t xml:space="preserve">Saxe BJ, Johnson SM. An empirical investigation of group treatment for a clinical population of adult female incest survivors. Journal of Child Sexual Abuse. 1999;8(1):67-88. doi: </w:t>
      </w:r>
      <w:hyperlink r:id="rId67" w:history="1">
        <w:r w:rsidRPr="004569A9">
          <w:rPr>
            <w:rStyle w:val="Hyperlink"/>
          </w:rPr>
          <w:t>https://doi.org/10.1300/J070v08n01_05</w:t>
        </w:r>
      </w:hyperlink>
      <w:r w:rsidRPr="004569A9">
        <w:t>. PubMed PMID: 107099962.</w:t>
      </w:r>
    </w:p>
    <w:p w14:paraId="5B5CF613" w14:textId="77777777" w:rsidR="004569A9" w:rsidRPr="004569A9" w:rsidRDefault="004569A9" w:rsidP="004569A9">
      <w:pPr>
        <w:pStyle w:val="EndNoteBibliography"/>
        <w:spacing w:after="0"/>
      </w:pPr>
      <w:r w:rsidRPr="004569A9">
        <w:t>139.</w:t>
      </w:r>
      <w:r w:rsidRPr="004569A9">
        <w:tab/>
        <w:t>Shapiro E, Laub B, Rosenblat O. Early EMDR intervention following intense rocket attacks on a town: A randomised clinical trial. Clinical Neuropsychiatry: Journal of Treatment Evaluation. 2018;15(3):194-205. PubMed PMID: 2018-27261-003.</w:t>
      </w:r>
    </w:p>
    <w:p w14:paraId="667D9F8F" w14:textId="08DEBD68" w:rsidR="004569A9" w:rsidRPr="004569A9" w:rsidRDefault="004569A9" w:rsidP="004569A9">
      <w:pPr>
        <w:pStyle w:val="EndNoteBibliography"/>
        <w:spacing w:after="0"/>
      </w:pPr>
      <w:r w:rsidRPr="004569A9">
        <w:t>140.</w:t>
      </w:r>
      <w:r w:rsidRPr="004569A9">
        <w:tab/>
        <w:t xml:space="preserve">Smajkic A, Weine S, Djuric-Bijedic Z, Boskailo E, Lewis J, Pavkovic I. Sertraline, paroxetine, and venlafaxine in refugee posttraumatic stress disorder with depression symptoms. Journal of Traumatic Stress. 2001;14(3):445-52. doi: </w:t>
      </w:r>
      <w:hyperlink r:id="rId68" w:history="1">
        <w:r w:rsidRPr="004569A9">
          <w:rPr>
            <w:rStyle w:val="Hyperlink"/>
          </w:rPr>
          <w:t>https://dx.doi.org/10.1023/A:1011177420069</w:t>
        </w:r>
      </w:hyperlink>
      <w:r w:rsidRPr="004569A9">
        <w:t>. PubMed PMID: 11534876.</w:t>
      </w:r>
    </w:p>
    <w:p w14:paraId="37010D45" w14:textId="77777777" w:rsidR="004569A9" w:rsidRPr="004569A9" w:rsidRDefault="004569A9" w:rsidP="004569A9">
      <w:pPr>
        <w:pStyle w:val="EndNoteBibliography"/>
        <w:spacing w:after="0"/>
      </w:pPr>
      <w:r w:rsidRPr="004569A9">
        <w:t>141.</w:t>
      </w:r>
      <w:r w:rsidRPr="004569A9">
        <w:tab/>
        <w:t>Spidel A, Lecomte T, Kealy D, Daigneault I. Acceptance and commitment therapy for psychosis and trauma: Improvement in psychiatric symptoms, emotion regulation, and treatment compliance following a brief group intervention. Psychology and Psychotherapy-Theory Research and Practice. 2018;91(2):248-61. doi: 10.1111/papt.12159. PubMed PMID: WOS:000434168200007.</w:t>
      </w:r>
    </w:p>
    <w:p w14:paraId="6F2A134F" w14:textId="77777777" w:rsidR="004569A9" w:rsidRPr="004569A9" w:rsidRDefault="004569A9" w:rsidP="004569A9">
      <w:pPr>
        <w:pStyle w:val="EndNoteBibliography"/>
        <w:spacing w:after="0"/>
      </w:pPr>
      <w:r w:rsidRPr="004569A9">
        <w:t>142.</w:t>
      </w:r>
      <w:r w:rsidRPr="004569A9">
        <w:tab/>
        <w:t>Zlotnick C, Shea TM, Rosen K, Simpson E, Mulrenin K, Begin A, et al. An affect-management group for women with posttraumatic stress disorder and histories of childhood sexual abuse. Journal of Traumatic Stress. 1997;10(3):425-36. doi: 10.1023/a:1024841321156. PubMed PMID: 9246650.</w:t>
      </w:r>
    </w:p>
    <w:p w14:paraId="1E22C956" w14:textId="77777777" w:rsidR="004569A9" w:rsidRPr="004569A9" w:rsidRDefault="004569A9" w:rsidP="004569A9">
      <w:pPr>
        <w:pStyle w:val="EndNoteBibliography"/>
        <w:spacing w:after="0"/>
      </w:pPr>
      <w:r w:rsidRPr="004569A9">
        <w:t>143.</w:t>
      </w:r>
      <w:r w:rsidRPr="004569A9">
        <w:tab/>
        <w:t>Zohar J, Amital D, Miodownik C, Kotler M, Bleich A, Lane RM, et al. Double-blind placebo-controlled pilot study of sertraline in military veterans with posttraumatic stress disorder. Journal of Clinical Psychopharmacology. 2002;22(2):190-5. doi: 10.1097/00004714-200204000-00013. PubMed PMID: 11910265.</w:t>
      </w:r>
    </w:p>
    <w:p w14:paraId="11525227" w14:textId="77777777" w:rsidR="004569A9" w:rsidRPr="004569A9" w:rsidRDefault="004569A9" w:rsidP="004569A9">
      <w:pPr>
        <w:pStyle w:val="EndNoteBibliography"/>
        <w:spacing w:after="0"/>
      </w:pPr>
      <w:r w:rsidRPr="004569A9">
        <w:t>144.</w:t>
      </w:r>
      <w:r w:rsidRPr="004569A9">
        <w:tab/>
        <w:t>VA/DoD. Clinical Pratice Guideline for the Management of Posttrauatic Stress Disorder and Acute Stress Disorder. 2017.</w:t>
      </w:r>
    </w:p>
    <w:p w14:paraId="0090AC37" w14:textId="77777777" w:rsidR="004569A9" w:rsidRPr="004569A9" w:rsidRDefault="004569A9" w:rsidP="004569A9">
      <w:pPr>
        <w:pStyle w:val="EndNoteBibliography"/>
        <w:spacing w:after="0"/>
      </w:pPr>
      <w:r w:rsidRPr="004569A9">
        <w:t>145.</w:t>
      </w:r>
      <w:r w:rsidRPr="004569A9">
        <w:tab/>
        <w:t>Merz J, Schwarzer G, Gerger H. Comparative Efficacy and Acceptability of Pharmacological, Psychotherapeutic, and Combination Treatments in Adults With Posttraumatic Stress Disorder: A Network Meta-analysis. JAMA Psychiatry. 2019. Epub 2019/06/13. doi: 10.1001/jamapsychiatry.2019.0951. PubMed PMID: 31188399; PubMed Central PMCID: PMCPMC6563588.</w:t>
      </w:r>
    </w:p>
    <w:p w14:paraId="0D399673" w14:textId="77777777" w:rsidR="004569A9" w:rsidRPr="004569A9" w:rsidRDefault="004569A9" w:rsidP="004569A9">
      <w:pPr>
        <w:pStyle w:val="EndNoteBibliography"/>
        <w:spacing w:after="0"/>
      </w:pPr>
      <w:r w:rsidRPr="004569A9">
        <w:t>146.</w:t>
      </w:r>
      <w:r w:rsidRPr="004569A9">
        <w:tab/>
        <w:t>Ehring T, Welboren R, Morina N, Wicherts JM, Freitag J, Emmelkamp PM. Meta-analysis of psychological treatments for posttraumatic stress disorder in adult survivors of childhood abuse. Clin Psychol Rev. 2014;34(8):645-57. Epub 2014/12/03. doi: 10.1016/j.cpr.2014.10.004. PubMed PMID: 25455628.</w:t>
      </w:r>
    </w:p>
    <w:p w14:paraId="6556DFD2" w14:textId="77777777" w:rsidR="004569A9" w:rsidRPr="004569A9" w:rsidRDefault="004569A9" w:rsidP="004569A9">
      <w:pPr>
        <w:pStyle w:val="EndNoteBibliography"/>
        <w:spacing w:after="0"/>
      </w:pPr>
      <w:r w:rsidRPr="004569A9">
        <w:t>147.</w:t>
      </w:r>
      <w:r w:rsidRPr="004569A9">
        <w:tab/>
        <w:t>Karatzias T, Murphy P, Cloitre M, Bisson J, Roberts N, Shevlin M, et al. Psychological interventions for ICD-11 complex PTSD symptoms: systematic review and meta-analysis. Psychol Med. 2019;49(11):1761-75. Epub 2019/03/13. doi: 10.1017/S0033291719000436. PubMed PMID: 30857567.</w:t>
      </w:r>
    </w:p>
    <w:p w14:paraId="3624A148" w14:textId="77777777" w:rsidR="004569A9" w:rsidRPr="004569A9" w:rsidRDefault="004569A9" w:rsidP="004569A9">
      <w:pPr>
        <w:pStyle w:val="EndNoteBibliography"/>
        <w:spacing w:after="0"/>
      </w:pPr>
      <w:r w:rsidRPr="004569A9">
        <w:t>148.</w:t>
      </w:r>
      <w:r w:rsidRPr="004569A9">
        <w:tab/>
        <w:t>Turrini G, Purgato M, Acarturk C, Anttila M, Au T, Ballette F, et al. Efficacy and acceptability of psychosocial interventions in asylum seekers and refugees: systematic review and meta-analysis. Epidemiol Psychiatr Sci. 2019;28(4):376-88. Epub 2019/02/12. doi: 10.1017/S2045796019000027. PubMed PMID: 30739625; PubMed Central PMCID: PMCPMC6669989.</w:t>
      </w:r>
    </w:p>
    <w:p w14:paraId="54C59D72" w14:textId="77777777" w:rsidR="004569A9" w:rsidRPr="004569A9" w:rsidRDefault="004569A9" w:rsidP="004569A9">
      <w:pPr>
        <w:pStyle w:val="EndNoteBibliography"/>
        <w:spacing w:after="0"/>
      </w:pPr>
      <w:r w:rsidRPr="004569A9">
        <w:t>149.</w:t>
      </w:r>
      <w:r w:rsidRPr="004569A9">
        <w:tab/>
        <w:t>Nose M, Ballette F, Bighelli I, Turrini G, Purgato M, Tol W, et al. Psychosocial interventions for post-traumatic stress disorder in refugees and asylum seekers resettled in high-income countries: Systematic review and meta-analysis. PLoS ONE. 2017;12(2):e0171030. Epub 2017/02/06. doi: 10.1371/journal.pone.0171030. PubMed PMID: 28151992; PubMed Central PMCID: PMCPMC5289495.</w:t>
      </w:r>
    </w:p>
    <w:p w14:paraId="367E74DB" w14:textId="77777777" w:rsidR="004569A9" w:rsidRPr="004569A9" w:rsidRDefault="004569A9" w:rsidP="004569A9">
      <w:pPr>
        <w:pStyle w:val="EndNoteBibliography"/>
        <w:spacing w:after="0"/>
      </w:pPr>
      <w:r w:rsidRPr="004569A9">
        <w:t>150.</w:t>
      </w:r>
      <w:r w:rsidRPr="004569A9">
        <w:tab/>
        <w:t>Silove D, Ventevogel P, Rees S. The contemporary refugee crisis: an overview of mental health challenges. World Psychiatry. 2017;16(2):130-9. Epub 2017/05/13. doi: 10.1002/wps.20438. PubMed PMID: 28498581; PubMed Central PMCID: PMCPMC5428192.</w:t>
      </w:r>
    </w:p>
    <w:p w14:paraId="20F86E7E" w14:textId="77777777" w:rsidR="004569A9" w:rsidRPr="004569A9" w:rsidRDefault="004569A9" w:rsidP="004569A9">
      <w:pPr>
        <w:pStyle w:val="EndNoteBibliography"/>
        <w:spacing w:after="0"/>
      </w:pPr>
      <w:r w:rsidRPr="004569A9">
        <w:t>151.</w:t>
      </w:r>
      <w:r w:rsidRPr="004569A9">
        <w:tab/>
        <w:t>Landes SJ, Garovoy ND, Burkman KM. Treating complex trauma among veterans: three stage-based treatment models. J Clin Psychol. 2013;69(5):523-33. Epub 2013/03/27. doi: 10.1002/jclp.21988. PubMed PMID: 23529776.</w:t>
      </w:r>
    </w:p>
    <w:p w14:paraId="298DE5C6" w14:textId="77777777" w:rsidR="004569A9" w:rsidRPr="004569A9" w:rsidRDefault="004569A9" w:rsidP="004569A9">
      <w:pPr>
        <w:pStyle w:val="EndNoteBibliography"/>
        <w:spacing w:after="0"/>
      </w:pPr>
      <w:r w:rsidRPr="004569A9">
        <w:t>152.</w:t>
      </w:r>
      <w:r w:rsidRPr="004569A9">
        <w:tab/>
        <w:t>Cloitre M. The "one size fits all" approach to trauma treatment: should we be satisfied? Eur J Psychotraumatol. 2015;6:27344. Epub 2015/05/23. doi: 10.3402/ejpt.v6.27344. PubMed PMID: 25994021; PubMed Central PMCID: PMCPMC4439409.</w:t>
      </w:r>
    </w:p>
    <w:p w14:paraId="0E2722A8" w14:textId="77777777" w:rsidR="004569A9" w:rsidRPr="004569A9" w:rsidRDefault="004569A9" w:rsidP="004569A9">
      <w:pPr>
        <w:pStyle w:val="EndNoteBibliography"/>
        <w:spacing w:after="0"/>
      </w:pPr>
      <w:r w:rsidRPr="004569A9">
        <w:t>153.</w:t>
      </w:r>
      <w:r w:rsidRPr="004569A9">
        <w:tab/>
        <w:t>Weisz JR, Chorpita BF, Palinkas LA, Schoenwald SK, Miranda J, Bearman SK, et al. Testing standard and modular designs for psychotherapy treating depression, anxiety, and conduct problems in youth: a randomized effectiveness trial. Arch Gen Psychiatry. 2012;69(3):274-82. Epub 2011/11/09. doi: 10.1001/archgenpsychiatry.2011.147. PubMed PMID: 22065252.</w:t>
      </w:r>
    </w:p>
    <w:p w14:paraId="05401E75" w14:textId="77777777" w:rsidR="004569A9" w:rsidRPr="004569A9" w:rsidRDefault="004569A9" w:rsidP="004569A9">
      <w:pPr>
        <w:pStyle w:val="EndNoteBibliography"/>
        <w:spacing w:after="0"/>
      </w:pPr>
      <w:r w:rsidRPr="004569A9">
        <w:t>154.</w:t>
      </w:r>
      <w:r w:rsidRPr="004569A9">
        <w:tab/>
        <w:t>Sabri B, Gielen A. Integrated Multicomponent Interventions for Safety and Health Risks Among Black Female Survivors of Violence: A Systematic Review. Trauma Violence Abuse. 2017:1524838017730647. Epub 2018/01/16. doi: 10.1177/1524838017730647. PubMed PMID: 29334001; PubMed Central PMCID: PMCPMC5771976.</w:t>
      </w:r>
    </w:p>
    <w:p w14:paraId="46A1D1BE" w14:textId="77777777" w:rsidR="004569A9" w:rsidRPr="004569A9" w:rsidRDefault="004569A9" w:rsidP="004569A9">
      <w:pPr>
        <w:pStyle w:val="EndNoteBibliography"/>
        <w:spacing w:after="0"/>
      </w:pPr>
      <w:r w:rsidRPr="004569A9">
        <w:t>155.</w:t>
      </w:r>
      <w:r w:rsidRPr="004569A9">
        <w:tab/>
        <w:t>Kitchiner NJ, Lewis C, Roberts NP, Bisson JI. Active duty and ex-serving military personnel with post-traumatic stress disorder treated with psychological therapies: systematic review and meta-analysis. European journal of psychotraumatology. 2019;10(1):1684226-. doi: 10.1080/20008198.2019.1684226. PubMed PMID: 31762951.</w:t>
      </w:r>
    </w:p>
    <w:p w14:paraId="64BAC0CC" w14:textId="77777777" w:rsidR="004569A9" w:rsidRPr="004569A9" w:rsidRDefault="004569A9" w:rsidP="004569A9">
      <w:pPr>
        <w:pStyle w:val="EndNoteBibliography"/>
        <w:spacing w:after="0"/>
      </w:pPr>
      <w:r w:rsidRPr="004569A9">
        <w:t>156.</w:t>
      </w:r>
      <w:r w:rsidRPr="004569A9">
        <w:tab/>
        <w:t>McHugh RK, Whitton SW, Peckham AD, Welge JA, Otto MW. Patient preference for psychological vs pharmacologic treatment of psychiatric disorders: a meta-analytic review. J Clin Psychiatry. 2013;74(6):595-602. Epub 2013/07/12. doi: 10.4088/JCP.12r07757. PubMed PMID: 23842011.</w:t>
      </w:r>
    </w:p>
    <w:p w14:paraId="74C80AB3" w14:textId="77777777" w:rsidR="004569A9" w:rsidRPr="004569A9" w:rsidRDefault="004569A9" w:rsidP="004569A9">
      <w:pPr>
        <w:pStyle w:val="EndNoteBibliography"/>
        <w:spacing w:after="0"/>
      </w:pPr>
      <w:r w:rsidRPr="004569A9">
        <w:t>157.</w:t>
      </w:r>
      <w:r w:rsidRPr="004569A9">
        <w:tab/>
        <w:t>Williams R, Farquharson L, Palmer L, Bassett P, Clarke J, Clark DM, et al. Patient preference in psychological treatment and associations with self-reported outcome: national cross-sectional survey in England and Wales. BMC Psychiatry. 2016;16:4. Epub 2016/01/16. doi: 10.1186/s12888-015-0702-8. PubMed PMID: 26768890; PubMed Central PMCID: PMCPMC4714467.</w:t>
      </w:r>
    </w:p>
    <w:p w14:paraId="75EB49E9" w14:textId="77777777" w:rsidR="004569A9" w:rsidRPr="004569A9" w:rsidRDefault="004569A9" w:rsidP="004569A9">
      <w:pPr>
        <w:pStyle w:val="EndNoteBibliography"/>
        <w:spacing w:after="0"/>
      </w:pPr>
      <w:r w:rsidRPr="004569A9">
        <w:t>158.</w:t>
      </w:r>
      <w:r w:rsidRPr="004569A9">
        <w:tab/>
        <w:t>Martinez ME, Kearney DJ, Simpson T, Felleman BI, Bernardi N, Sayre G. Challenges to Enrollment and Participation in Mindfulness-Based Stress Reduction Among Veterans: A Qualitative Study. J Altern Complement Med. 2015;21(7):409-21. Epub 2015/07/03. doi: 10.1089/acm.2014.0324. PubMed PMID: 26133205.</w:t>
      </w:r>
    </w:p>
    <w:p w14:paraId="0A861D08" w14:textId="77777777" w:rsidR="004569A9" w:rsidRPr="004569A9" w:rsidRDefault="004569A9" w:rsidP="004569A9">
      <w:pPr>
        <w:pStyle w:val="EndNoteBibliography"/>
        <w:spacing w:after="0"/>
      </w:pPr>
      <w:r w:rsidRPr="004569A9">
        <w:t>159.</w:t>
      </w:r>
      <w:r w:rsidRPr="004569A9">
        <w:tab/>
        <w:t>Katon WJ, Lin EHB, Von Korff M, Ciechanowski P, Ludman EJ, Young B, et al. Collaborative Care for Patients with Depression and Chronic Illnesses. New England Journal of Medicine. 2010;363(27):2611-20. doi: doi:10.1056/NEJMoa1003955. PubMed PMID: 21190455.</w:t>
      </w:r>
    </w:p>
    <w:p w14:paraId="4AE7FF01" w14:textId="77777777" w:rsidR="004569A9" w:rsidRPr="004569A9" w:rsidRDefault="004569A9" w:rsidP="004569A9">
      <w:pPr>
        <w:pStyle w:val="EndNoteBibliography"/>
        <w:spacing w:after="0"/>
      </w:pPr>
      <w:r w:rsidRPr="004569A9">
        <w:t>160.</w:t>
      </w:r>
      <w:r w:rsidRPr="004569A9">
        <w:tab/>
        <w:t>Coventry P, Lovell K, Dickens C, Bower P, Chew-Graham C, McElvenny D, et al. Integrated primary care for patients with mental and physical multimorbidity: cluster randomised controlled trial of collaborative care for patients with depression comorbid with diabetes or cardiovascular disease. BMJ. 2015;350:h638. doi: 10.1136/bmj.h638. PubMed PMID: 25687344.</w:t>
      </w:r>
    </w:p>
    <w:p w14:paraId="06D38DC3" w14:textId="77777777" w:rsidR="004569A9" w:rsidRPr="004569A9" w:rsidRDefault="004569A9" w:rsidP="004569A9">
      <w:pPr>
        <w:pStyle w:val="EndNoteBibliography"/>
        <w:spacing w:after="0"/>
      </w:pPr>
      <w:r w:rsidRPr="004569A9">
        <w:t>161.</w:t>
      </w:r>
      <w:r w:rsidRPr="004569A9">
        <w:tab/>
        <w:t>Engel CC, Jaycox LH, Freed MC, Bray RM, Brambilla D, Zatzick D, et al. Centrally Assisted Collaborative Telecare for Posttraumatic Stress Disorder and Depression Among Military Personnel Attending Primary Care: A Randomized Clinical Trial. JAMA Intern Med. 2016;176(7):948-56. Epub 2016/06/14. doi: 10.1001/jamainternmed.2016.2402. PubMed PMID: 27294447.</w:t>
      </w:r>
    </w:p>
    <w:p w14:paraId="786A76D0" w14:textId="77777777" w:rsidR="004569A9" w:rsidRPr="004569A9" w:rsidRDefault="004569A9" w:rsidP="004569A9">
      <w:pPr>
        <w:pStyle w:val="EndNoteBibliography"/>
        <w:spacing w:after="0"/>
      </w:pPr>
      <w:r w:rsidRPr="004569A9">
        <w:t>162.</w:t>
      </w:r>
      <w:r w:rsidRPr="004569A9">
        <w:tab/>
        <w:t>Mark Hyman Rapaport, M.D. ,, Cathryn Clary, M.D. ,, Rana Fayyad, Ph.D. , and, Jean Endicott, Ph.D. Quality-of-Life Impairment in Depressive and Anxiety Disorders. Am J Psychiatry. 2005;162(6):1171-8. doi: 10.1176/appi.ajp.162.6.1171. PubMed PMID: 15930066.</w:t>
      </w:r>
    </w:p>
    <w:p w14:paraId="6820D9A1" w14:textId="1F426303" w:rsidR="004569A9" w:rsidRPr="004569A9" w:rsidRDefault="004569A9" w:rsidP="004569A9">
      <w:pPr>
        <w:pStyle w:val="EndNoteBibliography"/>
        <w:spacing w:after="0"/>
      </w:pPr>
      <w:r w:rsidRPr="004569A9">
        <w:t>163.</w:t>
      </w:r>
      <w:r w:rsidRPr="004569A9">
        <w:tab/>
        <w:t xml:space="preserve">Barrett DH, Doebbeling CC, Schwartz DA, Voelker MD, Falter KH, Woolson RF, et al. Posttraumatic Stress Disorder and Self-Reported Physical Health Status Among U.S. Military Personnel Serving During the Gulf War Period: A Population-Based Study. Psychosomatics. 2002;43(3):195-205. doi: </w:t>
      </w:r>
      <w:hyperlink r:id="rId69" w:history="1">
        <w:r w:rsidRPr="004569A9">
          <w:rPr>
            <w:rStyle w:val="Hyperlink"/>
          </w:rPr>
          <w:t>https://doi.org/10.1176/appi.psy.43.3.195</w:t>
        </w:r>
      </w:hyperlink>
      <w:r w:rsidRPr="004569A9">
        <w:t>.</w:t>
      </w:r>
    </w:p>
    <w:p w14:paraId="5C6152CD" w14:textId="77777777" w:rsidR="004569A9" w:rsidRPr="004569A9" w:rsidRDefault="004569A9" w:rsidP="004569A9">
      <w:pPr>
        <w:pStyle w:val="EndNoteBibliography"/>
        <w:spacing w:after="0"/>
      </w:pPr>
      <w:r w:rsidRPr="004569A9">
        <w:t>164.</w:t>
      </w:r>
      <w:r w:rsidRPr="004569A9">
        <w:tab/>
        <w:t>Giacco D, Matanov A, Priebe S. Symptoms and Subjective Quality of Life in Post-Traumatic Stress Disorder: A Longitudinal Study. PLoS ONE. 2013;8(4):e60991. doi: 10.1371/journal.pone.0060991.</w:t>
      </w:r>
    </w:p>
    <w:p w14:paraId="6D8C0F7D" w14:textId="77777777" w:rsidR="004569A9" w:rsidRPr="004569A9" w:rsidRDefault="004569A9" w:rsidP="004569A9">
      <w:pPr>
        <w:pStyle w:val="EndNoteBibliography"/>
        <w:spacing w:after="0"/>
      </w:pPr>
      <w:r w:rsidRPr="004569A9">
        <w:t>165.</w:t>
      </w:r>
      <w:r w:rsidRPr="004569A9">
        <w:tab/>
        <w:t>Silove D. The ADAPT model: A conceptual framework for mental health and psychosocial programming in post conflict settings. Intervention: International Journal of Mental Health, Psychosocial Work &amp; Counselling in Areas of Armed Conflict. 2013;11(3):237-48. doi: 10.1097/WTF.0000000000000005.</w:t>
      </w:r>
    </w:p>
    <w:p w14:paraId="2189D54E" w14:textId="77777777" w:rsidR="004569A9" w:rsidRPr="004569A9" w:rsidRDefault="004569A9" w:rsidP="004569A9">
      <w:pPr>
        <w:pStyle w:val="EndNoteBibliography"/>
        <w:spacing w:after="0"/>
      </w:pPr>
      <w:r w:rsidRPr="004569A9">
        <w:t>166.</w:t>
      </w:r>
      <w:r w:rsidRPr="004569A9">
        <w:tab/>
        <w:t>Tay AK, Mung HK, Miah MAA, Balasundaram S, Ventevogel P, Badrudduza M, et al. An Integrative Adapt Therapy for common mental health symptoms and adaptive stress amongst Rohingya, Chin, and Kachin refugees living in Malaysia: A randomized controlled trial. PLOS Medicine. 2020;17(3):e1003073. doi: 10.1371/journal.pmed.1003073.</w:t>
      </w:r>
    </w:p>
    <w:p w14:paraId="18356311" w14:textId="77777777" w:rsidR="004569A9" w:rsidRPr="004569A9" w:rsidRDefault="004569A9" w:rsidP="004569A9">
      <w:pPr>
        <w:pStyle w:val="EndNoteBibliography"/>
        <w:spacing w:after="0"/>
      </w:pPr>
      <w:r w:rsidRPr="004569A9">
        <w:t>167.</w:t>
      </w:r>
      <w:r w:rsidRPr="004569A9">
        <w:tab/>
        <w:t>Kanters S, Ford N, Druyts E, Thorlund K, Mills EJ, N B. Use of network meta-analysis in clinical guidelines. Bulletin of the World Health Organisation. 2016;94:782-4.</w:t>
      </w:r>
    </w:p>
    <w:p w14:paraId="3AB9033E" w14:textId="1B008B2D" w:rsidR="004569A9" w:rsidRPr="004569A9" w:rsidRDefault="004569A9" w:rsidP="004569A9">
      <w:pPr>
        <w:pStyle w:val="EndNoteBibliography"/>
        <w:spacing w:after="0"/>
      </w:pPr>
      <w:r w:rsidRPr="004569A9">
        <w:t>168.</w:t>
      </w:r>
      <w:r w:rsidRPr="004569A9">
        <w:tab/>
        <w:t xml:space="preserve">Murphy D, Turgoose D. Exploring patterns of alcohol misuse in treatment-seeking UK veterans: A cross-sectional study. Addictive Behaviors. 2019;92:14-9. doi: </w:t>
      </w:r>
      <w:hyperlink r:id="rId70" w:history="1">
        <w:r w:rsidRPr="004569A9">
          <w:rPr>
            <w:rStyle w:val="Hyperlink"/>
          </w:rPr>
          <w:t>https://doi.org/10.1016/j.addbeh.2018.11.044</w:t>
        </w:r>
      </w:hyperlink>
      <w:r w:rsidRPr="004569A9">
        <w:t>.</w:t>
      </w:r>
    </w:p>
    <w:p w14:paraId="6F00A804" w14:textId="77777777" w:rsidR="004569A9" w:rsidRPr="004569A9" w:rsidRDefault="004569A9" w:rsidP="004569A9">
      <w:pPr>
        <w:pStyle w:val="EndNoteBibliography"/>
        <w:spacing w:after="0"/>
      </w:pPr>
      <w:r w:rsidRPr="004569A9">
        <w:t>169.</w:t>
      </w:r>
      <w:r w:rsidRPr="004569A9">
        <w:tab/>
        <w:t>Murphy D, Spencer-Harper L, Carson C, Palmer E, Hill K, Sorfleet N, et al. Long-term responses to treatment in UK veterans with military-related PTSD: an observational study. BMJ Open. 2016;6(9):e011667. doi: 10.1136/bmjopen-2016-011667.</w:t>
      </w:r>
    </w:p>
    <w:p w14:paraId="4EE89357" w14:textId="77777777" w:rsidR="004569A9" w:rsidRPr="004569A9" w:rsidRDefault="004569A9" w:rsidP="004569A9">
      <w:pPr>
        <w:pStyle w:val="EndNoteBibliography"/>
        <w:spacing w:after="0"/>
      </w:pPr>
      <w:r w:rsidRPr="004569A9">
        <w:t>170.</w:t>
      </w:r>
      <w:r w:rsidRPr="004569A9">
        <w:tab/>
        <w:t>Moustgaard H, Clayton GL, Jones HE, Boutron I, Jørgensen L, Laursen DRT, et al. Impact of blinding on estimated treatment effects in randomised clinical trials: meta-epidemiological study. BMJ. 2020;368:l6802. doi: 10.1136/bmj.l6802.</w:t>
      </w:r>
    </w:p>
    <w:p w14:paraId="1FC74D3D" w14:textId="562EC82B" w:rsidR="004569A9" w:rsidRPr="004569A9" w:rsidRDefault="004569A9" w:rsidP="004569A9">
      <w:pPr>
        <w:pStyle w:val="EndNoteBibliography"/>
        <w:spacing w:after="0"/>
      </w:pPr>
      <w:r w:rsidRPr="004569A9">
        <w:t>171.</w:t>
      </w:r>
      <w:r w:rsidRPr="004569A9">
        <w:tab/>
        <w:t xml:space="preserve">Vaughan B, Goldstein MH, Alikakos M, Cohen LJ, Serby MJ. Frequency of reporting of adverse events in randomized controlled trials of psychotherapy vs. psychopharmacotherapy. Comprehensive Psychiatry. 2014;55(4):849-55. doi: </w:t>
      </w:r>
      <w:hyperlink r:id="rId71" w:history="1">
        <w:r w:rsidRPr="004569A9">
          <w:rPr>
            <w:rStyle w:val="Hyperlink"/>
          </w:rPr>
          <w:t>https://doi.org/10.1016/j.comppsych.2014.01.001</w:t>
        </w:r>
      </w:hyperlink>
      <w:r w:rsidRPr="004569A9">
        <w:t>.</w:t>
      </w:r>
    </w:p>
    <w:p w14:paraId="17DDB507" w14:textId="77777777" w:rsidR="004569A9" w:rsidRPr="004569A9" w:rsidRDefault="004569A9" w:rsidP="004569A9">
      <w:pPr>
        <w:pStyle w:val="EndNoteBibliography"/>
        <w:spacing w:after="0"/>
      </w:pPr>
      <w:r w:rsidRPr="004569A9">
        <w:t>172.</w:t>
      </w:r>
      <w:r w:rsidRPr="004569A9">
        <w:tab/>
        <w:t>Crawford MJ, Thana L, Farquharson L, Palmer L, Hancock E, Bassett P, et al. Patient experience of negative effects of psychological treatment: results of a national survey. British Journal of Psychiatry. 2016;208(3):260-5. Epub 2018/01/02. doi: 10.1192/bjp.bp.114.162628.</w:t>
      </w:r>
    </w:p>
    <w:p w14:paraId="452B3B9F" w14:textId="77777777" w:rsidR="004569A9" w:rsidRPr="004569A9" w:rsidRDefault="004569A9" w:rsidP="004569A9">
      <w:pPr>
        <w:pStyle w:val="EndNoteBibliography"/>
      </w:pPr>
      <w:r w:rsidRPr="004569A9">
        <w:t>173.</w:t>
      </w:r>
      <w:r w:rsidRPr="004569A9">
        <w:tab/>
        <w:t>Parry GD, Crawford MJ, Duggan C. Iatrogenic harm from psychological therapies – time to move on. British Journal of Psychiatry. 2016;208(3):210-2. Epub 2018/01/02. doi: 10.1192/bjp.bp.115.163618.</w:t>
      </w:r>
    </w:p>
    <w:p w14:paraId="000C4F3D" w14:textId="72A1D312" w:rsidR="00691B54" w:rsidRDefault="00396AC9">
      <w:pPr>
        <w:rPr>
          <w:rFonts w:cstheme="minorHAnsi"/>
        </w:rPr>
      </w:pPr>
      <w:r>
        <w:rPr>
          <w:rFonts w:cstheme="minorHAnsi"/>
        </w:rPr>
        <w:fldChar w:fldCharType="end"/>
      </w:r>
    </w:p>
    <w:p w14:paraId="5920F26A" w14:textId="77777777" w:rsidR="00691B54" w:rsidRDefault="00691B54">
      <w:pPr>
        <w:rPr>
          <w:rFonts w:cstheme="minorHAnsi"/>
        </w:rPr>
      </w:pPr>
      <w:r>
        <w:rPr>
          <w:rFonts w:cstheme="minorHAnsi"/>
        </w:rPr>
        <w:br w:type="page"/>
      </w:r>
    </w:p>
    <w:p w14:paraId="4C3A3906" w14:textId="20F0A1A6" w:rsidR="00520B5F" w:rsidRPr="00A071C7" w:rsidRDefault="00691B54">
      <w:pPr>
        <w:rPr>
          <w:rFonts w:cstheme="minorHAnsi"/>
          <w:b/>
          <w:bCs/>
        </w:rPr>
      </w:pPr>
      <w:r w:rsidRPr="00A071C7">
        <w:rPr>
          <w:rFonts w:cstheme="minorHAnsi"/>
          <w:b/>
          <w:bCs/>
        </w:rPr>
        <w:t xml:space="preserve">S1 </w:t>
      </w:r>
      <w:r w:rsidR="006547B4">
        <w:rPr>
          <w:rFonts w:cstheme="minorHAnsi"/>
          <w:b/>
          <w:bCs/>
        </w:rPr>
        <w:t>Text</w:t>
      </w:r>
    </w:p>
    <w:p w14:paraId="54E1BB41" w14:textId="01D3C77C" w:rsidR="00A071C7" w:rsidRDefault="00A071C7">
      <w:pPr>
        <w:rPr>
          <w:rFonts w:cstheme="minorHAnsi"/>
          <w:bCs/>
        </w:rPr>
      </w:pPr>
      <w:r w:rsidRPr="00A071C7">
        <w:rPr>
          <w:rFonts w:cstheme="minorHAnsi"/>
          <w:bCs/>
        </w:rPr>
        <w:t>PRISMA NMA Checklist of Items to Include When Reporting A Systematic Review Involving a Network Meta-analysis</w:t>
      </w:r>
    </w:p>
    <w:p w14:paraId="34987E8B" w14:textId="593B7190" w:rsidR="00A071C7" w:rsidRDefault="00A071C7">
      <w:pPr>
        <w:rPr>
          <w:rFonts w:cstheme="minorHAnsi"/>
          <w:bCs/>
        </w:rPr>
      </w:pPr>
    </w:p>
    <w:p w14:paraId="588094B3" w14:textId="4A76235D" w:rsidR="00A071C7" w:rsidRDefault="00A071C7">
      <w:pPr>
        <w:rPr>
          <w:rFonts w:cstheme="minorHAnsi"/>
          <w:b/>
        </w:rPr>
      </w:pPr>
      <w:r>
        <w:rPr>
          <w:rFonts w:cstheme="minorHAnsi"/>
          <w:b/>
        </w:rPr>
        <w:t xml:space="preserve">S2 </w:t>
      </w:r>
      <w:r w:rsidR="006547B4">
        <w:rPr>
          <w:rFonts w:cstheme="minorHAnsi"/>
          <w:b/>
        </w:rPr>
        <w:t>Text</w:t>
      </w:r>
    </w:p>
    <w:p w14:paraId="1AF96CE0" w14:textId="31377A42" w:rsidR="00A071C7" w:rsidRDefault="00A071C7" w:rsidP="00A071C7">
      <w:pPr>
        <w:rPr>
          <w:bCs/>
        </w:rPr>
      </w:pPr>
      <w:r w:rsidRPr="00A071C7">
        <w:rPr>
          <w:bCs/>
        </w:rPr>
        <w:t>Sample search strateg</w:t>
      </w:r>
      <w:r w:rsidR="006547B4">
        <w:rPr>
          <w:bCs/>
        </w:rPr>
        <w:t>y in Ovid MEDLINE</w:t>
      </w:r>
    </w:p>
    <w:p w14:paraId="71C0EA18" w14:textId="10E19DC6" w:rsidR="00A071C7" w:rsidRDefault="00A071C7" w:rsidP="00A071C7">
      <w:pPr>
        <w:rPr>
          <w:bCs/>
        </w:rPr>
      </w:pPr>
    </w:p>
    <w:p w14:paraId="3A6E5C91" w14:textId="3859F6CA" w:rsidR="00A071C7" w:rsidRPr="00FD408A" w:rsidRDefault="00FD408A" w:rsidP="00A071C7">
      <w:pPr>
        <w:rPr>
          <w:b/>
        </w:rPr>
      </w:pPr>
      <w:r w:rsidRPr="00FD408A">
        <w:rPr>
          <w:b/>
        </w:rPr>
        <w:t xml:space="preserve">S1 Table </w:t>
      </w:r>
    </w:p>
    <w:p w14:paraId="52368225" w14:textId="7F7B9E56" w:rsidR="00FD408A" w:rsidRDefault="00FD408A" w:rsidP="00FD408A">
      <w:pPr>
        <w:pStyle w:val="Caption"/>
        <w:keepNext/>
        <w:rPr>
          <w:i w:val="0"/>
          <w:iCs w:val="0"/>
          <w:color w:val="000000" w:themeColor="text1"/>
          <w:sz w:val="22"/>
          <w:szCs w:val="22"/>
        </w:rPr>
      </w:pPr>
      <w:r w:rsidRPr="00A33103">
        <w:rPr>
          <w:i w:val="0"/>
          <w:iCs w:val="0"/>
          <w:color w:val="000000" w:themeColor="text1"/>
          <w:sz w:val="22"/>
          <w:szCs w:val="22"/>
        </w:rPr>
        <w:t>Characteristics of included studies</w:t>
      </w:r>
    </w:p>
    <w:p w14:paraId="4186E39E" w14:textId="77777777" w:rsidR="001D5B73" w:rsidRPr="00A351F6" w:rsidRDefault="001D5B73" w:rsidP="001D5B73">
      <w:pPr>
        <w:rPr>
          <w:rFonts w:cstheme="minorHAnsi"/>
        </w:rPr>
      </w:pPr>
      <w:r>
        <w:rPr>
          <w:rFonts w:cstheme="minorHAnsi"/>
        </w:rPr>
        <w:t>ACT  – acceptance and commitment therapy, CBT – cognitive behavioural therapy, DBT  – dialectical behavioural therapy, EMDR – e</w:t>
      </w:r>
      <w:r w:rsidRPr="00A351F6">
        <w:rPr>
          <w:rFonts w:cstheme="minorHAnsi"/>
        </w:rPr>
        <w:t>ye movement desensitization and reprocessing</w:t>
      </w:r>
      <w:r>
        <w:rPr>
          <w:rFonts w:cstheme="minorHAnsi"/>
        </w:rPr>
        <w:t>, IPT – interpersonal therapy, NTCBT  – non-trauma focused CBT, MBCT – mindfulness based cognitive therapy, MBSR – mindfulness based stress reduction, PE  – prolonged exposure, NR  – not reported, RCT – randomised controlled trial, SSRI  – selective serotonin reuptake inhibitor, STAIR – skills training in affective and interpersonal regulation, TAU – treatment as usual, TFCBT – trauma-focused CBT.</w:t>
      </w:r>
    </w:p>
    <w:p w14:paraId="447646AC" w14:textId="08821106" w:rsidR="00FD408A" w:rsidRDefault="00FD408A" w:rsidP="00FD408A"/>
    <w:p w14:paraId="00D3D32C" w14:textId="6E5D81CA" w:rsidR="00FD408A" w:rsidRDefault="00FD408A" w:rsidP="00FD408A">
      <w:pPr>
        <w:rPr>
          <w:b/>
          <w:bCs/>
        </w:rPr>
      </w:pPr>
      <w:r w:rsidRPr="00FD408A">
        <w:rPr>
          <w:b/>
          <w:bCs/>
        </w:rPr>
        <w:t xml:space="preserve">S2 Table </w:t>
      </w:r>
    </w:p>
    <w:p w14:paraId="1179EC48" w14:textId="03886569" w:rsidR="00BC34EE" w:rsidRDefault="00BC34EE" w:rsidP="00FD408A">
      <w:r w:rsidRPr="00BC34EE">
        <w:t>Risk of bias assessments for randomised controlled trials</w:t>
      </w:r>
    </w:p>
    <w:p w14:paraId="22A7136F" w14:textId="6C7A7CFF" w:rsidR="00BC34EE" w:rsidRDefault="00BC34EE" w:rsidP="00FD408A"/>
    <w:p w14:paraId="321A2B63" w14:textId="5E3E2F75" w:rsidR="00BC34EE" w:rsidRDefault="00057176" w:rsidP="00FD408A">
      <w:pPr>
        <w:rPr>
          <w:b/>
          <w:bCs/>
        </w:rPr>
      </w:pPr>
      <w:r>
        <w:rPr>
          <w:b/>
          <w:bCs/>
        </w:rPr>
        <w:t xml:space="preserve">S3 Table </w:t>
      </w:r>
    </w:p>
    <w:p w14:paraId="59B39AB9" w14:textId="4EA16184" w:rsidR="00057176" w:rsidRDefault="00057176" w:rsidP="00FD408A">
      <w:r>
        <w:t>Risk of bias assessments for non-randomised controlled trial</w:t>
      </w:r>
    </w:p>
    <w:p w14:paraId="2026E1A4" w14:textId="68D1A863" w:rsidR="00057176" w:rsidRDefault="001D5B73" w:rsidP="00FD408A">
      <w:r w:rsidRPr="001C5B54">
        <w:rPr>
          <w:rFonts w:cstheme="minorHAnsi"/>
        </w:rPr>
        <w:t>-</w:t>
      </w:r>
      <w:r>
        <w:rPr>
          <w:rFonts w:cstheme="minorHAnsi"/>
        </w:rPr>
        <w:t xml:space="preserve"> significant sources of bias; + potential sources of bias; ++ minimal sources of bias; NA = not applicable; NR = not reported.</w:t>
      </w:r>
    </w:p>
    <w:p w14:paraId="476EB1B6" w14:textId="77777777" w:rsidR="001D5B73" w:rsidRDefault="001D5B73" w:rsidP="00FD408A">
      <w:pPr>
        <w:rPr>
          <w:b/>
          <w:bCs/>
        </w:rPr>
      </w:pPr>
    </w:p>
    <w:p w14:paraId="2104C0B6" w14:textId="0BA59D2A" w:rsidR="00057176" w:rsidRPr="005922F6" w:rsidRDefault="00057176" w:rsidP="00FD408A">
      <w:pPr>
        <w:rPr>
          <w:b/>
          <w:bCs/>
        </w:rPr>
      </w:pPr>
      <w:r>
        <w:rPr>
          <w:b/>
          <w:bCs/>
        </w:rPr>
        <w:t xml:space="preserve">S4 Table </w:t>
      </w:r>
    </w:p>
    <w:p w14:paraId="42A5E9B8" w14:textId="68D13B85" w:rsidR="00FD408A" w:rsidRDefault="00FD408A" w:rsidP="00FD408A">
      <w:r w:rsidRPr="00492685">
        <w:rPr>
          <w:color w:val="000000" w:themeColor="text1"/>
          <w:sz w:val="24"/>
          <w:szCs w:val="24"/>
        </w:rPr>
        <w:t xml:space="preserve">Effect sizes </w:t>
      </w:r>
      <w:r w:rsidR="003B410F">
        <w:rPr>
          <w:color w:val="000000" w:themeColor="text1"/>
          <w:sz w:val="24"/>
          <w:szCs w:val="24"/>
        </w:rPr>
        <w:t xml:space="preserve">(standardised mean difference) </w:t>
      </w:r>
      <w:r w:rsidRPr="00492685">
        <w:rPr>
          <w:color w:val="000000" w:themeColor="text1"/>
          <w:sz w:val="24"/>
          <w:szCs w:val="24"/>
        </w:rPr>
        <w:t>for psychological and pharmacological interventions versus control in all populations</w:t>
      </w:r>
    </w:p>
    <w:p w14:paraId="7D080633" w14:textId="77777777" w:rsidR="001D5B73" w:rsidRPr="00B7290B" w:rsidRDefault="001D5B73" w:rsidP="001D5B73">
      <w:pPr>
        <w:rPr>
          <w:rFonts w:cstheme="minorHAnsi"/>
        </w:rPr>
      </w:pPr>
      <w:r>
        <w:rPr>
          <w:rFonts w:cstheme="minorHAnsi"/>
        </w:rPr>
        <w:t xml:space="preserve">BDI: Beck depression inventory, CAPS: clinician administered PTSD scale, CBT – cognitive behavioural therapy, EMDR – eye movement </w:t>
      </w:r>
      <w:r w:rsidRPr="00F75E53">
        <w:rPr>
          <w:rFonts w:cstheme="minorHAnsi"/>
        </w:rPr>
        <w:t>desensitisation</w:t>
      </w:r>
      <w:r>
        <w:rPr>
          <w:rFonts w:cstheme="minorHAnsi"/>
        </w:rPr>
        <w:t xml:space="preserve"> and reprocessing therapy, IPT – interpersonal therapy, PANSS – positive and negative syndrome scale, PTSD – post-traumatic stress disorder, SSRI – selective serotonin reuptake inhibitor, TF-CBT – trauma-focused cognitive behavioural therapy.</w:t>
      </w:r>
    </w:p>
    <w:p w14:paraId="061516C8" w14:textId="77777777" w:rsidR="00FD408A" w:rsidRDefault="00FD408A" w:rsidP="00FD408A"/>
    <w:p w14:paraId="235A9EE6" w14:textId="53FD2F08" w:rsidR="00FD408A" w:rsidRPr="00FD408A" w:rsidRDefault="00FD408A" w:rsidP="00FD408A">
      <w:pPr>
        <w:rPr>
          <w:b/>
          <w:bCs/>
        </w:rPr>
      </w:pPr>
      <w:r w:rsidRPr="00FD408A">
        <w:rPr>
          <w:b/>
          <w:bCs/>
        </w:rPr>
        <w:t>S</w:t>
      </w:r>
      <w:r w:rsidR="00057176">
        <w:rPr>
          <w:b/>
          <w:bCs/>
        </w:rPr>
        <w:t>5</w:t>
      </w:r>
      <w:r w:rsidRPr="00FD408A">
        <w:rPr>
          <w:b/>
          <w:bCs/>
        </w:rPr>
        <w:t xml:space="preserve"> Table </w:t>
      </w:r>
    </w:p>
    <w:p w14:paraId="24C959DF" w14:textId="330231F4" w:rsidR="00FD408A" w:rsidRDefault="00FD408A" w:rsidP="00FD408A">
      <w:pPr>
        <w:rPr>
          <w:color w:val="000000" w:themeColor="text1"/>
          <w:sz w:val="24"/>
          <w:szCs w:val="24"/>
        </w:rPr>
      </w:pPr>
      <w:r w:rsidRPr="00492685">
        <w:rPr>
          <w:color w:val="000000" w:themeColor="text1"/>
          <w:sz w:val="24"/>
          <w:szCs w:val="24"/>
        </w:rPr>
        <w:t xml:space="preserve">Effect sizes </w:t>
      </w:r>
      <w:r w:rsidR="003B410F">
        <w:rPr>
          <w:color w:val="000000" w:themeColor="text1"/>
          <w:sz w:val="24"/>
          <w:szCs w:val="24"/>
        </w:rPr>
        <w:t xml:space="preserve">(standardised mean difference) </w:t>
      </w:r>
      <w:r w:rsidRPr="00492685">
        <w:rPr>
          <w:color w:val="000000" w:themeColor="text1"/>
          <w:sz w:val="24"/>
          <w:szCs w:val="24"/>
        </w:rPr>
        <w:t>for psychological interventions versus control for complex trauma exposure sub-groups</w:t>
      </w:r>
    </w:p>
    <w:p w14:paraId="7C11856E" w14:textId="77777777" w:rsidR="001D5B73" w:rsidRPr="00F75E53" w:rsidRDefault="001D5B73" w:rsidP="001D5B73">
      <w:pPr>
        <w:rPr>
          <w:rFonts w:cstheme="minorHAnsi"/>
        </w:rPr>
      </w:pPr>
      <w:r w:rsidRPr="00F75E53">
        <w:rPr>
          <w:rFonts w:cstheme="minorHAnsi"/>
        </w:rPr>
        <w:t>EMDR – eye movement desensitisation and reprocessing</w:t>
      </w:r>
      <w:r>
        <w:rPr>
          <w:rFonts w:cstheme="minorHAnsi"/>
        </w:rPr>
        <w:t xml:space="preserve"> therapy, TF-CBT – trauma focused cognitive behavioural therapy, PTSD – post-traumatic stress disorder</w:t>
      </w:r>
    </w:p>
    <w:p w14:paraId="4841F8FB" w14:textId="25F98B0E" w:rsidR="00FD408A" w:rsidRDefault="00FD408A" w:rsidP="00FD408A"/>
    <w:p w14:paraId="715851B4" w14:textId="0B470046" w:rsidR="00FD408A" w:rsidRPr="00FD408A" w:rsidRDefault="00FD408A" w:rsidP="00FD408A">
      <w:pPr>
        <w:rPr>
          <w:b/>
          <w:bCs/>
        </w:rPr>
      </w:pPr>
      <w:r w:rsidRPr="00FD408A">
        <w:rPr>
          <w:b/>
          <w:bCs/>
        </w:rPr>
        <w:t>S</w:t>
      </w:r>
      <w:r w:rsidR="00057176">
        <w:rPr>
          <w:b/>
          <w:bCs/>
        </w:rPr>
        <w:t>6</w:t>
      </w:r>
      <w:r w:rsidRPr="00FD408A">
        <w:rPr>
          <w:b/>
          <w:bCs/>
        </w:rPr>
        <w:t xml:space="preserve"> Table </w:t>
      </w:r>
    </w:p>
    <w:p w14:paraId="1FAE0441" w14:textId="77777777" w:rsidR="00FD408A" w:rsidRPr="00492685" w:rsidRDefault="00FD408A" w:rsidP="00FD408A">
      <w:pPr>
        <w:pStyle w:val="Caption"/>
        <w:keepNext/>
        <w:outlineLvl w:val="0"/>
        <w:rPr>
          <w:i w:val="0"/>
          <w:iCs w:val="0"/>
          <w:color w:val="000000" w:themeColor="text1"/>
          <w:sz w:val="24"/>
          <w:szCs w:val="24"/>
        </w:rPr>
      </w:pPr>
      <w:r w:rsidRPr="00492685">
        <w:rPr>
          <w:i w:val="0"/>
          <w:iCs w:val="0"/>
          <w:color w:val="000000" w:themeColor="text1"/>
          <w:sz w:val="24"/>
          <w:szCs w:val="24"/>
        </w:rPr>
        <w:t>Mean difference for outcomes by intervention component</w:t>
      </w:r>
    </w:p>
    <w:p w14:paraId="0C7260D4" w14:textId="756CE495" w:rsidR="00A071C7" w:rsidRPr="00A071C7" w:rsidRDefault="00A071C7">
      <w:pPr>
        <w:rPr>
          <w:rFonts w:cstheme="minorHAnsi"/>
          <w:b/>
        </w:rPr>
      </w:pPr>
    </w:p>
    <w:sectPr w:rsidR="00A071C7" w:rsidRPr="00A071C7" w:rsidSect="00567BE4">
      <w:footerReference w:type="default" r:id="rId7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81BB83" w14:textId="77777777" w:rsidR="00441B16" w:rsidRDefault="00441B16" w:rsidP="00DF5E34">
      <w:pPr>
        <w:spacing w:after="0" w:line="240" w:lineRule="auto"/>
      </w:pPr>
      <w:r>
        <w:separator/>
      </w:r>
    </w:p>
  </w:endnote>
  <w:endnote w:type="continuationSeparator" w:id="0">
    <w:p w14:paraId="60050DE1" w14:textId="77777777" w:rsidR="00441B16" w:rsidRDefault="00441B16" w:rsidP="00DF5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2241554"/>
      <w:docPartObj>
        <w:docPartGallery w:val="Page Numbers (Bottom of Page)"/>
        <w:docPartUnique/>
      </w:docPartObj>
    </w:sdtPr>
    <w:sdtEndPr>
      <w:rPr>
        <w:noProof/>
      </w:rPr>
    </w:sdtEndPr>
    <w:sdtContent>
      <w:p w14:paraId="0DF46F5F" w14:textId="64B93EF9" w:rsidR="00943953" w:rsidRDefault="00943953">
        <w:pPr>
          <w:pStyle w:val="Footer"/>
          <w:jc w:val="center"/>
        </w:pPr>
        <w:r>
          <w:fldChar w:fldCharType="begin"/>
        </w:r>
        <w:r>
          <w:instrText xml:space="preserve"> PAGE   \* MERGEFORMAT </w:instrText>
        </w:r>
        <w:r>
          <w:fldChar w:fldCharType="separate"/>
        </w:r>
        <w:r w:rsidR="00506D62">
          <w:rPr>
            <w:noProof/>
          </w:rPr>
          <w:t>1</w:t>
        </w:r>
        <w:r>
          <w:rPr>
            <w:noProof/>
          </w:rPr>
          <w:fldChar w:fldCharType="end"/>
        </w:r>
      </w:p>
    </w:sdtContent>
  </w:sdt>
  <w:p w14:paraId="0C391068" w14:textId="77777777" w:rsidR="00943953" w:rsidRDefault="00943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71878A" w14:textId="77777777" w:rsidR="00441B16" w:rsidRDefault="00441B16" w:rsidP="00DF5E34">
      <w:pPr>
        <w:spacing w:after="0" w:line="240" w:lineRule="auto"/>
      </w:pPr>
      <w:r>
        <w:separator/>
      </w:r>
    </w:p>
  </w:footnote>
  <w:footnote w:type="continuationSeparator" w:id="0">
    <w:p w14:paraId="592D2F2D" w14:textId="77777777" w:rsidR="00441B16" w:rsidRDefault="00441B16" w:rsidP="00DF5E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14C1A"/>
    <w:multiLevelType w:val="hybridMultilevel"/>
    <w:tmpl w:val="A870658C"/>
    <w:lvl w:ilvl="0" w:tplc="60C6181C">
      <w:start w:val="1"/>
      <w:numFmt w:val="bullet"/>
      <w:lvlText w:val=""/>
      <w:lvlJc w:val="left"/>
      <w:pPr>
        <w:ind w:left="720" w:hanging="360"/>
      </w:pPr>
      <w:rPr>
        <w:rFonts w:ascii="Symbol" w:hAnsi="Symbol" w:cs="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0E335CB"/>
    <w:multiLevelType w:val="hybridMultilevel"/>
    <w:tmpl w:val="E780AE20"/>
    <w:lvl w:ilvl="0" w:tplc="60C6181C">
      <w:start w:val="1"/>
      <w:numFmt w:val="bullet"/>
      <w:lvlText w:val=""/>
      <w:lvlJc w:val="left"/>
      <w:pPr>
        <w:ind w:left="720" w:hanging="360"/>
      </w:pPr>
      <w:rPr>
        <w:rFonts w:ascii="Symbol" w:hAnsi="Symbol" w:cs="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54213A"/>
    <w:multiLevelType w:val="hybridMultilevel"/>
    <w:tmpl w:val="4D78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271F56"/>
    <w:multiLevelType w:val="hybridMultilevel"/>
    <w:tmpl w:val="E3A49A0C"/>
    <w:lvl w:ilvl="0" w:tplc="E9C6E9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D36552F"/>
    <w:multiLevelType w:val="hybridMultilevel"/>
    <w:tmpl w:val="4CDC2984"/>
    <w:lvl w:ilvl="0" w:tplc="3CCCAC1C">
      <w:start w:val="1"/>
      <w:numFmt w:val="decimal"/>
      <w:lvlText w:val="%1."/>
      <w:lvlJc w:val="left"/>
      <w:pPr>
        <w:tabs>
          <w:tab w:val="num" w:pos="720"/>
        </w:tabs>
        <w:ind w:left="720" w:hanging="360"/>
      </w:pPr>
      <w:rPr>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571F08BE"/>
    <w:multiLevelType w:val="multilevel"/>
    <w:tmpl w:val="5100E8A8"/>
    <w:numStyleLink w:val="Numberedheadingsscheme"/>
  </w:abstractNum>
  <w:abstractNum w:abstractNumId="7"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7E137F12"/>
    <w:multiLevelType w:val="hybridMultilevel"/>
    <w:tmpl w:val="6A1E855C"/>
    <w:lvl w:ilvl="0" w:tplc="60C6181C">
      <w:start w:val="1"/>
      <w:numFmt w:val="bullet"/>
      <w:lvlText w:val=""/>
      <w:lvlJc w:val="left"/>
      <w:pPr>
        <w:ind w:left="720" w:hanging="360"/>
      </w:pPr>
      <w:rPr>
        <w:rFonts w:ascii="Symbol" w:hAnsi="Symbol" w:cs="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6"/>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num>
  <w:num w:numId="3">
    <w:abstractNumId w:val="6"/>
    <w:lvlOverride w:ilvl="1">
      <w:lvl w:ilvl="1">
        <w:start w:val="1"/>
        <w:numFmt w:val="decimal"/>
        <w:pStyle w:val="Heading2"/>
        <w:lvlText w:val="%1.%2"/>
        <w:lvlJc w:val="left"/>
        <w:pPr>
          <w:ind w:left="576" w:hanging="576"/>
        </w:pPr>
        <w:rPr>
          <w:rFonts w:hint="default"/>
          <w:b/>
        </w:rPr>
      </w:lvl>
    </w:lvlOverride>
  </w:num>
  <w:num w:numId="4">
    <w:abstractNumId w:val="2"/>
  </w:num>
  <w:num w:numId="5">
    <w:abstractNumId w:val="4"/>
  </w:num>
  <w:num w:numId="6">
    <w:abstractNumId w:val="3"/>
  </w:num>
  <w:num w:numId="7">
    <w:abstractNumId w:val="5"/>
  </w:num>
  <w:num w:numId="8">
    <w:abstractNumId w:val="1"/>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sd2dawc00ptqe5t0avt22xpax5erewezzt&quot;&gt;My EndNote Library Copy 2-Converted&lt;record-ids&gt;&lt;item&gt;3035&lt;/item&gt;&lt;item&gt;3037&lt;/item&gt;&lt;item&gt;3038&lt;/item&gt;&lt;item&gt;3044&lt;/item&gt;&lt;item&gt;3047&lt;/item&gt;&lt;item&gt;3048&lt;/item&gt;&lt;item&gt;3053&lt;/item&gt;&lt;item&gt;3055&lt;/item&gt;&lt;item&gt;3060&lt;/item&gt;&lt;item&gt;3061&lt;/item&gt;&lt;item&gt;3064&lt;/item&gt;&lt;item&gt;3065&lt;/item&gt;&lt;item&gt;3067&lt;/item&gt;&lt;item&gt;3074&lt;/item&gt;&lt;item&gt;3077&lt;/item&gt;&lt;item&gt;3084&lt;/item&gt;&lt;item&gt;3091&lt;/item&gt;&lt;item&gt;3103&lt;/item&gt;&lt;item&gt;3105&lt;/item&gt;&lt;item&gt;3107&lt;/item&gt;&lt;item&gt;3109&lt;/item&gt;&lt;item&gt;3110&lt;/item&gt;&lt;item&gt;3112&lt;/item&gt;&lt;item&gt;3113&lt;/item&gt;&lt;item&gt;3114&lt;/item&gt;&lt;item&gt;3119&lt;/item&gt;&lt;item&gt;3122&lt;/item&gt;&lt;item&gt;3123&lt;/item&gt;&lt;item&gt;3125&lt;/item&gt;&lt;item&gt;3126&lt;/item&gt;&lt;item&gt;3127&lt;/item&gt;&lt;item&gt;3130&lt;/item&gt;&lt;item&gt;3131&lt;/item&gt;&lt;item&gt;3133&lt;/item&gt;&lt;item&gt;3134&lt;/item&gt;&lt;item&gt;3137&lt;/item&gt;&lt;item&gt;3139&lt;/item&gt;&lt;item&gt;3146&lt;/item&gt;&lt;item&gt;3147&lt;/item&gt;&lt;item&gt;3737&lt;/item&gt;&lt;item&gt;3738&lt;/item&gt;&lt;item&gt;3739&lt;/item&gt;&lt;item&gt;3740&lt;/item&gt;&lt;item&gt;3741&lt;/item&gt;&lt;item&gt;3742&lt;/item&gt;&lt;item&gt;3743&lt;/item&gt;&lt;item&gt;3744&lt;/item&gt;&lt;item&gt;3745&lt;/item&gt;&lt;item&gt;3746&lt;/item&gt;&lt;item&gt;3747&lt;/item&gt;&lt;item&gt;3750&lt;/item&gt;&lt;item&gt;3751&lt;/item&gt;&lt;item&gt;3754&lt;/item&gt;&lt;item&gt;3755&lt;/item&gt;&lt;item&gt;3757&lt;/item&gt;&lt;item&gt;3759&lt;/item&gt;&lt;item&gt;3760&lt;/item&gt;&lt;/record-ids&gt;&lt;/item&gt;&lt;/Libraries&gt;"/>
  </w:docVars>
  <w:rsids>
    <w:rsidRoot w:val="00636B77"/>
    <w:rsid w:val="00006357"/>
    <w:rsid w:val="000116C3"/>
    <w:rsid w:val="00013CDA"/>
    <w:rsid w:val="00014B1E"/>
    <w:rsid w:val="000230F9"/>
    <w:rsid w:val="00023F9B"/>
    <w:rsid w:val="00024903"/>
    <w:rsid w:val="00033D1A"/>
    <w:rsid w:val="00035BCA"/>
    <w:rsid w:val="00037976"/>
    <w:rsid w:val="00037D51"/>
    <w:rsid w:val="000411BC"/>
    <w:rsid w:val="000504B7"/>
    <w:rsid w:val="00051415"/>
    <w:rsid w:val="00057176"/>
    <w:rsid w:val="000602DE"/>
    <w:rsid w:val="00060492"/>
    <w:rsid w:val="00061E71"/>
    <w:rsid w:val="00063082"/>
    <w:rsid w:val="00063CF3"/>
    <w:rsid w:val="000674E1"/>
    <w:rsid w:val="00070648"/>
    <w:rsid w:val="00070BDE"/>
    <w:rsid w:val="00080378"/>
    <w:rsid w:val="00084ED5"/>
    <w:rsid w:val="00086AD5"/>
    <w:rsid w:val="000876A9"/>
    <w:rsid w:val="00096FA2"/>
    <w:rsid w:val="00097C7A"/>
    <w:rsid w:val="000A04E3"/>
    <w:rsid w:val="000A0680"/>
    <w:rsid w:val="000A1E6E"/>
    <w:rsid w:val="000A51E7"/>
    <w:rsid w:val="000A7D04"/>
    <w:rsid w:val="000B09DD"/>
    <w:rsid w:val="000B27C5"/>
    <w:rsid w:val="000B2891"/>
    <w:rsid w:val="000B58E7"/>
    <w:rsid w:val="000C0AA4"/>
    <w:rsid w:val="000C4466"/>
    <w:rsid w:val="000C507C"/>
    <w:rsid w:val="000D2760"/>
    <w:rsid w:val="000D2BA0"/>
    <w:rsid w:val="000D2EDE"/>
    <w:rsid w:val="000D339E"/>
    <w:rsid w:val="000D392C"/>
    <w:rsid w:val="000D476E"/>
    <w:rsid w:val="000D5ACD"/>
    <w:rsid w:val="000D71EA"/>
    <w:rsid w:val="000E0ACF"/>
    <w:rsid w:val="000E1643"/>
    <w:rsid w:val="000E2735"/>
    <w:rsid w:val="000E2BD1"/>
    <w:rsid w:val="000E3F8B"/>
    <w:rsid w:val="000E4C2B"/>
    <w:rsid w:val="000E679B"/>
    <w:rsid w:val="000E7078"/>
    <w:rsid w:val="000F2639"/>
    <w:rsid w:val="000F2886"/>
    <w:rsid w:val="000F3A29"/>
    <w:rsid w:val="000F4E91"/>
    <w:rsid w:val="000F62FC"/>
    <w:rsid w:val="000F648E"/>
    <w:rsid w:val="000F7478"/>
    <w:rsid w:val="000F7692"/>
    <w:rsid w:val="0010270C"/>
    <w:rsid w:val="0010281A"/>
    <w:rsid w:val="0010597D"/>
    <w:rsid w:val="00105B9D"/>
    <w:rsid w:val="00111EC2"/>
    <w:rsid w:val="001140B3"/>
    <w:rsid w:val="00117FB3"/>
    <w:rsid w:val="00122A9F"/>
    <w:rsid w:val="00123A40"/>
    <w:rsid w:val="00123E11"/>
    <w:rsid w:val="001245F3"/>
    <w:rsid w:val="00124913"/>
    <w:rsid w:val="001401E2"/>
    <w:rsid w:val="00146D57"/>
    <w:rsid w:val="00150459"/>
    <w:rsid w:val="001553FD"/>
    <w:rsid w:val="00156E69"/>
    <w:rsid w:val="0016108C"/>
    <w:rsid w:val="0016280F"/>
    <w:rsid w:val="00163DA8"/>
    <w:rsid w:val="00164679"/>
    <w:rsid w:val="0016622E"/>
    <w:rsid w:val="00166D58"/>
    <w:rsid w:val="00167611"/>
    <w:rsid w:val="001677C6"/>
    <w:rsid w:val="00175709"/>
    <w:rsid w:val="00176CC4"/>
    <w:rsid w:val="00177308"/>
    <w:rsid w:val="00180758"/>
    <w:rsid w:val="001842EC"/>
    <w:rsid w:val="001845FD"/>
    <w:rsid w:val="00185F38"/>
    <w:rsid w:val="001932BC"/>
    <w:rsid w:val="00195B92"/>
    <w:rsid w:val="00197B4A"/>
    <w:rsid w:val="001A1A38"/>
    <w:rsid w:val="001A3447"/>
    <w:rsid w:val="001A5CD8"/>
    <w:rsid w:val="001A6C11"/>
    <w:rsid w:val="001B5033"/>
    <w:rsid w:val="001B7FD0"/>
    <w:rsid w:val="001C0DBE"/>
    <w:rsid w:val="001C2BEE"/>
    <w:rsid w:val="001C3C98"/>
    <w:rsid w:val="001C51E4"/>
    <w:rsid w:val="001C5268"/>
    <w:rsid w:val="001C6929"/>
    <w:rsid w:val="001D2913"/>
    <w:rsid w:val="001D345E"/>
    <w:rsid w:val="001D5054"/>
    <w:rsid w:val="001D58F4"/>
    <w:rsid w:val="001D5B73"/>
    <w:rsid w:val="001D63DA"/>
    <w:rsid w:val="001D64B6"/>
    <w:rsid w:val="001D6958"/>
    <w:rsid w:val="001D7726"/>
    <w:rsid w:val="001E2C6C"/>
    <w:rsid w:val="001F31B7"/>
    <w:rsid w:val="00200BEA"/>
    <w:rsid w:val="00206AC4"/>
    <w:rsid w:val="00206DC8"/>
    <w:rsid w:val="002070CE"/>
    <w:rsid w:val="0021142B"/>
    <w:rsid w:val="00230AAC"/>
    <w:rsid w:val="0023276A"/>
    <w:rsid w:val="00233EF4"/>
    <w:rsid w:val="00235D00"/>
    <w:rsid w:val="00237BC8"/>
    <w:rsid w:val="00241FDB"/>
    <w:rsid w:val="002442CF"/>
    <w:rsid w:val="00251029"/>
    <w:rsid w:val="002534B8"/>
    <w:rsid w:val="0025389F"/>
    <w:rsid w:val="0025491D"/>
    <w:rsid w:val="002574B9"/>
    <w:rsid w:val="00260A2A"/>
    <w:rsid w:val="002617EF"/>
    <w:rsid w:val="0026235F"/>
    <w:rsid w:val="00263387"/>
    <w:rsid w:val="00270619"/>
    <w:rsid w:val="0027515A"/>
    <w:rsid w:val="002774FC"/>
    <w:rsid w:val="00283D5F"/>
    <w:rsid w:val="002850C1"/>
    <w:rsid w:val="0028717C"/>
    <w:rsid w:val="002872AB"/>
    <w:rsid w:val="0028731F"/>
    <w:rsid w:val="00291396"/>
    <w:rsid w:val="00296618"/>
    <w:rsid w:val="002968D3"/>
    <w:rsid w:val="00297E7B"/>
    <w:rsid w:val="002A1174"/>
    <w:rsid w:val="002B1661"/>
    <w:rsid w:val="002B183F"/>
    <w:rsid w:val="002B40E9"/>
    <w:rsid w:val="002B61E7"/>
    <w:rsid w:val="002C1C5B"/>
    <w:rsid w:val="002C7DAC"/>
    <w:rsid w:val="002D4B69"/>
    <w:rsid w:val="002D6086"/>
    <w:rsid w:val="002E3282"/>
    <w:rsid w:val="002E5F81"/>
    <w:rsid w:val="002E7484"/>
    <w:rsid w:val="002F58BD"/>
    <w:rsid w:val="002F5FAE"/>
    <w:rsid w:val="00300E99"/>
    <w:rsid w:val="003064C8"/>
    <w:rsid w:val="00307290"/>
    <w:rsid w:val="003107B8"/>
    <w:rsid w:val="00313A43"/>
    <w:rsid w:val="00314199"/>
    <w:rsid w:val="0031581E"/>
    <w:rsid w:val="003200A9"/>
    <w:rsid w:val="00320136"/>
    <w:rsid w:val="00320756"/>
    <w:rsid w:val="003217BB"/>
    <w:rsid w:val="00322A45"/>
    <w:rsid w:val="00323FF1"/>
    <w:rsid w:val="00325A95"/>
    <w:rsid w:val="003277F9"/>
    <w:rsid w:val="003301BB"/>
    <w:rsid w:val="00331136"/>
    <w:rsid w:val="003316D8"/>
    <w:rsid w:val="003325F5"/>
    <w:rsid w:val="00337E82"/>
    <w:rsid w:val="00342C62"/>
    <w:rsid w:val="0034306B"/>
    <w:rsid w:val="00343DFA"/>
    <w:rsid w:val="00345F0F"/>
    <w:rsid w:val="00346FBE"/>
    <w:rsid w:val="00350085"/>
    <w:rsid w:val="003501EA"/>
    <w:rsid w:val="00350E31"/>
    <w:rsid w:val="0036243C"/>
    <w:rsid w:val="00365628"/>
    <w:rsid w:val="003667F2"/>
    <w:rsid w:val="00370770"/>
    <w:rsid w:val="00370CB5"/>
    <w:rsid w:val="003729F1"/>
    <w:rsid w:val="003731A5"/>
    <w:rsid w:val="003763BD"/>
    <w:rsid w:val="0038313C"/>
    <w:rsid w:val="00384E0E"/>
    <w:rsid w:val="0038619F"/>
    <w:rsid w:val="003937F2"/>
    <w:rsid w:val="00394EB1"/>
    <w:rsid w:val="003954CC"/>
    <w:rsid w:val="00396AC9"/>
    <w:rsid w:val="003974AF"/>
    <w:rsid w:val="003A5AFA"/>
    <w:rsid w:val="003A78E2"/>
    <w:rsid w:val="003B2A3F"/>
    <w:rsid w:val="003B320F"/>
    <w:rsid w:val="003B3AF4"/>
    <w:rsid w:val="003B410F"/>
    <w:rsid w:val="003B612F"/>
    <w:rsid w:val="003B7F7C"/>
    <w:rsid w:val="003C27A5"/>
    <w:rsid w:val="003D027B"/>
    <w:rsid w:val="003E0613"/>
    <w:rsid w:val="003E0A2C"/>
    <w:rsid w:val="003E3977"/>
    <w:rsid w:val="003E43A9"/>
    <w:rsid w:val="003E4745"/>
    <w:rsid w:val="003E529C"/>
    <w:rsid w:val="003E76AA"/>
    <w:rsid w:val="003F0205"/>
    <w:rsid w:val="003F0747"/>
    <w:rsid w:val="003F29AD"/>
    <w:rsid w:val="003F5926"/>
    <w:rsid w:val="003F7E9D"/>
    <w:rsid w:val="0040021E"/>
    <w:rsid w:val="00402AC7"/>
    <w:rsid w:val="00404255"/>
    <w:rsid w:val="004053F9"/>
    <w:rsid w:val="00406BB6"/>
    <w:rsid w:val="004070DC"/>
    <w:rsid w:val="004100B2"/>
    <w:rsid w:val="004120BF"/>
    <w:rsid w:val="004152F1"/>
    <w:rsid w:val="004208DE"/>
    <w:rsid w:val="00420DBD"/>
    <w:rsid w:val="004241A9"/>
    <w:rsid w:val="00430AD0"/>
    <w:rsid w:val="00431440"/>
    <w:rsid w:val="004346D7"/>
    <w:rsid w:val="00436964"/>
    <w:rsid w:val="00441A82"/>
    <w:rsid w:val="00441B16"/>
    <w:rsid w:val="00442B02"/>
    <w:rsid w:val="00450C83"/>
    <w:rsid w:val="00453F9E"/>
    <w:rsid w:val="0045557F"/>
    <w:rsid w:val="004569A9"/>
    <w:rsid w:val="00462691"/>
    <w:rsid w:val="00464567"/>
    <w:rsid w:val="00465569"/>
    <w:rsid w:val="0046675C"/>
    <w:rsid w:val="00466891"/>
    <w:rsid w:val="00470C03"/>
    <w:rsid w:val="00470EDC"/>
    <w:rsid w:val="00471C9C"/>
    <w:rsid w:val="00473311"/>
    <w:rsid w:val="00477EAA"/>
    <w:rsid w:val="004812C4"/>
    <w:rsid w:val="00481770"/>
    <w:rsid w:val="00482EBD"/>
    <w:rsid w:val="00484303"/>
    <w:rsid w:val="004872DF"/>
    <w:rsid w:val="004921C7"/>
    <w:rsid w:val="00492649"/>
    <w:rsid w:val="00492685"/>
    <w:rsid w:val="00497B1F"/>
    <w:rsid w:val="00497F8B"/>
    <w:rsid w:val="004A11C3"/>
    <w:rsid w:val="004A1918"/>
    <w:rsid w:val="004A3338"/>
    <w:rsid w:val="004A63FB"/>
    <w:rsid w:val="004A72C7"/>
    <w:rsid w:val="004B1057"/>
    <w:rsid w:val="004B7388"/>
    <w:rsid w:val="004B7BDA"/>
    <w:rsid w:val="004C1ABC"/>
    <w:rsid w:val="004C42FA"/>
    <w:rsid w:val="004C5EF3"/>
    <w:rsid w:val="004D3768"/>
    <w:rsid w:val="004D5179"/>
    <w:rsid w:val="004D5C59"/>
    <w:rsid w:val="004E131D"/>
    <w:rsid w:val="004E2842"/>
    <w:rsid w:val="004F08CB"/>
    <w:rsid w:val="004F1E4D"/>
    <w:rsid w:val="004F2B9B"/>
    <w:rsid w:val="004F4C23"/>
    <w:rsid w:val="004F7A81"/>
    <w:rsid w:val="0050025F"/>
    <w:rsid w:val="0050128F"/>
    <w:rsid w:val="00501CE1"/>
    <w:rsid w:val="005030D5"/>
    <w:rsid w:val="00503410"/>
    <w:rsid w:val="00506D62"/>
    <w:rsid w:val="005114EF"/>
    <w:rsid w:val="005125BF"/>
    <w:rsid w:val="00512B99"/>
    <w:rsid w:val="00516FA6"/>
    <w:rsid w:val="00520B5F"/>
    <w:rsid w:val="00521709"/>
    <w:rsid w:val="00523448"/>
    <w:rsid w:val="00530CF5"/>
    <w:rsid w:val="00530E8D"/>
    <w:rsid w:val="005310FC"/>
    <w:rsid w:val="00536DBA"/>
    <w:rsid w:val="00541840"/>
    <w:rsid w:val="00543D59"/>
    <w:rsid w:val="00543E77"/>
    <w:rsid w:val="00543EB3"/>
    <w:rsid w:val="0054434F"/>
    <w:rsid w:val="005461EB"/>
    <w:rsid w:val="00546E97"/>
    <w:rsid w:val="0054764C"/>
    <w:rsid w:val="0055027B"/>
    <w:rsid w:val="00554E50"/>
    <w:rsid w:val="005650B7"/>
    <w:rsid w:val="00567BE4"/>
    <w:rsid w:val="005720B8"/>
    <w:rsid w:val="00575689"/>
    <w:rsid w:val="00584C15"/>
    <w:rsid w:val="005856BB"/>
    <w:rsid w:val="00586E1A"/>
    <w:rsid w:val="00590495"/>
    <w:rsid w:val="005904FB"/>
    <w:rsid w:val="00591850"/>
    <w:rsid w:val="00591E9A"/>
    <w:rsid w:val="0059200D"/>
    <w:rsid w:val="005922F6"/>
    <w:rsid w:val="00592809"/>
    <w:rsid w:val="005930AE"/>
    <w:rsid w:val="00593A37"/>
    <w:rsid w:val="00593BCC"/>
    <w:rsid w:val="005969BB"/>
    <w:rsid w:val="00597FF4"/>
    <w:rsid w:val="005A161E"/>
    <w:rsid w:val="005A61D6"/>
    <w:rsid w:val="005A7642"/>
    <w:rsid w:val="005B0C4B"/>
    <w:rsid w:val="005B2079"/>
    <w:rsid w:val="005B50A6"/>
    <w:rsid w:val="005C015E"/>
    <w:rsid w:val="005C327F"/>
    <w:rsid w:val="005C3544"/>
    <w:rsid w:val="005C3E6F"/>
    <w:rsid w:val="005C4B96"/>
    <w:rsid w:val="005C5550"/>
    <w:rsid w:val="005C7A03"/>
    <w:rsid w:val="005D1B2F"/>
    <w:rsid w:val="005D3647"/>
    <w:rsid w:val="005D4861"/>
    <w:rsid w:val="005D64C3"/>
    <w:rsid w:val="005D6810"/>
    <w:rsid w:val="005D751E"/>
    <w:rsid w:val="005D7E9B"/>
    <w:rsid w:val="005E136A"/>
    <w:rsid w:val="005E2E93"/>
    <w:rsid w:val="005E2FE1"/>
    <w:rsid w:val="005E3BBE"/>
    <w:rsid w:val="005E7ED8"/>
    <w:rsid w:val="005F076E"/>
    <w:rsid w:val="005F0ECF"/>
    <w:rsid w:val="005F24E2"/>
    <w:rsid w:val="005F47CC"/>
    <w:rsid w:val="005F5C7E"/>
    <w:rsid w:val="00606F35"/>
    <w:rsid w:val="00613786"/>
    <w:rsid w:val="00613D6F"/>
    <w:rsid w:val="00613F50"/>
    <w:rsid w:val="00617ABB"/>
    <w:rsid w:val="006263C9"/>
    <w:rsid w:val="006265FC"/>
    <w:rsid w:val="00627680"/>
    <w:rsid w:val="006335B3"/>
    <w:rsid w:val="00636B77"/>
    <w:rsid w:val="00637B12"/>
    <w:rsid w:val="0064087E"/>
    <w:rsid w:val="0064235A"/>
    <w:rsid w:val="006435D8"/>
    <w:rsid w:val="00644E5E"/>
    <w:rsid w:val="00645595"/>
    <w:rsid w:val="00647ACD"/>
    <w:rsid w:val="0065389C"/>
    <w:rsid w:val="006547B4"/>
    <w:rsid w:val="00655ABD"/>
    <w:rsid w:val="00657E6A"/>
    <w:rsid w:val="006633DB"/>
    <w:rsid w:val="006706A4"/>
    <w:rsid w:val="00671277"/>
    <w:rsid w:val="00671F07"/>
    <w:rsid w:val="00680E02"/>
    <w:rsid w:val="00682CDA"/>
    <w:rsid w:val="006859E6"/>
    <w:rsid w:val="00690569"/>
    <w:rsid w:val="00690CA5"/>
    <w:rsid w:val="00691B54"/>
    <w:rsid w:val="006922EB"/>
    <w:rsid w:val="0069338F"/>
    <w:rsid w:val="00693DA0"/>
    <w:rsid w:val="00693E3F"/>
    <w:rsid w:val="00694D02"/>
    <w:rsid w:val="00695764"/>
    <w:rsid w:val="00695782"/>
    <w:rsid w:val="006A24A2"/>
    <w:rsid w:val="006A3C36"/>
    <w:rsid w:val="006A3D74"/>
    <w:rsid w:val="006B1B9C"/>
    <w:rsid w:val="006B2A3F"/>
    <w:rsid w:val="006B2B27"/>
    <w:rsid w:val="006C3433"/>
    <w:rsid w:val="006C34D8"/>
    <w:rsid w:val="006C3B0D"/>
    <w:rsid w:val="006C44A7"/>
    <w:rsid w:val="006D0936"/>
    <w:rsid w:val="006D615A"/>
    <w:rsid w:val="006D6E6D"/>
    <w:rsid w:val="006E0C18"/>
    <w:rsid w:val="006E2EC8"/>
    <w:rsid w:val="006E4043"/>
    <w:rsid w:val="006E5FD3"/>
    <w:rsid w:val="006E6617"/>
    <w:rsid w:val="006E675A"/>
    <w:rsid w:val="006E776D"/>
    <w:rsid w:val="006F2BF5"/>
    <w:rsid w:val="006F4C43"/>
    <w:rsid w:val="006F76A8"/>
    <w:rsid w:val="00712347"/>
    <w:rsid w:val="00714E72"/>
    <w:rsid w:val="0072161B"/>
    <w:rsid w:val="007239AD"/>
    <w:rsid w:val="007301FA"/>
    <w:rsid w:val="00733708"/>
    <w:rsid w:val="00733AC4"/>
    <w:rsid w:val="00736BF0"/>
    <w:rsid w:val="00737102"/>
    <w:rsid w:val="0074176F"/>
    <w:rsid w:val="00742AFA"/>
    <w:rsid w:val="00742CF1"/>
    <w:rsid w:val="007468EF"/>
    <w:rsid w:val="00747382"/>
    <w:rsid w:val="00747BBA"/>
    <w:rsid w:val="00747C75"/>
    <w:rsid w:val="0075723E"/>
    <w:rsid w:val="00760EB4"/>
    <w:rsid w:val="00760F17"/>
    <w:rsid w:val="00762939"/>
    <w:rsid w:val="00766235"/>
    <w:rsid w:val="00766FDC"/>
    <w:rsid w:val="00767B38"/>
    <w:rsid w:val="00770A94"/>
    <w:rsid w:val="00773911"/>
    <w:rsid w:val="0077486D"/>
    <w:rsid w:val="0077556E"/>
    <w:rsid w:val="00775F7E"/>
    <w:rsid w:val="00777E06"/>
    <w:rsid w:val="007810F7"/>
    <w:rsid w:val="0078670A"/>
    <w:rsid w:val="00791FCA"/>
    <w:rsid w:val="00795A5B"/>
    <w:rsid w:val="007A528B"/>
    <w:rsid w:val="007A5C76"/>
    <w:rsid w:val="007A5F0C"/>
    <w:rsid w:val="007A68B1"/>
    <w:rsid w:val="007B4A85"/>
    <w:rsid w:val="007B691A"/>
    <w:rsid w:val="007B7D84"/>
    <w:rsid w:val="007C2F7B"/>
    <w:rsid w:val="007C674C"/>
    <w:rsid w:val="007D28ED"/>
    <w:rsid w:val="007D3425"/>
    <w:rsid w:val="007D4FCA"/>
    <w:rsid w:val="007D55BD"/>
    <w:rsid w:val="007D561A"/>
    <w:rsid w:val="007D63B0"/>
    <w:rsid w:val="007D77E4"/>
    <w:rsid w:val="007E023A"/>
    <w:rsid w:val="007E0800"/>
    <w:rsid w:val="007E22A8"/>
    <w:rsid w:val="007E293B"/>
    <w:rsid w:val="007E40F0"/>
    <w:rsid w:val="007F0EA8"/>
    <w:rsid w:val="007F1FC8"/>
    <w:rsid w:val="007F47A6"/>
    <w:rsid w:val="007F5458"/>
    <w:rsid w:val="007F6D33"/>
    <w:rsid w:val="00800A0B"/>
    <w:rsid w:val="0080720E"/>
    <w:rsid w:val="0081530E"/>
    <w:rsid w:val="0081563F"/>
    <w:rsid w:val="00815F8B"/>
    <w:rsid w:val="0081732F"/>
    <w:rsid w:val="00817886"/>
    <w:rsid w:val="008210CA"/>
    <w:rsid w:val="00821934"/>
    <w:rsid w:val="00821DBD"/>
    <w:rsid w:val="00822486"/>
    <w:rsid w:val="00825674"/>
    <w:rsid w:val="0082630B"/>
    <w:rsid w:val="008325BB"/>
    <w:rsid w:val="008325CA"/>
    <w:rsid w:val="00834FB9"/>
    <w:rsid w:val="008361CC"/>
    <w:rsid w:val="0084328F"/>
    <w:rsid w:val="008518FD"/>
    <w:rsid w:val="008541AD"/>
    <w:rsid w:val="008545F6"/>
    <w:rsid w:val="0085715F"/>
    <w:rsid w:val="00857276"/>
    <w:rsid w:val="00857C0D"/>
    <w:rsid w:val="00862951"/>
    <w:rsid w:val="00862B35"/>
    <w:rsid w:val="00862B9D"/>
    <w:rsid w:val="00864921"/>
    <w:rsid w:val="00865A8D"/>
    <w:rsid w:val="00867B42"/>
    <w:rsid w:val="00870B1D"/>
    <w:rsid w:val="00871796"/>
    <w:rsid w:val="00881399"/>
    <w:rsid w:val="00882B39"/>
    <w:rsid w:val="00882C6A"/>
    <w:rsid w:val="00887BAF"/>
    <w:rsid w:val="00893A7C"/>
    <w:rsid w:val="008946F3"/>
    <w:rsid w:val="00894CC6"/>
    <w:rsid w:val="0089597F"/>
    <w:rsid w:val="008B0FE6"/>
    <w:rsid w:val="008B3950"/>
    <w:rsid w:val="008C3119"/>
    <w:rsid w:val="008C3345"/>
    <w:rsid w:val="008C4F53"/>
    <w:rsid w:val="008C7F32"/>
    <w:rsid w:val="008D0A1A"/>
    <w:rsid w:val="008D102B"/>
    <w:rsid w:val="008D3167"/>
    <w:rsid w:val="008D4B7F"/>
    <w:rsid w:val="008D6084"/>
    <w:rsid w:val="008D7AAF"/>
    <w:rsid w:val="008E16FF"/>
    <w:rsid w:val="008E394D"/>
    <w:rsid w:val="008E5853"/>
    <w:rsid w:val="008F096A"/>
    <w:rsid w:val="008F0C40"/>
    <w:rsid w:val="008F6BD9"/>
    <w:rsid w:val="008F720A"/>
    <w:rsid w:val="00900CF0"/>
    <w:rsid w:val="00902485"/>
    <w:rsid w:val="00902617"/>
    <w:rsid w:val="009106B7"/>
    <w:rsid w:val="009106EA"/>
    <w:rsid w:val="00910B82"/>
    <w:rsid w:val="009179AF"/>
    <w:rsid w:val="00917E8C"/>
    <w:rsid w:val="009271D9"/>
    <w:rsid w:val="0093498C"/>
    <w:rsid w:val="00935515"/>
    <w:rsid w:val="00935533"/>
    <w:rsid w:val="00936EED"/>
    <w:rsid w:val="00941BE1"/>
    <w:rsid w:val="00943953"/>
    <w:rsid w:val="00945AFB"/>
    <w:rsid w:val="00957853"/>
    <w:rsid w:val="009643F8"/>
    <w:rsid w:val="0096443E"/>
    <w:rsid w:val="00965E3F"/>
    <w:rsid w:val="00967380"/>
    <w:rsid w:val="009863A5"/>
    <w:rsid w:val="00991BF5"/>
    <w:rsid w:val="00993706"/>
    <w:rsid w:val="009A093F"/>
    <w:rsid w:val="009A45A5"/>
    <w:rsid w:val="009A461F"/>
    <w:rsid w:val="009A471E"/>
    <w:rsid w:val="009B3E42"/>
    <w:rsid w:val="009B4524"/>
    <w:rsid w:val="009B778E"/>
    <w:rsid w:val="009C3DDF"/>
    <w:rsid w:val="009C5B8F"/>
    <w:rsid w:val="009D0FA9"/>
    <w:rsid w:val="009D104C"/>
    <w:rsid w:val="009D2337"/>
    <w:rsid w:val="009D2A67"/>
    <w:rsid w:val="009D5EC0"/>
    <w:rsid w:val="009E03A8"/>
    <w:rsid w:val="009E381F"/>
    <w:rsid w:val="009E415B"/>
    <w:rsid w:val="009E547F"/>
    <w:rsid w:val="009E5500"/>
    <w:rsid w:val="009E6001"/>
    <w:rsid w:val="009E7287"/>
    <w:rsid w:val="009F225C"/>
    <w:rsid w:val="009F4AFB"/>
    <w:rsid w:val="00A0133F"/>
    <w:rsid w:val="00A01682"/>
    <w:rsid w:val="00A01E67"/>
    <w:rsid w:val="00A063E6"/>
    <w:rsid w:val="00A071C7"/>
    <w:rsid w:val="00A1180A"/>
    <w:rsid w:val="00A12B5B"/>
    <w:rsid w:val="00A1428B"/>
    <w:rsid w:val="00A157A9"/>
    <w:rsid w:val="00A15E68"/>
    <w:rsid w:val="00A20437"/>
    <w:rsid w:val="00A246D7"/>
    <w:rsid w:val="00A351F6"/>
    <w:rsid w:val="00A35570"/>
    <w:rsid w:val="00A36AE2"/>
    <w:rsid w:val="00A3715F"/>
    <w:rsid w:val="00A5087F"/>
    <w:rsid w:val="00A60987"/>
    <w:rsid w:val="00A6130E"/>
    <w:rsid w:val="00A622FE"/>
    <w:rsid w:val="00A638E4"/>
    <w:rsid w:val="00A63BBF"/>
    <w:rsid w:val="00A64B82"/>
    <w:rsid w:val="00A65E18"/>
    <w:rsid w:val="00A66F15"/>
    <w:rsid w:val="00A7295A"/>
    <w:rsid w:val="00A74E22"/>
    <w:rsid w:val="00A75961"/>
    <w:rsid w:val="00A779CE"/>
    <w:rsid w:val="00A8545A"/>
    <w:rsid w:val="00A87D81"/>
    <w:rsid w:val="00A94846"/>
    <w:rsid w:val="00A973E1"/>
    <w:rsid w:val="00AA2A79"/>
    <w:rsid w:val="00AA38AC"/>
    <w:rsid w:val="00AA6399"/>
    <w:rsid w:val="00AA7E2A"/>
    <w:rsid w:val="00AB0A87"/>
    <w:rsid w:val="00AB3ECE"/>
    <w:rsid w:val="00AB45E6"/>
    <w:rsid w:val="00AC1E4D"/>
    <w:rsid w:val="00AC64EA"/>
    <w:rsid w:val="00AD538E"/>
    <w:rsid w:val="00AD58EB"/>
    <w:rsid w:val="00AD659D"/>
    <w:rsid w:val="00AD7FA3"/>
    <w:rsid w:val="00AE0994"/>
    <w:rsid w:val="00AE0D1D"/>
    <w:rsid w:val="00AE73B4"/>
    <w:rsid w:val="00AE7AE0"/>
    <w:rsid w:val="00AF1401"/>
    <w:rsid w:val="00AF1DCD"/>
    <w:rsid w:val="00AF4BA6"/>
    <w:rsid w:val="00AF612A"/>
    <w:rsid w:val="00AF7D93"/>
    <w:rsid w:val="00B02A4A"/>
    <w:rsid w:val="00B03859"/>
    <w:rsid w:val="00B05F55"/>
    <w:rsid w:val="00B0642E"/>
    <w:rsid w:val="00B0660A"/>
    <w:rsid w:val="00B0722D"/>
    <w:rsid w:val="00B07722"/>
    <w:rsid w:val="00B07CBE"/>
    <w:rsid w:val="00B118F8"/>
    <w:rsid w:val="00B1510C"/>
    <w:rsid w:val="00B15404"/>
    <w:rsid w:val="00B15960"/>
    <w:rsid w:val="00B162B7"/>
    <w:rsid w:val="00B1712E"/>
    <w:rsid w:val="00B20834"/>
    <w:rsid w:val="00B212DA"/>
    <w:rsid w:val="00B22FC3"/>
    <w:rsid w:val="00B2366B"/>
    <w:rsid w:val="00B256EB"/>
    <w:rsid w:val="00B26C53"/>
    <w:rsid w:val="00B33A54"/>
    <w:rsid w:val="00B347A4"/>
    <w:rsid w:val="00B36239"/>
    <w:rsid w:val="00B378A2"/>
    <w:rsid w:val="00B40BC6"/>
    <w:rsid w:val="00B4180B"/>
    <w:rsid w:val="00B41E4C"/>
    <w:rsid w:val="00B424A4"/>
    <w:rsid w:val="00B42C84"/>
    <w:rsid w:val="00B43377"/>
    <w:rsid w:val="00B51374"/>
    <w:rsid w:val="00B560A5"/>
    <w:rsid w:val="00B56E5A"/>
    <w:rsid w:val="00B63472"/>
    <w:rsid w:val="00B650DF"/>
    <w:rsid w:val="00B65180"/>
    <w:rsid w:val="00B65619"/>
    <w:rsid w:val="00B65749"/>
    <w:rsid w:val="00B67884"/>
    <w:rsid w:val="00B7130D"/>
    <w:rsid w:val="00B7290B"/>
    <w:rsid w:val="00B72F49"/>
    <w:rsid w:val="00B74022"/>
    <w:rsid w:val="00B7756D"/>
    <w:rsid w:val="00B8213B"/>
    <w:rsid w:val="00B82CF0"/>
    <w:rsid w:val="00B83A50"/>
    <w:rsid w:val="00B87DE4"/>
    <w:rsid w:val="00B90D08"/>
    <w:rsid w:val="00B92710"/>
    <w:rsid w:val="00B94CEB"/>
    <w:rsid w:val="00B96A11"/>
    <w:rsid w:val="00B96FEF"/>
    <w:rsid w:val="00BA45D1"/>
    <w:rsid w:val="00BA6488"/>
    <w:rsid w:val="00BB07B0"/>
    <w:rsid w:val="00BB07E9"/>
    <w:rsid w:val="00BB1128"/>
    <w:rsid w:val="00BB148B"/>
    <w:rsid w:val="00BB2EE3"/>
    <w:rsid w:val="00BB45F8"/>
    <w:rsid w:val="00BB7382"/>
    <w:rsid w:val="00BC093C"/>
    <w:rsid w:val="00BC2032"/>
    <w:rsid w:val="00BC2FEE"/>
    <w:rsid w:val="00BC34EE"/>
    <w:rsid w:val="00BD02B7"/>
    <w:rsid w:val="00BD0FFE"/>
    <w:rsid w:val="00BD1657"/>
    <w:rsid w:val="00BD38F9"/>
    <w:rsid w:val="00BE084B"/>
    <w:rsid w:val="00BE131C"/>
    <w:rsid w:val="00BE4E7D"/>
    <w:rsid w:val="00BF19BD"/>
    <w:rsid w:val="00BF2A36"/>
    <w:rsid w:val="00BF368E"/>
    <w:rsid w:val="00BF3B97"/>
    <w:rsid w:val="00BF7DFA"/>
    <w:rsid w:val="00C0276C"/>
    <w:rsid w:val="00C02777"/>
    <w:rsid w:val="00C043E8"/>
    <w:rsid w:val="00C06DDE"/>
    <w:rsid w:val="00C15602"/>
    <w:rsid w:val="00C16934"/>
    <w:rsid w:val="00C17B48"/>
    <w:rsid w:val="00C212B0"/>
    <w:rsid w:val="00C23749"/>
    <w:rsid w:val="00C23CBB"/>
    <w:rsid w:val="00C24D38"/>
    <w:rsid w:val="00C31167"/>
    <w:rsid w:val="00C33018"/>
    <w:rsid w:val="00C3437A"/>
    <w:rsid w:val="00C34A68"/>
    <w:rsid w:val="00C359B7"/>
    <w:rsid w:val="00C361DD"/>
    <w:rsid w:val="00C3620F"/>
    <w:rsid w:val="00C3721C"/>
    <w:rsid w:val="00C374C7"/>
    <w:rsid w:val="00C43842"/>
    <w:rsid w:val="00C45B5A"/>
    <w:rsid w:val="00C4671A"/>
    <w:rsid w:val="00C475BC"/>
    <w:rsid w:val="00C47A10"/>
    <w:rsid w:val="00C514ED"/>
    <w:rsid w:val="00C52980"/>
    <w:rsid w:val="00C544D3"/>
    <w:rsid w:val="00C552A2"/>
    <w:rsid w:val="00C56B8B"/>
    <w:rsid w:val="00C576FD"/>
    <w:rsid w:val="00C5780A"/>
    <w:rsid w:val="00C603CA"/>
    <w:rsid w:val="00C61CFF"/>
    <w:rsid w:val="00C6270F"/>
    <w:rsid w:val="00C63A96"/>
    <w:rsid w:val="00C6664B"/>
    <w:rsid w:val="00C66CF4"/>
    <w:rsid w:val="00C67CAC"/>
    <w:rsid w:val="00C67E5E"/>
    <w:rsid w:val="00C7013B"/>
    <w:rsid w:val="00C72BF5"/>
    <w:rsid w:val="00C7449A"/>
    <w:rsid w:val="00C77856"/>
    <w:rsid w:val="00C81D95"/>
    <w:rsid w:val="00C829A7"/>
    <w:rsid w:val="00C82BA0"/>
    <w:rsid w:val="00C84486"/>
    <w:rsid w:val="00C86E41"/>
    <w:rsid w:val="00C92200"/>
    <w:rsid w:val="00C97999"/>
    <w:rsid w:val="00CA1FF1"/>
    <w:rsid w:val="00CA3565"/>
    <w:rsid w:val="00CA7F63"/>
    <w:rsid w:val="00CB0F0B"/>
    <w:rsid w:val="00CC476A"/>
    <w:rsid w:val="00CC4B94"/>
    <w:rsid w:val="00CC608F"/>
    <w:rsid w:val="00CD0122"/>
    <w:rsid w:val="00CD07E3"/>
    <w:rsid w:val="00CD0EA3"/>
    <w:rsid w:val="00CD1A43"/>
    <w:rsid w:val="00CD1B59"/>
    <w:rsid w:val="00CD5616"/>
    <w:rsid w:val="00CD58BB"/>
    <w:rsid w:val="00CE1C58"/>
    <w:rsid w:val="00CE23BC"/>
    <w:rsid w:val="00CE27F5"/>
    <w:rsid w:val="00CE2C13"/>
    <w:rsid w:val="00CE2EE9"/>
    <w:rsid w:val="00CE363F"/>
    <w:rsid w:val="00CE3D6B"/>
    <w:rsid w:val="00CE56CF"/>
    <w:rsid w:val="00CE74DE"/>
    <w:rsid w:val="00CE75BF"/>
    <w:rsid w:val="00CF10B2"/>
    <w:rsid w:val="00CF7FDE"/>
    <w:rsid w:val="00D022FB"/>
    <w:rsid w:val="00D05708"/>
    <w:rsid w:val="00D05C2B"/>
    <w:rsid w:val="00D06993"/>
    <w:rsid w:val="00D114D3"/>
    <w:rsid w:val="00D127F1"/>
    <w:rsid w:val="00D15949"/>
    <w:rsid w:val="00D173B0"/>
    <w:rsid w:val="00D2221B"/>
    <w:rsid w:val="00D25A6F"/>
    <w:rsid w:val="00D25FC1"/>
    <w:rsid w:val="00D30890"/>
    <w:rsid w:val="00D30E18"/>
    <w:rsid w:val="00D315C9"/>
    <w:rsid w:val="00D320CE"/>
    <w:rsid w:val="00D330DC"/>
    <w:rsid w:val="00D408CC"/>
    <w:rsid w:val="00D40BAE"/>
    <w:rsid w:val="00D41726"/>
    <w:rsid w:val="00D43253"/>
    <w:rsid w:val="00D44673"/>
    <w:rsid w:val="00D46E36"/>
    <w:rsid w:val="00D5173B"/>
    <w:rsid w:val="00D52587"/>
    <w:rsid w:val="00D54C1B"/>
    <w:rsid w:val="00D56680"/>
    <w:rsid w:val="00D5738E"/>
    <w:rsid w:val="00D578D7"/>
    <w:rsid w:val="00D6454B"/>
    <w:rsid w:val="00D64BF9"/>
    <w:rsid w:val="00D70BB6"/>
    <w:rsid w:val="00D715C9"/>
    <w:rsid w:val="00D73C34"/>
    <w:rsid w:val="00D73C63"/>
    <w:rsid w:val="00D74BE0"/>
    <w:rsid w:val="00D76128"/>
    <w:rsid w:val="00D8085C"/>
    <w:rsid w:val="00D828F7"/>
    <w:rsid w:val="00D85E5E"/>
    <w:rsid w:val="00D862BC"/>
    <w:rsid w:val="00D86756"/>
    <w:rsid w:val="00DA07C1"/>
    <w:rsid w:val="00DA13FD"/>
    <w:rsid w:val="00DA2DFA"/>
    <w:rsid w:val="00DA3491"/>
    <w:rsid w:val="00DA3A97"/>
    <w:rsid w:val="00DA4D4C"/>
    <w:rsid w:val="00DA5F02"/>
    <w:rsid w:val="00DB2F70"/>
    <w:rsid w:val="00DB57A0"/>
    <w:rsid w:val="00DB65D6"/>
    <w:rsid w:val="00DC3120"/>
    <w:rsid w:val="00DC5C1B"/>
    <w:rsid w:val="00DD065F"/>
    <w:rsid w:val="00DD1784"/>
    <w:rsid w:val="00DD210B"/>
    <w:rsid w:val="00DD44D0"/>
    <w:rsid w:val="00DD526C"/>
    <w:rsid w:val="00DD53DA"/>
    <w:rsid w:val="00DD53DB"/>
    <w:rsid w:val="00DD5C95"/>
    <w:rsid w:val="00DE2D89"/>
    <w:rsid w:val="00DE3059"/>
    <w:rsid w:val="00DE5C5D"/>
    <w:rsid w:val="00DE623C"/>
    <w:rsid w:val="00DF090C"/>
    <w:rsid w:val="00DF1CE6"/>
    <w:rsid w:val="00DF5E34"/>
    <w:rsid w:val="00E00406"/>
    <w:rsid w:val="00E0189D"/>
    <w:rsid w:val="00E0528D"/>
    <w:rsid w:val="00E05738"/>
    <w:rsid w:val="00E05C09"/>
    <w:rsid w:val="00E0681C"/>
    <w:rsid w:val="00E14556"/>
    <w:rsid w:val="00E15A61"/>
    <w:rsid w:val="00E20D14"/>
    <w:rsid w:val="00E27E25"/>
    <w:rsid w:val="00E3024A"/>
    <w:rsid w:val="00E315C9"/>
    <w:rsid w:val="00E405BC"/>
    <w:rsid w:val="00E41ED6"/>
    <w:rsid w:val="00E437F5"/>
    <w:rsid w:val="00E4552D"/>
    <w:rsid w:val="00E4634A"/>
    <w:rsid w:val="00E46CE4"/>
    <w:rsid w:val="00E47224"/>
    <w:rsid w:val="00E506B5"/>
    <w:rsid w:val="00E55300"/>
    <w:rsid w:val="00E55E4C"/>
    <w:rsid w:val="00E55E90"/>
    <w:rsid w:val="00E5793C"/>
    <w:rsid w:val="00E57D7F"/>
    <w:rsid w:val="00E615C6"/>
    <w:rsid w:val="00E66E51"/>
    <w:rsid w:val="00E67114"/>
    <w:rsid w:val="00E67771"/>
    <w:rsid w:val="00E735F5"/>
    <w:rsid w:val="00E80E4C"/>
    <w:rsid w:val="00E86916"/>
    <w:rsid w:val="00E907FA"/>
    <w:rsid w:val="00E9241F"/>
    <w:rsid w:val="00E92A2F"/>
    <w:rsid w:val="00E95F0C"/>
    <w:rsid w:val="00E97519"/>
    <w:rsid w:val="00EA2CE5"/>
    <w:rsid w:val="00EA3786"/>
    <w:rsid w:val="00EA5062"/>
    <w:rsid w:val="00EA613F"/>
    <w:rsid w:val="00EA7475"/>
    <w:rsid w:val="00EB166D"/>
    <w:rsid w:val="00EB2284"/>
    <w:rsid w:val="00EB2317"/>
    <w:rsid w:val="00EB33CA"/>
    <w:rsid w:val="00EB5622"/>
    <w:rsid w:val="00EB7A91"/>
    <w:rsid w:val="00EC08AD"/>
    <w:rsid w:val="00EC1ED3"/>
    <w:rsid w:val="00EC246E"/>
    <w:rsid w:val="00EC5DAE"/>
    <w:rsid w:val="00ED2894"/>
    <w:rsid w:val="00ED333D"/>
    <w:rsid w:val="00ED43DE"/>
    <w:rsid w:val="00ED4D68"/>
    <w:rsid w:val="00EE76CE"/>
    <w:rsid w:val="00EF237F"/>
    <w:rsid w:val="00EF2ED4"/>
    <w:rsid w:val="00EF3F89"/>
    <w:rsid w:val="00EF50EE"/>
    <w:rsid w:val="00EF64A1"/>
    <w:rsid w:val="00F01969"/>
    <w:rsid w:val="00F028CA"/>
    <w:rsid w:val="00F03369"/>
    <w:rsid w:val="00F079C6"/>
    <w:rsid w:val="00F10829"/>
    <w:rsid w:val="00F13A06"/>
    <w:rsid w:val="00F16E55"/>
    <w:rsid w:val="00F16E9D"/>
    <w:rsid w:val="00F16EAF"/>
    <w:rsid w:val="00F2261D"/>
    <w:rsid w:val="00F24315"/>
    <w:rsid w:val="00F24D37"/>
    <w:rsid w:val="00F25265"/>
    <w:rsid w:val="00F30705"/>
    <w:rsid w:val="00F3129D"/>
    <w:rsid w:val="00F326B0"/>
    <w:rsid w:val="00F34E69"/>
    <w:rsid w:val="00F37FD2"/>
    <w:rsid w:val="00F4592E"/>
    <w:rsid w:val="00F46578"/>
    <w:rsid w:val="00F50456"/>
    <w:rsid w:val="00F51DAB"/>
    <w:rsid w:val="00F546BA"/>
    <w:rsid w:val="00F57519"/>
    <w:rsid w:val="00F65B9A"/>
    <w:rsid w:val="00F700CE"/>
    <w:rsid w:val="00F75E53"/>
    <w:rsid w:val="00F76E6C"/>
    <w:rsid w:val="00F77395"/>
    <w:rsid w:val="00F800B6"/>
    <w:rsid w:val="00F80963"/>
    <w:rsid w:val="00F83F9D"/>
    <w:rsid w:val="00F9054D"/>
    <w:rsid w:val="00F9352C"/>
    <w:rsid w:val="00F947CE"/>
    <w:rsid w:val="00F94CD8"/>
    <w:rsid w:val="00FA2F0A"/>
    <w:rsid w:val="00FA5505"/>
    <w:rsid w:val="00FA7D7D"/>
    <w:rsid w:val="00FA7E0F"/>
    <w:rsid w:val="00FB43C6"/>
    <w:rsid w:val="00FB7AC2"/>
    <w:rsid w:val="00FC0308"/>
    <w:rsid w:val="00FC0918"/>
    <w:rsid w:val="00FD1E47"/>
    <w:rsid w:val="00FD408A"/>
    <w:rsid w:val="00FD45CC"/>
    <w:rsid w:val="00FD53AB"/>
    <w:rsid w:val="00FD7B40"/>
    <w:rsid w:val="00FD7C4F"/>
    <w:rsid w:val="00FE428E"/>
    <w:rsid w:val="00FE71E1"/>
    <w:rsid w:val="00FF0092"/>
    <w:rsid w:val="00FF15D7"/>
    <w:rsid w:val="00FF5960"/>
    <w:rsid w:val="00FF70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BE5B58F"/>
  <w15:docId w15:val="{41EDE5D8-D07E-4F20-8B7E-E17DF8BD7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3A50"/>
    <w:pPr>
      <w:numPr>
        <w:numId w:val="2"/>
      </w:numPr>
      <w:spacing w:before="480" w:after="0" w:line="240" w:lineRule="auto"/>
      <w:contextualSpacing/>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83A50"/>
    <w:pPr>
      <w:numPr>
        <w:ilvl w:val="1"/>
        <w:numId w:val="2"/>
      </w:numPr>
      <w:spacing w:before="200" w:after="0" w:line="24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83A50"/>
    <w:pPr>
      <w:numPr>
        <w:ilvl w:val="2"/>
        <w:numId w:val="2"/>
      </w:numPr>
      <w:spacing w:before="200" w:after="0" w:line="24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B83A50"/>
    <w:pPr>
      <w:numPr>
        <w:ilvl w:val="3"/>
        <w:numId w:val="2"/>
      </w:numPr>
      <w:spacing w:before="200" w:after="0" w:line="240" w:lineRule="auto"/>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B83A50"/>
    <w:pPr>
      <w:numPr>
        <w:ilvl w:val="4"/>
        <w:numId w:val="2"/>
      </w:numPr>
      <w:spacing w:before="200" w:after="0" w:line="240" w:lineRule="auto"/>
      <w:outlineLvl w:val="4"/>
    </w:pPr>
    <w:rPr>
      <w:rFonts w:ascii="Times New Roman" w:eastAsiaTheme="majorEastAsia" w:hAnsi="Times New Roman" w:cstheme="majorBidi"/>
      <w:b/>
      <w:bCs/>
      <w:i/>
      <w:sz w:val="24"/>
    </w:rPr>
  </w:style>
  <w:style w:type="paragraph" w:styleId="Heading6">
    <w:name w:val="heading 6"/>
    <w:basedOn w:val="Normal"/>
    <w:next w:val="Normal"/>
    <w:link w:val="Heading6Char"/>
    <w:uiPriority w:val="9"/>
    <w:unhideWhenUsed/>
    <w:qFormat/>
    <w:rsid w:val="00B83A50"/>
    <w:pPr>
      <w:numPr>
        <w:ilvl w:val="5"/>
        <w:numId w:val="2"/>
      </w:numPr>
      <w:spacing w:before="200" w:after="0" w:line="240" w:lineRule="auto"/>
      <w:outlineLvl w:val="5"/>
    </w:pPr>
    <w:rPr>
      <w:rFonts w:ascii="Times New Roman" w:eastAsiaTheme="majorEastAsia" w:hAnsi="Times New Roman" w:cstheme="majorBidi"/>
      <w:bCs/>
      <w:i/>
      <w:iCs/>
      <w:sz w:val="24"/>
    </w:rPr>
  </w:style>
  <w:style w:type="paragraph" w:styleId="Heading7">
    <w:name w:val="heading 7"/>
    <w:basedOn w:val="Normal"/>
    <w:next w:val="Normal"/>
    <w:link w:val="Heading7Char"/>
    <w:uiPriority w:val="9"/>
    <w:semiHidden/>
    <w:unhideWhenUsed/>
    <w:rsid w:val="000A51E7"/>
    <w:pPr>
      <w:numPr>
        <w:ilvl w:val="6"/>
        <w:numId w:val="5"/>
      </w:numPr>
      <w:spacing w:before="120" w:after="0" w:line="360" w:lineRule="auto"/>
      <w:outlineLvl w:val="6"/>
    </w:pPr>
    <w:rPr>
      <w:rFonts w:asciiTheme="majorHAnsi" w:eastAsiaTheme="majorEastAsia" w:hAnsiTheme="majorHAnsi" w:cstheme="majorBidi"/>
      <w:i/>
      <w:iCs/>
      <w:sz w:val="24"/>
    </w:rPr>
  </w:style>
  <w:style w:type="paragraph" w:styleId="Heading8">
    <w:name w:val="heading 8"/>
    <w:basedOn w:val="Normal"/>
    <w:next w:val="Normal"/>
    <w:link w:val="Heading8Char"/>
    <w:uiPriority w:val="9"/>
    <w:semiHidden/>
    <w:unhideWhenUsed/>
    <w:qFormat/>
    <w:rsid w:val="000A51E7"/>
    <w:pPr>
      <w:numPr>
        <w:ilvl w:val="7"/>
        <w:numId w:val="5"/>
      </w:numPr>
      <w:spacing w:before="120" w:after="0" w:line="360"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51E7"/>
    <w:pPr>
      <w:numPr>
        <w:ilvl w:val="8"/>
        <w:numId w:val="5"/>
      </w:numPr>
      <w:spacing w:before="120" w:after="0" w:line="360"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0CA"/>
    <w:rPr>
      <w:color w:val="0000FF"/>
      <w:u w:val="single"/>
    </w:rPr>
  </w:style>
  <w:style w:type="paragraph" w:styleId="NormalWeb">
    <w:name w:val="Normal (Web)"/>
    <w:basedOn w:val="Normal"/>
    <w:uiPriority w:val="99"/>
    <w:semiHidden/>
    <w:unhideWhenUsed/>
    <w:rsid w:val="008D102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D102B"/>
    <w:rPr>
      <w:b/>
      <w:bCs/>
    </w:rPr>
  </w:style>
  <w:style w:type="paragraph" w:styleId="BalloonText">
    <w:name w:val="Balloon Text"/>
    <w:basedOn w:val="Normal"/>
    <w:link w:val="BalloonTextChar"/>
    <w:uiPriority w:val="99"/>
    <w:semiHidden/>
    <w:unhideWhenUsed/>
    <w:rsid w:val="00EF64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4A1"/>
    <w:rPr>
      <w:rFonts w:ascii="Segoe UI" w:hAnsi="Segoe UI" w:cs="Segoe UI"/>
      <w:sz w:val="18"/>
      <w:szCs w:val="18"/>
    </w:rPr>
  </w:style>
  <w:style w:type="character" w:styleId="CommentReference">
    <w:name w:val="annotation reference"/>
    <w:basedOn w:val="DefaultParagraphFont"/>
    <w:uiPriority w:val="99"/>
    <w:semiHidden/>
    <w:unhideWhenUsed/>
    <w:rsid w:val="00A3715F"/>
    <w:rPr>
      <w:sz w:val="18"/>
      <w:szCs w:val="18"/>
    </w:rPr>
  </w:style>
  <w:style w:type="paragraph" w:styleId="CommentText">
    <w:name w:val="annotation text"/>
    <w:basedOn w:val="Normal"/>
    <w:link w:val="CommentTextChar"/>
    <w:uiPriority w:val="99"/>
    <w:semiHidden/>
    <w:unhideWhenUsed/>
    <w:rsid w:val="00A3715F"/>
    <w:pPr>
      <w:spacing w:line="240" w:lineRule="auto"/>
    </w:pPr>
    <w:rPr>
      <w:sz w:val="24"/>
      <w:szCs w:val="24"/>
    </w:rPr>
  </w:style>
  <w:style w:type="character" w:customStyle="1" w:styleId="CommentTextChar">
    <w:name w:val="Comment Text Char"/>
    <w:basedOn w:val="DefaultParagraphFont"/>
    <w:link w:val="CommentText"/>
    <w:uiPriority w:val="99"/>
    <w:semiHidden/>
    <w:rsid w:val="00A3715F"/>
    <w:rPr>
      <w:sz w:val="24"/>
      <w:szCs w:val="24"/>
    </w:rPr>
  </w:style>
  <w:style w:type="paragraph" w:styleId="CommentSubject">
    <w:name w:val="annotation subject"/>
    <w:basedOn w:val="CommentText"/>
    <w:next w:val="CommentText"/>
    <w:link w:val="CommentSubjectChar"/>
    <w:uiPriority w:val="99"/>
    <w:semiHidden/>
    <w:unhideWhenUsed/>
    <w:rsid w:val="00A3715F"/>
    <w:rPr>
      <w:b/>
      <w:bCs/>
      <w:sz w:val="20"/>
      <w:szCs w:val="20"/>
    </w:rPr>
  </w:style>
  <w:style w:type="character" w:customStyle="1" w:styleId="CommentSubjectChar">
    <w:name w:val="Comment Subject Char"/>
    <w:basedOn w:val="CommentTextChar"/>
    <w:link w:val="CommentSubject"/>
    <w:uiPriority w:val="99"/>
    <w:semiHidden/>
    <w:rsid w:val="00A3715F"/>
    <w:rPr>
      <w:b/>
      <w:bCs/>
      <w:sz w:val="20"/>
      <w:szCs w:val="20"/>
    </w:rPr>
  </w:style>
  <w:style w:type="character" w:customStyle="1" w:styleId="Heading1Char">
    <w:name w:val="Heading 1 Char"/>
    <w:basedOn w:val="DefaultParagraphFont"/>
    <w:link w:val="Heading1"/>
    <w:uiPriority w:val="9"/>
    <w:rsid w:val="00B83A5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83A5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83A5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B83A50"/>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B83A50"/>
    <w:rPr>
      <w:rFonts w:ascii="Times New Roman" w:eastAsiaTheme="majorEastAsia" w:hAnsi="Times New Roman" w:cstheme="majorBidi"/>
      <w:b/>
      <w:bCs/>
      <w:i/>
      <w:sz w:val="24"/>
    </w:rPr>
  </w:style>
  <w:style w:type="character" w:customStyle="1" w:styleId="Heading6Char">
    <w:name w:val="Heading 6 Char"/>
    <w:basedOn w:val="DefaultParagraphFont"/>
    <w:link w:val="Heading6"/>
    <w:uiPriority w:val="9"/>
    <w:rsid w:val="00B83A50"/>
    <w:rPr>
      <w:rFonts w:ascii="Times New Roman" w:eastAsiaTheme="majorEastAsia" w:hAnsi="Times New Roman" w:cstheme="majorBidi"/>
      <w:bCs/>
      <w:i/>
      <w:iCs/>
      <w:sz w:val="24"/>
    </w:rPr>
  </w:style>
  <w:style w:type="paragraph" w:styleId="ListParagraph">
    <w:name w:val="List Paragraph"/>
    <w:basedOn w:val="Normal"/>
    <w:uiPriority w:val="34"/>
    <w:qFormat/>
    <w:rsid w:val="00B83A50"/>
    <w:pPr>
      <w:spacing w:before="120" w:after="240" w:line="360" w:lineRule="auto"/>
      <w:ind w:left="720"/>
      <w:contextualSpacing/>
    </w:pPr>
    <w:rPr>
      <w:rFonts w:ascii="Times New Roman" w:eastAsiaTheme="minorEastAsia" w:hAnsi="Times New Roman"/>
      <w:sz w:val="24"/>
    </w:rPr>
  </w:style>
  <w:style w:type="numbering" w:customStyle="1" w:styleId="Numberedheadingsscheme">
    <w:name w:val="Numbered headings scheme"/>
    <w:uiPriority w:val="99"/>
    <w:rsid w:val="00B83A50"/>
    <w:pPr>
      <w:numPr>
        <w:numId w:val="1"/>
      </w:numPr>
    </w:pPr>
  </w:style>
  <w:style w:type="paragraph" w:styleId="Header">
    <w:name w:val="header"/>
    <w:basedOn w:val="Normal"/>
    <w:link w:val="HeaderChar"/>
    <w:uiPriority w:val="99"/>
    <w:unhideWhenUsed/>
    <w:rsid w:val="00DF5E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E34"/>
  </w:style>
  <w:style w:type="paragraph" w:styleId="Footer">
    <w:name w:val="footer"/>
    <w:basedOn w:val="Normal"/>
    <w:link w:val="FooterChar"/>
    <w:uiPriority w:val="99"/>
    <w:unhideWhenUsed/>
    <w:rsid w:val="00DF5E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E34"/>
  </w:style>
  <w:style w:type="character" w:customStyle="1" w:styleId="Heading7Char">
    <w:name w:val="Heading 7 Char"/>
    <w:basedOn w:val="DefaultParagraphFont"/>
    <w:link w:val="Heading7"/>
    <w:uiPriority w:val="9"/>
    <w:semiHidden/>
    <w:rsid w:val="000A51E7"/>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0A51E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51E7"/>
    <w:rPr>
      <w:rFonts w:asciiTheme="majorHAnsi" w:eastAsiaTheme="majorEastAsia" w:hAnsiTheme="majorHAnsi" w:cstheme="majorBidi"/>
      <w:i/>
      <w:iCs/>
      <w:spacing w:val="5"/>
      <w:sz w:val="20"/>
      <w:szCs w:val="20"/>
    </w:rPr>
  </w:style>
  <w:style w:type="character" w:customStyle="1" w:styleId="il">
    <w:name w:val="il"/>
    <w:basedOn w:val="DefaultParagraphFont"/>
    <w:rsid w:val="0027515A"/>
  </w:style>
  <w:style w:type="numbering" w:customStyle="1" w:styleId="NoList1">
    <w:name w:val="No List1"/>
    <w:next w:val="NoList"/>
    <w:uiPriority w:val="99"/>
    <w:semiHidden/>
    <w:unhideWhenUsed/>
    <w:rsid w:val="007C2F7B"/>
  </w:style>
  <w:style w:type="character" w:styleId="FollowedHyperlink">
    <w:name w:val="FollowedHyperlink"/>
    <w:basedOn w:val="DefaultParagraphFont"/>
    <w:uiPriority w:val="99"/>
    <w:semiHidden/>
    <w:unhideWhenUsed/>
    <w:rsid w:val="007C2F7B"/>
    <w:rPr>
      <w:color w:val="954F72"/>
      <w:u w:val="single"/>
    </w:rPr>
  </w:style>
  <w:style w:type="paragraph" w:customStyle="1" w:styleId="xl63">
    <w:name w:val="xl63"/>
    <w:basedOn w:val="Normal"/>
    <w:rsid w:val="007C2F7B"/>
    <w:pPr>
      <w:spacing w:before="100" w:beforeAutospacing="1" w:after="100" w:afterAutospacing="1" w:line="240" w:lineRule="auto"/>
      <w:textAlignment w:val="top"/>
    </w:pPr>
    <w:rPr>
      <w:rFonts w:ascii="Times New Roman" w:eastAsia="MS Mincho" w:hAnsi="Times New Roman"/>
      <w:sz w:val="20"/>
      <w:szCs w:val="20"/>
    </w:rPr>
  </w:style>
  <w:style w:type="paragraph" w:customStyle="1" w:styleId="xl64">
    <w:name w:val="xl64"/>
    <w:basedOn w:val="Normal"/>
    <w:rsid w:val="007C2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MS Mincho" w:hAnsi="Times New Roman"/>
      <w:sz w:val="20"/>
      <w:szCs w:val="20"/>
    </w:rPr>
  </w:style>
  <w:style w:type="paragraph" w:customStyle="1" w:styleId="xl65">
    <w:name w:val="xl65"/>
    <w:basedOn w:val="Normal"/>
    <w:rsid w:val="007C2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MS Mincho" w:hAnsi="Times New Roman"/>
      <w:sz w:val="20"/>
      <w:szCs w:val="20"/>
    </w:rPr>
  </w:style>
  <w:style w:type="paragraph" w:customStyle="1" w:styleId="xl66">
    <w:name w:val="xl66"/>
    <w:basedOn w:val="Normal"/>
    <w:rsid w:val="007C2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MS Mincho" w:hAnsi="Times New Roman"/>
      <w:b/>
      <w:bCs/>
      <w:sz w:val="20"/>
      <w:szCs w:val="20"/>
    </w:rPr>
  </w:style>
  <w:style w:type="paragraph" w:customStyle="1" w:styleId="xl67">
    <w:name w:val="xl67"/>
    <w:basedOn w:val="Normal"/>
    <w:rsid w:val="007C2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MS Mincho" w:hAnsi="Times New Roman"/>
      <w:b/>
      <w:bCs/>
      <w:sz w:val="20"/>
      <w:szCs w:val="20"/>
    </w:rPr>
  </w:style>
  <w:style w:type="paragraph" w:customStyle="1" w:styleId="xl68">
    <w:name w:val="xl68"/>
    <w:basedOn w:val="Normal"/>
    <w:rsid w:val="007C2F7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MS Mincho" w:hAnsi="Times New Roman"/>
      <w:sz w:val="20"/>
      <w:szCs w:val="20"/>
    </w:rPr>
  </w:style>
  <w:style w:type="numbering" w:customStyle="1" w:styleId="NoList2">
    <w:name w:val="No List2"/>
    <w:next w:val="NoList"/>
    <w:uiPriority w:val="99"/>
    <w:semiHidden/>
    <w:unhideWhenUsed/>
    <w:rsid w:val="00051415"/>
  </w:style>
  <w:style w:type="table" w:styleId="TableGrid">
    <w:name w:val="Table Grid"/>
    <w:basedOn w:val="TableNormal"/>
    <w:uiPriority w:val="59"/>
    <w:rsid w:val="00B72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B72F49"/>
    <w:pPr>
      <w:spacing w:before="120" w:after="0" w:line="240" w:lineRule="auto"/>
    </w:pPr>
    <w:rPr>
      <w:rFonts w:ascii="Times New Roman" w:eastAsiaTheme="minorEastAsia" w:hAnsi="Times New Roman"/>
      <w:sz w:val="24"/>
    </w:rPr>
  </w:style>
  <w:style w:type="paragraph" w:styleId="Caption">
    <w:name w:val="caption"/>
    <w:basedOn w:val="Normal"/>
    <w:next w:val="Normal"/>
    <w:uiPriority w:val="35"/>
    <w:unhideWhenUsed/>
    <w:qFormat/>
    <w:rsid w:val="00B72F49"/>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96A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6AC9"/>
    <w:rPr>
      <w:rFonts w:ascii="Calibri" w:hAnsi="Calibri" w:cs="Calibri"/>
      <w:noProof/>
      <w:lang w:val="en-US"/>
    </w:rPr>
  </w:style>
  <w:style w:type="paragraph" w:customStyle="1" w:styleId="EndNoteBibliography">
    <w:name w:val="EndNote Bibliography"/>
    <w:basedOn w:val="Normal"/>
    <w:link w:val="EndNoteBibliographyChar"/>
    <w:rsid w:val="00396A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96AC9"/>
    <w:rPr>
      <w:rFonts w:ascii="Calibri" w:hAnsi="Calibri" w:cs="Calibri"/>
      <w:noProof/>
      <w:lang w:val="en-US"/>
    </w:rPr>
  </w:style>
  <w:style w:type="paragraph" w:customStyle="1" w:styleId="EndNoteCategoryHeading">
    <w:name w:val="EndNote Category Heading"/>
    <w:basedOn w:val="Normal"/>
    <w:link w:val="EndNoteCategoryHeadingChar"/>
    <w:rsid w:val="00396AC9"/>
    <w:pPr>
      <w:spacing w:before="120" w:after="120"/>
    </w:pPr>
  </w:style>
  <w:style w:type="character" w:customStyle="1" w:styleId="EndNoteCategoryHeadingChar">
    <w:name w:val="EndNote Category Heading Char"/>
    <w:basedOn w:val="DefaultParagraphFont"/>
    <w:link w:val="EndNoteCategoryHeading"/>
    <w:rsid w:val="00396AC9"/>
  </w:style>
  <w:style w:type="paragraph" w:customStyle="1" w:styleId="EndNoteCategoryTitle">
    <w:name w:val="EndNote Category Title"/>
    <w:basedOn w:val="Normal"/>
    <w:link w:val="EndNoteCategoryTitleChar"/>
    <w:rsid w:val="00396AC9"/>
    <w:pPr>
      <w:spacing w:before="120" w:after="120"/>
      <w:jc w:val="center"/>
    </w:pPr>
  </w:style>
  <w:style w:type="character" w:customStyle="1" w:styleId="EndNoteCategoryTitleChar">
    <w:name w:val="EndNote Category Title Char"/>
    <w:basedOn w:val="DefaultParagraphFont"/>
    <w:link w:val="EndNoteCategoryTitle"/>
    <w:rsid w:val="00396AC9"/>
  </w:style>
  <w:style w:type="character" w:customStyle="1" w:styleId="hlfld-contribauthor">
    <w:name w:val="hlfld-contribauthor"/>
    <w:basedOn w:val="DefaultParagraphFont"/>
    <w:rsid w:val="00235D00"/>
  </w:style>
  <w:style w:type="character" w:customStyle="1" w:styleId="nlmgiven-names">
    <w:name w:val="nlm_given-names"/>
    <w:basedOn w:val="DefaultParagraphFont"/>
    <w:rsid w:val="00235D00"/>
  </w:style>
  <w:style w:type="character" w:customStyle="1" w:styleId="nlmarticle-title">
    <w:name w:val="nlm_article-title"/>
    <w:basedOn w:val="DefaultParagraphFont"/>
    <w:rsid w:val="00235D00"/>
  </w:style>
  <w:style w:type="character" w:customStyle="1" w:styleId="nlmyear">
    <w:name w:val="nlm_year"/>
    <w:basedOn w:val="DefaultParagraphFont"/>
    <w:rsid w:val="00235D00"/>
  </w:style>
  <w:style w:type="character" w:customStyle="1" w:styleId="nlmfpage">
    <w:name w:val="nlm_fpage"/>
    <w:basedOn w:val="DefaultParagraphFont"/>
    <w:rsid w:val="00235D00"/>
  </w:style>
  <w:style w:type="character" w:customStyle="1" w:styleId="nlmlpage">
    <w:name w:val="nlm_lpage"/>
    <w:basedOn w:val="DefaultParagraphFont"/>
    <w:rsid w:val="00235D00"/>
  </w:style>
  <w:style w:type="paragraph" w:styleId="Revision">
    <w:name w:val="Revision"/>
    <w:hidden/>
    <w:uiPriority w:val="99"/>
    <w:semiHidden/>
    <w:rsid w:val="003B320F"/>
    <w:pPr>
      <w:spacing w:after="0" w:line="240" w:lineRule="auto"/>
    </w:pPr>
  </w:style>
  <w:style w:type="character" w:customStyle="1" w:styleId="UnresolvedMention1">
    <w:name w:val="Unresolved Mention1"/>
    <w:basedOn w:val="DefaultParagraphFont"/>
    <w:uiPriority w:val="99"/>
    <w:semiHidden/>
    <w:unhideWhenUsed/>
    <w:rsid w:val="00C33018"/>
    <w:rPr>
      <w:color w:val="605E5C"/>
      <w:shd w:val="clear" w:color="auto" w:fill="E1DFDD"/>
    </w:rPr>
  </w:style>
  <w:style w:type="character" w:styleId="LineNumber">
    <w:name w:val="line number"/>
    <w:basedOn w:val="DefaultParagraphFont"/>
    <w:uiPriority w:val="99"/>
    <w:semiHidden/>
    <w:unhideWhenUsed/>
    <w:rsid w:val="00B03859"/>
  </w:style>
  <w:style w:type="character" w:customStyle="1" w:styleId="UnresolvedMention">
    <w:name w:val="Unresolved Mention"/>
    <w:basedOn w:val="DefaultParagraphFont"/>
    <w:uiPriority w:val="99"/>
    <w:semiHidden/>
    <w:unhideWhenUsed/>
    <w:rsid w:val="001A1A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59155">
      <w:bodyDiv w:val="1"/>
      <w:marLeft w:val="0"/>
      <w:marRight w:val="0"/>
      <w:marTop w:val="0"/>
      <w:marBottom w:val="0"/>
      <w:divBdr>
        <w:top w:val="none" w:sz="0" w:space="0" w:color="auto"/>
        <w:left w:val="none" w:sz="0" w:space="0" w:color="auto"/>
        <w:bottom w:val="none" w:sz="0" w:space="0" w:color="auto"/>
        <w:right w:val="none" w:sz="0" w:space="0" w:color="auto"/>
      </w:divBdr>
    </w:div>
    <w:div w:id="232815000">
      <w:bodyDiv w:val="1"/>
      <w:marLeft w:val="0"/>
      <w:marRight w:val="0"/>
      <w:marTop w:val="0"/>
      <w:marBottom w:val="0"/>
      <w:divBdr>
        <w:top w:val="none" w:sz="0" w:space="0" w:color="auto"/>
        <w:left w:val="none" w:sz="0" w:space="0" w:color="auto"/>
        <w:bottom w:val="none" w:sz="0" w:space="0" w:color="auto"/>
        <w:right w:val="none" w:sz="0" w:space="0" w:color="auto"/>
      </w:divBdr>
    </w:div>
    <w:div w:id="708644426">
      <w:bodyDiv w:val="1"/>
      <w:marLeft w:val="0"/>
      <w:marRight w:val="0"/>
      <w:marTop w:val="0"/>
      <w:marBottom w:val="0"/>
      <w:divBdr>
        <w:top w:val="none" w:sz="0" w:space="0" w:color="auto"/>
        <w:left w:val="none" w:sz="0" w:space="0" w:color="auto"/>
        <w:bottom w:val="none" w:sz="0" w:space="0" w:color="auto"/>
        <w:right w:val="none" w:sz="0" w:space="0" w:color="auto"/>
      </w:divBdr>
    </w:div>
    <w:div w:id="952398121">
      <w:bodyDiv w:val="1"/>
      <w:marLeft w:val="0"/>
      <w:marRight w:val="0"/>
      <w:marTop w:val="0"/>
      <w:marBottom w:val="0"/>
      <w:divBdr>
        <w:top w:val="none" w:sz="0" w:space="0" w:color="auto"/>
        <w:left w:val="none" w:sz="0" w:space="0" w:color="auto"/>
        <w:bottom w:val="none" w:sz="0" w:space="0" w:color="auto"/>
        <w:right w:val="none" w:sz="0" w:space="0" w:color="auto"/>
      </w:divBdr>
    </w:div>
    <w:div w:id="1080567321">
      <w:bodyDiv w:val="1"/>
      <w:marLeft w:val="0"/>
      <w:marRight w:val="0"/>
      <w:marTop w:val="0"/>
      <w:marBottom w:val="0"/>
      <w:divBdr>
        <w:top w:val="none" w:sz="0" w:space="0" w:color="auto"/>
        <w:left w:val="none" w:sz="0" w:space="0" w:color="auto"/>
        <w:bottom w:val="none" w:sz="0" w:space="0" w:color="auto"/>
        <w:right w:val="none" w:sz="0" w:space="0" w:color="auto"/>
      </w:divBdr>
    </w:div>
    <w:div w:id="1179389558">
      <w:bodyDiv w:val="1"/>
      <w:marLeft w:val="0"/>
      <w:marRight w:val="0"/>
      <w:marTop w:val="0"/>
      <w:marBottom w:val="0"/>
      <w:divBdr>
        <w:top w:val="none" w:sz="0" w:space="0" w:color="auto"/>
        <w:left w:val="none" w:sz="0" w:space="0" w:color="auto"/>
        <w:bottom w:val="none" w:sz="0" w:space="0" w:color="auto"/>
        <w:right w:val="none" w:sz="0" w:space="0" w:color="auto"/>
      </w:divBdr>
    </w:div>
    <w:div w:id="1236816085">
      <w:bodyDiv w:val="1"/>
      <w:marLeft w:val="0"/>
      <w:marRight w:val="0"/>
      <w:marTop w:val="0"/>
      <w:marBottom w:val="0"/>
      <w:divBdr>
        <w:top w:val="none" w:sz="0" w:space="0" w:color="auto"/>
        <w:left w:val="none" w:sz="0" w:space="0" w:color="auto"/>
        <w:bottom w:val="none" w:sz="0" w:space="0" w:color="auto"/>
        <w:right w:val="none" w:sz="0" w:space="0" w:color="auto"/>
      </w:divBdr>
    </w:div>
    <w:div w:id="1387029816">
      <w:bodyDiv w:val="1"/>
      <w:marLeft w:val="0"/>
      <w:marRight w:val="0"/>
      <w:marTop w:val="0"/>
      <w:marBottom w:val="0"/>
      <w:divBdr>
        <w:top w:val="none" w:sz="0" w:space="0" w:color="auto"/>
        <w:left w:val="none" w:sz="0" w:space="0" w:color="auto"/>
        <w:bottom w:val="none" w:sz="0" w:space="0" w:color="auto"/>
        <w:right w:val="none" w:sz="0" w:space="0" w:color="auto"/>
      </w:divBdr>
      <w:divsChild>
        <w:div w:id="409892134">
          <w:marLeft w:val="0"/>
          <w:marRight w:val="0"/>
          <w:marTop w:val="270"/>
          <w:marBottom w:val="270"/>
          <w:divBdr>
            <w:top w:val="none" w:sz="0" w:space="0" w:color="auto"/>
            <w:left w:val="none" w:sz="0" w:space="0" w:color="auto"/>
            <w:bottom w:val="none" w:sz="0" w:space="0" w:color="auto"/>
            <w:right w:val="none" w:sz="0" w:space="0" w:color="auto"/>
          </w:divBdr>
        </w:div>
      </w:divsChild>
    </w:div>
    <w:div w:id="1489394840">
      <w:bodyDiv w:val="1"/>
      <w:marLeft w:val="0"/>
      <w:marRight w:val="0"/>
      <w:marTop w:val="0"/>
      <w:marBottom w:val="0"/>
      <w:divBdr>
        <w:top w:val="none" w:sz="0" w:space="0" w:color="auto"/>
        <w:left w:val="none" w:sz="0" w:space="0" w:color="auto"/>
        <w:bottom w:val="none" w:sz="0" w:space="0" w:color="auto"/>
        <w:right w:val="none" w:sz="0" w:space="0" w:color="auto"/>
      </w:divBdr>
      <w:divsChild>
        <w:div w:id="1594126333">
          <w:marLeft w:val="0"/>
          <w:marRight w:val="0"/>
          <w:marTop w:val="0"/>
          <w:marBottom w:val="0"/>
          <w:divBdr>
            <w:top w:val="none" w:sz="0" w:space="0" w:color="auto"/>
            <w:left w:val="none" w:sz="0" w:space="0" w:color="auto"/>
            <w:bottom w:val="none" w:sz="0" w:space="0" w:color="auto"/>
            <w:right w:val="none" w:sz="0" w:space="0" w:color="auto"/>
          </w:divBdr>
        </w:div>
        <w:div w:id="1556236712">
          <w:marLeft w:val="0"/>
          <w:marRight w:val="0"/>
          <w:marTop w:val="0"/>
          <w:marBottom w:val="0"/>
          <w:divBdr>
            <w:top w:val="none" w:sz="0" w:space="0" w:color="auto"/>
            <w:left w:val="none" w:sz="0" w:space="0" w:color="auto"/>
            <w:bottom w:val="none" w:sz="0" w:space="0" w:color="auto"/>
            <w:right w:val="none" w:sz="0" w:space="0" w:color="auto"/>
          </w:divBdr>
        </w:div>
        <w:div w:id="1486362598">
          <w:marLeft w:val="0"/>
          <w:marRight w:val="0"/>
          <w:marTop w:val="0"/>
          <w:marBottom w:val="0"/>
          <w:divBdr>
            <w:top w:val="none" w:sz="0" w:space="0" w:color="auto"/>
            <w:left w:val="none" w:sz="0" w:space="0" w:color="auto"/>
            <w:bottom w:val="none" w:sz="0" w:space="0" w:color="auto"/>
            <w:right w:val="none" w:sz="0" w:space="0" w:color="auto"/>
          </w:divBdr>
        </w:div>
      </w:divsChild>
    </w:div>
    <w:div w:id="1854762488">
      <w:bodyDiv w:val="1"/>
      <w:marLeft w:val="0"/>
      <w:marRight w:val="0"/>
      <w:marTop w:val="0"/>
      <w:marBottom w:val="0"/>
      <w:divBdr>
        <w:top w:val="none" w:sz="0" w:space="0" w:color="auto"/>
        <w:left w:val="none" w:sz="0" w:space="0" w:color="auto"/>
        <w:bottom w:val="none" w:sz="0" w:space="0" w:color="auto"/>
        <w:right w:val="none" w:sz="0" w:space="0" w:color="auto"/>
      </w:divBdr>
    </w:div>
    <w:div w:id="1907689887">
      <w:bodyDiv w:val="1"/>
      <w:marLeft w:val="0"/>
      <w:marRight w:val="0"/>
      <w:marTop w:val="0"/>
      <w:marBottom w:val="0"/>
      <w:divBdr>
        <w:top w:val="none" w:sz="0" w:space="0" w:color="auto"/>
        <w:left w:val="none" w:sz="0" w:space="0" w:color="auto"/>
        <w:bottom w:val="none" w:sz="0" w:space="0" w:color="auto"/>
        <w:right w:val="none" w:sz="0" w:space="0" w:color="auto"/>
      </w:divBdr>
    </w:div>
    <w:div w:id="1942764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01/jamapsychiatry.2018.3412" TargetMode="External"/><Relationship Id="rId21" Type="http://schemas.openxmlformats.org/officeDocument/2006/relationships/hyperlink" Target="https://dx.doi.org/10.1016/j.brat.2014.03.002" TargetMode="External"/><Relationship Id="rId42" Type="http://schemas.openxmlformats.org/officeDocument/2006/relationships/hyperlink" Target="https://dx.doi.org/10.1186/s12888-015-0622-7" TargetMode="External"/><Relationship Id="rId47" Type="http://schemas.openxmlformats.org/officeDocument/2006/relationships/hyperlink" Target="http://dx.doi.org/10.1037/ccp0000134" TargetMode="External"/><Relationship Id="rId63" Type="http://schemas.openxmlformats.org/officeDocument/2006/relationships/hyperlink" Target="https://dx.doi.org/10.1037/tra0000218" TargetMode="External"/><Relationship Id="rId68" Type="http://schemas.openxmlformats.org/officeDocument/2006/relationships/hyperlink" Target="https://dx.doi.org/10.1023/A:1011177420069" TargetMode="External"/><Relationship Id="rId2" Type="http://schemas.openxmlformats.org/officeDocument/2006/relationships/numbering" Target="numbering.xml"/><Relationship Id="rId16" Type="http://schemas.openxmlformats.org/officeDocument/2006/relationships/hyperlink" Target="https://doi.org/10.1016/S0005-7894(89)80072-3" TargetMode="External"/><Relationship Id="rId29" Type="http://schemas.openxmlformats.org/officeDocument/2006/relationships/hyperlink" Target="https://dx.doi.org/10.1037/0022-006X.76.4.710" TargetMode="External"/><Relationship Id="rId11" Type="http://schemas.openxmlformats.org/officeDocument/2006/relationships/hyperlink" Target="https://dx.doi.org/10.1097/JCP.0b013e318160f83b" TargetMode="External"/><Relationship Id="rId24" Type="http://schemas.openxmlformats.org/officeDocument/2006/relationships/hyperlink" Target="https://dx.doi.org/10.1002/jclp.22241" TargetMode="External"/><Relationship Id="rId32" Type="http://schemas.openxmlformats.org/officeDocument/2006/relationships/hyperlink" Target="https://dx.doi.org/10.1016/j.psychres.2018.05.015" TargetMode="External"/><Relationship Id="rId37" Type="http://schemas.openxmlformats.org/officeDocument/2006/relationships/hyperlink" Target="https://dx.doi.org/10.1080/10503300802183678" TargetMode="External"/><Relationship Id="rId40" Type="http://schemas.openxmlformats.org/officeDocument/2006/relationships/hyperlink" Target="https://dx.doi.org/10.1037/a0030144" TargetMode="External"/><Relationship Id="rId45" Type="http://schemas.openxmlformats.org/officeDocument/2006/relationships/hyperlink" Target="http://dx.doi.org/10.1007/s10879-013-9248-6" TargetMode="External"/><Relationship Id="rId53" Type="http://schemas.openxmlformats.org/officeDocument/2006/relationships/hyperlink" Target="https://dx.doi.org/10.1016/j.genhosppsych.2015.04.007" TargetMode="External"/><Relationship Id="rId58" Type="http://schemas.openxmlformats.org/officeDocument/2006/relationships/hyperlink" Target="https://dx.doi.org/10.1002/jclp.22255" TargetMode="External"/><Relationship Id="rId66" Type="http://schemas.openxmlformats.org/officeDocument/2006/relationships/hyperlink" Target="https://dx.doi.org/10.1037/0022-006X.74.5.920"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dx.doi.org/10.9745/GHSP-D-16-00017" TargetMode="External"/><Relationship Id="rId19" Type="http://schemas.openxmlformats.org/officeDocument/2006/relationships/hyperlink" Target="https://dx.doi.org/10.1016/j.ctim.2010.08.004" TargetMode="External"/><Relationship Id="rId14" Type="http://schemas.openxmlformats.org/officeDocument/2006/relationships/hyperlink" Target="https://dx.doi.org/10.1002/cpp.2194" TargetMode="External"/><Relationship Id="rId22" Type="http://schemas.openxmlformats.org/officeDocument/2006/relationships/hyperlink" Target="https://dx.doi.org/10.1097/PSY.0000000000000469" TargetMode="External"/><Relationship Id="rId27" Type="http://schemas.openxmlformats.org/officeDocument/2006/relationships/hyperlink" Target="https://doi.org/10.1016/S0887-6185(98)00043-7" TargetMode="External"/><Relationship Id="rId30" Type="http://schemas.openxmlformats.org/officeDocument/2006/relationships/hyperlink" Target="https://dx.doi.org/10.1371/journal.pone.0208483" TargetMode="External"/><Relationship Id="rId35" Type="http://schemas.openxmlformats.org/officeDocument/2006/relationships/hyperlink" Target="http://dx.doi.org/10.1080/10926771.2013.824057" TargetMode="External"/><Relationship Id="rId43" Type="http://schemas.openxmlformats.org/officeDocument/2006/relationships/hyperlink" Target="http://dx.doi.org/10.1002/jts.20531" TargetMode="External"/><Relationship Id="rId48" Type="http://schemas.openxmlformats.org/officeDocument/2006/relationships/hyperlink" Target="https://dx.doi.org/10.1037/ccp0000016" TargetMode="External"/><Relationship Id="rId56" Type="http://schemas.openxmlformats.org/officeDocument/2006/relationships/hyperlink" Target="https://dx.doi.org/10.3402/ejpt.v2i0.5881" TargetMode="External"/><Relationship Id="rId64" Type="http://schemas.openxmlformats.org/officeDocument/2006/relationships/hyperlink" Target="https://dx.doi.org/10.1002/jts.20477" TargetMode="External"/><Relationship Id="rId69" Type="http://schemas.openxmlformats.org/officeDocument/2006/relationships/hyperlink" Target="https://doi.org/10.1176/appi.psy.43.3.195" TargetMode="External"/><Relationship Id="rId8" Type="http://schemas.openxmlformats.org/officeDocument/2006/relationships/hyperlink" Target="https://doi.org/10.1016/j.jclinepi.2018.02.012" TargetMode="External"/><Relationship Id="rId51" Type="http://schemas.openxmlformats.org/officeDocument/2006/relationships/hyperlink" Target="https://dx.doi.org/10.1037/0022-006X.76.4.686"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1016/S0005-7894(98)80042-7" TargetMode="External"/><Relationship Id="rId17" Type="http://schemas.openxmlformats.org/officeDocument/2006/relationships/hyperlink" Target="https://dx.doi.org/10.1002/da.22104" TargetMode="External"/><Relationship Id="rId25" Type="http://schemas.openxmlformats.org/officeDocument/2006/relationships/hyperlink" Target="https://dx.doi.org/10.1016/j.biopsych.2006.06.032" TargetMode="External"/><Relationship Id="rId33" Type="http://schemas.openxmlformats.org/officeDocument/2006/relationships/hyperlink" Target="https://dx.doi.org/10.1176/appi.ajp.2010.09081247" TargetMode="External"/><Relationship Id="rId38" Type="http://schemas.openxmlformats.org/officeDocument/2006/relationships/hyperlink" Target="https://dx.doi.org/10.1037/0022-006X.72.1.3" TargetMode="External"/><Relationship Id="rId46" Type="http://schemas.openxmlformats.org/officeDocument/2006/relationships/hyperlink" Target="https://dx.doi.org/10.1089/cyber.2011.0003" TargetMode="External"/><Relationship Id="rId59" Type="http://schemas.openxmlformats.org/officeDocument/2006/relationships/hyperlink" Target="https://dx.doi.org/10.1186/s13031-016-0100-y" TargetMode="External"/><Relationship Id="rId67" Type="http://schemas.openxmlformats.org/officeDocument/2006/relationships/hyperlink" Target="https://doi.org/10.1300/J070v08n01_05" TargetMode="External"/><Relationship Id="rId20" Type="http://schemas.openxmlformats.org/officeDocument/2006/relationships/hyperlink" Target="https://dx.doi.org/10.1097/jcp.0b013e31815a43ee" TargetMode="External"/><Relationship Id="rId41" Type="http://schemas.openxmlformats.org/officeDocument/2006/relationships/hyperlink" Target="http://dx.doi.org/10.1016/j.janxdis.2019.02.003" TargetMode="External"/><Relationship Id="rId54" Type="http://schemas.openxmlformats.org/officeDocument/2006/relationships/hyperlink" Target="http://dx.doi.org/10.1080/15299732.2016.1205704" TargetMode="External"/><Relationship Id="rId62" Type="http://schemas.openxmlformats.org/officeDocument/2006/relationships/hyperlink" Target="https://dx.doi.org/10.1186/s12888-014-0360-2" TargetMode="External"/><Relationship Id="rId70" Type="http://schemas.openxmlformats.org/officeDocument/2006/relationships/hyperlink" Target="https://doi.org/10.1016/j.addbeh.2018.11.0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x.doi.org/10.1159/000348450" TargetMode="External"/><Relationship Id="rId23" Type="http://schemas.openxmlformats.org/officeDocument/2006/relationships/hyperlink" Target="https://dx.doi.org/10.1001/jama.2015.8361" TargetMode="External"/><Relationship Id="rId28" Type="http://schemas.openxmlformats.org/officeDocument/2006/relationships/hyperlink" Target="https://dx.doi.org/10.1016/j.brat.2013.07.002" TargetMode="External"/><Relationship Id="rId36" Type="http://schemas.openxmlformats.org/officeDocument/2006/relationships/hyperlink" Target="https://dx.doi.org/10.1002/jts.21922" TargetMode="External"/><Relationship Id="rId49" Type="http://schemas.openxmlformats.org/officeDocument/2006/relationships/hyperlink" Target="https://dx.doi.org/10.3402/ejpt.v6.27414" TargetMode="External"/><Relationship Id="rId57" Type="http://schemas.openxmlformats.org/officeDocument/2006/relationships/hyperlink" Target="https://dx.doi.org/10.1192/bjp.bp.115.167775" TargetMode="External"/><Relationship Id="rId10" Type="http://schemas.openxmlformats.org/officeDocument/2006/relationships/hyperlink" Target="https://dx.doi.org/10.1016/j.janxdis.2010.09.006" TargetMode="External"/><Relationship Id="rId31" Type="http://schemas.openxmlformats.org/officeDocument/2006/relationships/hyperlink" Target="https://dx.doi.org/10.1192/bjp.bp.114.150961" TargetMode="External"/><Relationship Id="rId44" Type="http://schemas.openxmlformats.org/officeDocument/2006/relationships/hyperlink" Target="https://dx.doi.org/10.1016/j.jpsychores.2011.11.010" TargetMode="External"/><Relationship Id="rId52" Type="http://schemas.openxmlformats.org/officeDocument/2006/relationships/hyperlink" Target="https://dx.doi.org/10.3389/fpsyg.2018.00493" TargetMode="External"/><Relationship Id="rId60" Type="http://schemas.openxmlformats.org/officeDocument/2006/relationships/hyperlink" Target="https://dx.doi.org/10.1017/S0033291711000201" TargetMode="External"/><Relationship Id="rId65" Type="http://schemas.openxmlformats.org/officeDocument/2006/relationships/hyperlink" Target="http://dx.doi.org/10.3923/jas.2008.1932.1937"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x.doi.org/10.1186/1471-2202-12-127" TargetMode="External"/><Relationship Id="rId13" Type="http://schemas.openxmlformats.org/officeDocument/2006/relationships/hyperlink" Target="https://dx.doi.org/10.1001/jama.2017.21242" TargetMode="External"/><Relationship Id="rId18" Type="http://schemas.openxmlformats.org/officeDocument/2006/relationships/hyperlink" Target="https://dx.doi.org/10.1001/jama.2011.1080" TargetMode="External"/><Relationship Id="rId39" Type="http://schemas.openxmlformats.org/officeDocument/2006/relationships/hyperlink" Target="https://dx.doi.org/10.1007/s10461-006-9149-8" TargetMode="External"/><Relationship Id="rId34" Type="http://schemas.openxmlformats.org/officeDocument/2006/relationships/hyperlink" Target="https://dx.doi.org/10.1177/0886260507313967" TargetMode="External"/><Relationship Id="rId50" Type="http://schemas.openxmlformats.org/officeDocument/2006/relationships/hyperlink" Target="https://dx.doi.org/10.1017/S0033291716001070" TargetMode="External"/><Relationship Id="rId55" Type="http://schemas.openxmlformats.org/officeDocument/2006/relationships/hyperlink" Target="https://dx.doi.org/10.2196/jmir.3582" TargetMode="External"/><Relationship Id="rId7" Type="http://schemas.openxmlformats.org/officeDocument/2006/relationships/endnotes" Target="endnotes.xml"/><Relationship Id="rId71" Type="http://schemas.openxmlformats.org/officeDocument/2006/relationships/hyperlink" Target="https://doi.org/10.1016/j.comppsych.2014.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9EEC5-BA52-4684-9EBB-92D254072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8762</Words>
  <Characters>163947</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9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ventry, P.</dc:creator>
  <cp:keywords/>
  <dc:description/>
  <cp:lastModifiedBy>Cipriano, K.</cp:lastModifiedBy>
  <cp:revision>2</cp:revision>
  <cp:lastPrinted>2020-03-06T18:42:00Z</cp:lastPrinted>
  <dcterms:created xsi:type="dcterms:W3CDTF">2020-07-16T09:31:00Z</dcterms:created>
  <dcterms:modified xsi:type="dcterms:W3CDTF">2020-07-16T09:31:00Z</dcterms:modified>
</cp:coreProperties>
</file>